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3" w14:textId="6B09DC32" w:rsidR="00403951" w:rsidRPr="003F3299" w:rsidRDefault="00923F0D" w:rsidP="006E6F63">
      <w:pPr>
        <w:pBdr>
          <w:top w:val="nil"/>
          <w:left w:val="nil"/>
          <w:bottom w:val="nil"/>
          <w:right w:val="nil"/>
          <w:between w:val="nil"/>
        </w:pBdr>
      </w:pPr>
      <w:r w:rsidRPr="003F3299">
        <w:rPr>
          <w:b/>
        </w:rPr>
        <w:t>TITLE:</w:t>
      </w:r>
      <w:r w:rsidRPr="003F3299">
        <w:t xml:space="preserve"> </w:t>
      </w:r>
    </w:p>
    <w:p w14:paraId="00000004" w14:textId="77777777" w:rsidR="00403951" w:rsidRPr="003F3299" w:rsidRDefault="00923F0D" w:rsidP="006E6F63">
      <w:pPr>
        <w:rPr>
          <w:b/>
        </w:rPr>
      </w:pPr>
      <w:r w:rsidRPr="003F3299">
        <w:t>Förster Resonance Energy Transfer Mapping: A New Methodology to Elucidate Global Structural Features</w:t>
      </w:r>
    </w:p>
    <w:p w14:paraId="00000005" w14:textId="77777777" w:rsidR="00403951" w:rsidRPr="003F3299" w:rsidRDefault="00403951" w:rsidP="006E6F63">
      <w:pPr>
        <w:rPr>
          <w:b/>
        </w:rPr>
      </w:pPr>
    </w:p>
    <w:p w14:paraId="00000006" w14:textId="62434FB5" w:rsidR="00403951" w:rsidRPr="003F3299" w:rsidRDefault="00923F0D" w:rsidP="006E6F63">
      <w:pPr>
        <w:rPr>
          <w:color w:val="808080"/>
        </w:rPr>
      </w:pPr>
      <w:r w:rsidRPr="003F3299">
        <w:rPr>
          <w:b/>
        </w:rPr>
        <w:t xml:space="preserve">AUTHORS AND AFFILIATIONS: </w:t>
      </w:r>
    </w:p>
    <w:p w14:paraId="00000007" w14:textId="31CDC941" w:rsidR="00403951" w:rsidRPr="003F3299" w:rsidRDefault="00923F0D" w:rsidP="006E6F63">
      <w:pPr>
        <w:rPr>
          <w:vertAlign w:val="superscript"/>
        </w:rPr>
      </w:pPr>
      <w:r w:rsidRPr="003F3299">
        <w:t>Jack Northrop</w:t>
      </w:r>
      <w:r w:rsidRPr="003F3299">
        <w:rPr>
          <w:vertAlign w:val="superscript"/>
        </w:rPr>
        <w:t>1</w:t>
      </w:r>
      <w:r w:rsidRPr="003F3299">
        <w:t>, Donald B. Oliver</w:t>
      </w:r>
      <w:r w:rsidRPr="003F3299">
        <w:rPr>
          <w:vertAlign w:val="superscript"/>
        </w:rPr>
        <w:t>1,2</w:t>
      </w:r>
      <w:r w:rsidR="00F405A4" w:rsidRPr="003F3299">
        <w:t xml:space="preserve">, </w:t>
      </w:r>
      <w:r w:rsidRPr="003F3299">
        <w:t>Ishita Mukerji</w:t>
      </w:r>
      <w:r w:rsidRPr="003F3299">
        <w:rPr>
          <w:vertAlign w:val="superscript"/>
        </w:rPr>
        <w:t>1,2</w:t>
      </w:r>
    </w:p>
    <w:p w14:paraId="04CA635F" w14:textId="77777777" w:rsidR="00F405A4" w:rsidRPr="003F3299" w:rsidRDefault="00F405A4" w:rsidP="006E6F63">
      <w:pPr>
        <w:rPr>
          <w:vertAlign w:val="superscript"/>
        </w:rPr>
      </w:pPr>
    </w:p>
    <w:p w14:paraId="3C3D6C18" w14:textId="3EAE8261" w:rsidR="00F405A4" w:rsidRPr="003F3299" w:rsidRDefault="00923F0D" w:rsidP="006E6F63">
      <w:r w:rsidRPr="003F3299">
        <w:rPr>
          <w:vertAlign w:val="superscript"/>
        </w:rPr>
        <w:t>1</w:t>
      </w:r>
      <w:r w:rsidRPr="003F3299">
        <w:t xml:space="preserve">Molecular Biology and Biochemistry Department </w:t>
      </w:r>
    </w:p>
    <w:p w14:paraId="00000008" w14:textId="1EB260EF" w:rsidR="00403951" w:rsidRPr="003F3299" w:rsidRDefault="00923F0D" w:rsidP="006E6F63">
      <w:r w:rsidRPr="003F3299">
        <w:rPr>
          <w:vertAlign w:val="superscript"/>
        </w:rPr>
        <w:t>2</w:t>
      </w:r>
      <w:r w:rsidRPr="003F3299">
        <w:t>Molecular Biophysics Program, Wesleyan University, Middletown, CT, USA</w:t>
      </w:r>
    </w:p>
    <w:p w14:paraId="00000009" w14:textId="77777777" w:rsidR="00403951" w:rsidRPr="003F3299" w:rsidRDefault="00403951" w:rsidP="006E6F63"/>
    <w:p w14:paraId="3D104A0C" w14:textId="253BBDC2" w:rsidR="00503456" w:rsidRPr="003F3299" w:rsidRDefault="00503456" w:rsidP="006E6F63">
      <w:pPr>
        <w:pBdr>
          <w:top w:val="nil"/>
          <w:left w:val="nil"/>
          <w:bottom w:val="nil"/>
          <w:right w:val="nil"/>
          <w:between w:val="nil"/>
        </w:pBdr>
      </w:pPr>
      <w:r w:rsidRPr="003F3299">
        <w:t>Email addresses of co-authors:</w:t>
      </w:r>
    </w:p>
    <w:p w14:paraId="34F57D2F" w14:textId="7FEB879A" w:rsidR="00503456" w:rsidRPr="003F3299" w:rsidRDefault="00503456" w:rsidP="006E6F63">
      <w:pPr>
        <w:pBdr>
          <w:top w:val="nil"/>
          <w:left w:val="nil"/>
          <w:bottom w:val="nil"/>
          <w:right w:val="nil"/>
          <w:between w:val="nil"/>
        </w:pBdr>
      </w:pPr>
      <w:r w:rsidRPr="003F3299">
        <w:t xml:space="preserve">Jack Northrop </w:t>
      </w:r>
      <w:r w:rsidRPr="003F3299">
        <w:tab/>
      </w:r>
      <w:r w:rsidRPr="003F3299">
        <w:tab/>
        <w:t>(jnorthrop@wesleyan.edu)</w:t>
      </w:r>
    </w:p>
    <w:p w14:paraId="48D05136" w14:textId="21B4BAF1" w:rsidR="00503456" w:rsidRPr="003F3299" w:rsidRDefault="00503456" w:rsidP="006E6F63">
      <w:pPr>
        <w:pBdr>
          <w:top w:val="nil"/>
          <w:left w:val="nil"/>
          <w:bottom w:val="nil"/>
          <w:right w:val="nil"/>
          <w:between w:val="nil"/>
        </w:pBdr>
      </w:pPr>
      <w:r w:rsidRPr="003F3299">
        <w:t xml:space="preserve">Donald B. Oliver </w:t>
      </w:r>
      <w:r w:rsidRPr="003F3299">
        <w:tab/>
        <w:t>(</w:t>
      </w:r>
      <w:r w:rsidR="009178C7" w:rsidRPr="003F3299">
        <w:t>doliver@wesleyan.edu</w:t>
      </w:r>
      <w:r w:rsidRPr="003F3299">
        <w:t>)</w:t>
      </w:r>
    </w:p>
    <w:p w14:paraId="7E2D179F" w14:textId="77777777" w:rsidR="009178C7" w:rsidRPr="003F3299" w:rsidRDefault="009178C7" w:rsidP="006E6F63">
      <w:pPr>
        <w:pBdr>
          <w:top w:val="nil"/>
          <w:left w:val="nil"/>
          <w:bottom w:val="nil"/>
          <w:right w:val="nil"/>
          <w:between w:val="nil"/>
        </w:pBdr>
      </w:pPr>
      <w:r w:rsidRPr="003F3299">
        <w:t>Ishita Mukerji</w:t>
      </w:r>
      <w:r w:rsidRPr="003F3299">
        <w:tab/>
      </w:r>
      <w:r w:rsidRPr="003F3299">
        <w:tab/>
        <w:t>(imukerji@wesleyan.edu)</w:t>
      </w:r>
    </w:p>
    <w:p w14:paraId="6EE1317E" w14:textId="77777777" w:rsidR="00503456" w:rsidRPr="003F3299" w:rsidRDefault="00503456" w:rsidP="006E6F63"/>
    <w:p w14:paraId="0000000A" w14:textId="5B22E48E" w:rsidR="00403951" w:rsidRPr="003F3299" w:rsidRDefault="00923F0D" w:rsidP="006E6F63">
      <w:r w:rsidRPr="003F3299">
        <w:t xml:space="preserve">Corresponding </w:t>
      </w:r>
      <w:r w:rsidR="00503456" w:rsidRPr="003F3299">
        <w:t>a</w:t>
      </w:r>
      <w:r w:rsidRPr="003F3299">
        <w:t xml:space="preserve">uthor: </w:t>
      </w:r>
    </w:p>
    <w:p w14:paraId="0000000C" w14:textId="1C5D2952" w:rsidR="00403951" w:rsidRPr="003F3299" w:rsidRDefault="00923F0D" w:rsidP="006E6F63">
      <w:pPr>
        <w:pBdr>
          <w:top w:val="nil"/>
          <w:left w:val="nil"/>
          <w:bottom w:val="nil"/>
          <w:right w:val="nil"/>
          <w:between w:val="nil"/>
        </w:pBdr>
      </w:pPr>
      <w:r w:rsidRPr="003F3299">
        <w:t>Ishita Mukerji</w:t>
      </w:r>
      <w:r w:rsidR="00503456" w:rsidRPr="003F3299">
        <w:tab/>
      </w:r>
      <w:r w:rsidR="00503456" w:rsidRPr="003F3299">
        <w:tab/>
        <w:t>(imukerji@wesleyan.edu)</w:t>
      </w:r>
    </w:p>
    <w:p w14:paraId="00000012" w14:textId="77777777" w:rsidR="00403951" w:rsidRPr="003F3299" w:rsidRDefault="00403951" w:rsidP="006E6F63">
      <w:pPr>
        <w:rPr>
          <w:color w:val="808080"/>
        </w:rPr>
      </w:pPr>
    </w:p>
    <w:p w14:paraId="00000013" w14:textId="1912467A" w:rsidR="00403951" w:rsidRPr="003F3299" w:rsidRDefault="00923F0D" w:rsidP="006E6F63">
      <w:pPr>
        <w:pBdr>
          <w:top w:val="nil"/>
          <w:left w:val="nil"/>
          <w:bottom w:val="nil"/>
          <w:right w:val="nil"/>
          <w:between w:val="nil"/>
        </w:pBdr>
      </w:pPr>
      <w:r w:rsidRPr="003F3299">
        <w:rPr>
          <w:b/>
        </w:rPr>
        <w:t>KEYWORDS:</w:t>
      </w:r>
      <w:r w:rsidRPr="003F3299">
        <w:t xml:space="preserve"> </w:t>
      </w:r>
    </w:p>
    <w:p w14:paraId="00000014" w14:textId="6D266D3E" w:rsidR="00403951" w:rsidRPr="003F3299" w:rsidRDefault="00CC367F" w:rsidP="006E6F63">
      <w:r w:rsidRPr="003F3299">
        <w:t>f</w:t>
      </w:r>
      <w:r w:rsidR="00923F0D" w:rsidRPr="003F3299">
        <w:t>luorescence, energy transfer, SecA, protein translocation, FRET mapping</w:t>
      </w:r>
    </w:p>
    <w:p w14:paraId="00000015" w14:textId="77777777" w:rsidR="00403951" w:rsidRPr="003F3299" w:rsidRDefault="00403951" w:rsidP="006E6F63">
      <w:pPr>
        <w:pBdr>
          <w:top w:val="nil"/>
          <w:left w:val="nil"/>
          <w:bottom w:val="nil"/>
          <w:right w:val="nil"/>
          <w:between w:val="nil"/>
        </w:pBdr>
      </w:pPr>
    </w:p>
    <w:p w14:paraId="00000016" w14:textId="556F15FC" w:rsidR="00403951" w:rsidRPr="003F3299" w:rsidRDefault="00923F0D" w:rsidP="006E6F63">
      <w:r w:rsidRPr="003F3299">
        <w:rPr>
          <w:b/>
        </w:rPr>
        <w:t>SUMMARY:</w:t>
      </w:r>
      <w:r w:rsidRPr="003F3299">
        <w:t xml:space="preserve"> </w:t>
      </w:r>
    </w:p>
    <w:p w14:paraId="00000018" w14:textId="6E0ED9EA" w:rsidR="00403951" w:rsidRPr="003F3299" w:rsidRDefault="00FC1C3E" w:rsidP="006E6F63">
      <w:pPr>
        <w:rPr>
          <w:color w:val="000000" w:themeColor="text1"/>
        </w:rPr>
      </w:pPr>
      <w:r w:rsidRPr="003F3299">
        <w:rPr>
          <w:color w:val="000000" w:themeColor="text1"/>
        </w:rPr>
        <w:t>Th</w:t>
      </w:r>
      <w:r w:rsidR="008E3656" w:rsidRPr="003F3299">
        <w:rPr>
          <w:color w:val="000000" w:themeColor="text1"/>
        </w:rPr>
        <w:t>e</w:t>
      </w:r>
      <w:r w:rsidRPr="003F3299">
        <w:rPr>
          <w:color w:val="000000" w:themeColor="text1"/>
        </w:rPr>
        <w:t xml:space="preserve"> study details t</w:t>
      </w:r>
      <w:r w:rsidR="00172477" w:rsidRPr="003F3299">
        <w:rPr>
          <w:color w:val="000000" w:themeColor="text1"/>
        </w:rPr>
        <w:t>he methodology of FRET mapping</w:t>
      </w:r>
      <w:r w:rsidRPr="003F3299">
        <w:rPr>
          <w:color w:val="000000" w:themeColor="text1"/>
        </w:rPr>
        <w:t xml:space="preserve"> including</w:t>
      </w:r>
      <w:r w:rsidR="00172477" w:rsidRPr="003F3299">
        <w:rPr>
          <w:color w:val="000000" w:themeColor="text1"/>
        </w:rPr>
        <w:t xml:space="preserve"> </w:t>
      </w:r>
      <w:r w:rsidR="00CC367F" w:rsidRPr="003F3299">
        <w:rPr>
          <w:color w:val="000000" w:themeColor="text1"/>
        </w:rPr>
        <w:t xml:space="preserve">the </w:t>
      </w:r>
      <w:r w:rsidR="00172477" w:rsidRPr="003F3299">
        <w:rPr>
          <w:color w:val="000000" w:themeColor="text1"/>
        </w:rPr>
        <w:t>selection of labeling sites, choice of dyes, acquisition</w:t>
      </w:r>
      <w:r w:rsidR="00CC367F" w:rsidRPr="003F3299">
        <w:rPr>
          <w:color w:val="000000" w:themeColor="text1"/>
        </w:rPr>
        <w:t>,</w:t>
      </w:r>
      <w:r w:rsidR="00172477" w:rsidRPr="003F3299">
        <w:rPr>
          <w:color w:val="000000" w:themeColor="text1"/>
        </w:rPr>
        <w:t xml:space="preserve"> and </w:t>
      </w:r>
      <w:r w:rsidR="005145D6" w:rsidRPr="003F3299">
        <w:rPr>
          <w:color w:val="000000" w:themeColor="text1"/>
        </w:rPr>
        <w:t xml:space="preserve">data </w:t>
      </w:r>
      <w:r w:rsidR="00172477" w:rsidRPr="003F3299">
        <w:rPr>
          <w:color w:val="000000" w:themeColor="text1"/>
        </w:rPr>
        <w:t>analysi</w:t>
      </w:r>
      <w:r w:rsidR="005145D6" w:rsidRPr="003F3299">
        <w:rPr>
          <w:color w:val="000000" w:themeColor="text1"/>
        </w:rPr>
        <w:t>s</w:t>
      </w:r>
      <w:r w:rsidR="00172477" w:rsidRPr="003F3299">
        <w:rPr>
          <w:color w:val="000000" w:themeColor="text1"/>
        </w:rPr>
        <w:t>.</w:t>
      </w:r>
      <w:r w:rsidR="00503456" w:rsidRPr="003F3299">
        <w:rPr>
          <w:color w:val="000000" w:themeColor="text1"/>
        </w:rPr>
        <w:t xml:space="preserve"> </w:t>
      </w:r>
      <w:r w:rsidR="00172477" w:rsidRPr="003F3299">
        <w:rPr>
          <w:color w:val="000000" w:themeColor="text1"/>
        </w:rPr>
        <w:t>This methodology is effective at determining binding sites, conformational changes</w:t>
      </w:r>
      <w:r w:rsidR="00CC367F" w:rsidRPr="003F3299">
        <w:rPr>
          <w:color w:val="000000" w:themeColor="text1"/>
        </w:rPr>
        <w:t>,</w:t>
      </w:r>
      <w:r w:rsidR="00172477" w:rsidRPr="003F3299">
        <w:rPr>
          <w:color w:val="000000" w:themeColor="text1"/>
        </w:rPr>
        <w:t xml:space="preserve"> and dynamic motions in protein systems and is most useful if performed in conjunction with existing 3-</w:t>
      </w:r>
      <w:r w:rsidR="001F0D7F" w:rsidRPr="003F3299">
        <w:rPr>
          <w:color w:val="000000" w:themeColor="text1"/>
        </w:rPr>
        <w:t>D</w:t>
      </w:r>
      <w:r w:rsidR="00172477" w:rsidRPr="003F3299">
        <w:rPr>
          <w:color w:val="000000" w:themeColor="text1"/>
        </w:rPr>
        <w:t xml:space="preserve"> structural information.</w:t>
      </w:r>
    </w:p>
    <w:p w14:paraId="3B6C323A" w14:textId="77777777" w:rsidR="00172477" w:rsidRPr="003F3299" w:rsidRDefault="00172477" w:rsidP="006E6F63"/>
    <w:p w14:paraId="00000019" w14:textId="133AFEB8" w:rsidR="00403951" w:rsidRPr="003F3299" w:rsidRDefault="00923F0D" w:rsidP="006E6F63">
      <w:pPr>
        <w:rPr>
          <w:color w:val="808080"/>
        </w:rPr>
      </w:pPr>
      <w:r w:rsidRPr="003F3299">
        <w:rPr>
          <w:b/>
        </w:rPr>
        <w:t>ABSTRACT:</w:t>
      </w:r>
    </w:p>
    <w:p w14:paraId="0000001A" w14:textId="5F477AF1" w:rsidR="00403951" w:rsidRPr="003F3299" w:rsidRDefault="00923F0D" w:rsidP="006E6F63">
      <w:r w:rsidRPr="003F3299">
        <w:t xml:space="preserve">Förster </w:t>
      </w:r>
      <w:r w:rsidR="00264E06" w:rsidRPr="003F3299">
        <w:t>r</w:t>
      </w:r>
      <w:r w:rsidRPr="003F3299">
        <w:t xml:space="preserve">esonance </w:t>
      </w:r>
      <w:r w:rsidR="00264E06" w:rsidRPr="003F3299">
        <w:t>e</w:t>
      </w:r>
      <w:r w:rsidRPr="003F3299">
        <w:t xml:space="preserve">nergy </w:t>
      </w:r>
      <w:r w:rsidR="00264E06" w:rsidRPr="003F3299">
        <w:t>t</w:t>
      </w:r>
      <w:r w:rsidRPr="003F3299">
        <w:t xml:space="preserve">ransfer (FRET) is an established fluorescence-based method used to successfully measure distances in and between biomolecules </w:t>
      </w:r>
      <w:r w:rsidRPr="003F3299">
        <w:rPr>
          <w:i/>
        </w:rPr>
        <w:t>in vitro</w:t>
      </w:r>
      <w:r w:rsidRPr="003F3299">
        <w:t xml:space="preserve"> as well as within cells.</w:t>
      </w:r>
      <w:r w:rsidR="00503456" w:rsidRPr="003F3299">
        <w:t xml:space="preserve"> </w:t>
      </w:r>
      <w:r w:rsidRPr="003F3299">
        <w:t>In FRET, the efficiency of energy transfer, measured by changes in fluorescence intensity or lifetime, relates to the distance between two fluorescent molecules or labels. Determination of dynamics and conformational changes from the distances are just some examples of applications of this method to biological systems.</w:t>
      </w:r>
      <w:r w:rsidR="00503456" w:rsidRPr="003F3299">
        <w:t xml:space="preserve"> </w:t>
      </w:r>
      <w:r w:rsidRPr="003F3299">
        <w:t>Under certain conditions</w:t>
      </w:r>
      <w:r w:rsidR="00A07357" w:rsidRPr="003F3299">
        <w:t>,</w:t>
      </w:r>
      <w:r w:rsidRPr="003F3299">
        <w:t xml:space="preserve"> this methodology can add to and enhance existing X-ray crystal structures by providing information regarding dynamics, flexibility</w:t>
      </w:r>
      <w:r w:rsidR="0018056E" w:rsidRPr="003F3299">
        <w:t>,</w:t>
      </w:r>
      <w:r w:rsidRPr="003F3299">
        <w:t xml:space="preserve"> and adaptation to binding surfaces.</w:t>
      </w:r>
      <w:r w:rsidR="00503456" w:rsidRPr="003F3299">
        <w:t xml:space="preserve"> </w:t>
      </w:r>
      <w:r w:rsidRPr="003F3299">
        <w:t xml:space="preserve">We describe the use of FRET and associated distance determinations to elucidate structural properties, through </w:t>
      </w:r>
      <w:r w:rsidR="0018056E" w:rsidRPr="003F3299">
        <w:t xml:space="preserve">the </w:t>
      </w:r>
      <w:r w:rsidRPr="003F3299">
        <w:t>identification of a binding site or the orientations of dimer subunits.</w:t>
      </w:r>
      <w:r w:rsidR="00503456" w:rsidRPr="003F3299">
        <w:t xml:space="preserve"> </w:t>
      </w:r>
      <w:r w:rsidRPr="003F3299">
        <w:t>Through judicious choice of labeling sites, and often employment of multiple labeling strategies, we have successfully applied these mapping methods to determine global structural properties in a protein-DNA complex and the SecA-SecYEG protein translocation system.</w:t>
      </w:r>
      <w:r w:rsidR="00503456" w:rsidRPr="003F3299">
        <w:t xml:space="preserve"> </w:t>
      </w:r>
      <w:r w:rsidRPr="003F3299">
        <w:t>In the SecA-SecYEG system, we have used FRET mapping methods to identify the peptide-binding site and determine the local conformation of the bound signal sequence peptide.</w:t>
      </w:r>
      <w:r w:rsidR="00503456" w:rsidRPr="003F3299">
        <w:t xml:space="preserve"> </w:t>
      </w:r>
      <w:r w:rsidRPr="003F3299">
        <w:t>This study outlines the steps for performing FRET mapping studies, including identification of appropriate labeling sites, discussion of possible labels including non-</w:t>
      </w:r>
      <w:r w:rsidRPr="003F3299">
        <w:lastRenderedPageBreak/>
        <w:t>native amino acid residues, labeling procedures, how to perform measurements</w:t>
      </w:r>
      <w:r w:rsidR="00AB00A0" w:rsidRPr="003F3299">
        <w:t>,</w:t>
      </w:r>
      <w:r w:rsidRPr="003F3299">
        <w:t xml:space="preserve"> and interpret</w:t>
      </w:r>
      <w:r w:rsidR="00AB00A0" w:rsidRPr="003F3299">
        <w:t>ing</w:t>
      </w:r>
      <w:r w:rsidRPr="003F3299">
        <w:t xml:space="preserve"> the data.</w:t>
      </w:r>
    </w:p>
    <w:p w14:paraId="0000001B" w14:textId="77777777" w:rsidR="00403951" w:rsidRPr="003F3299" w:rsidRDefault="00403951" w:rsidP="006E6F63"/>
    <w:p w14:paraId="0000001C" w14:textId="544EF085" w:rsidR="00403951" w:rsidRPr="003F3299" w:rsidRDefault="00923F0D" w:rsidP="006E6F63">
      <w:pPr>
        <w:rPr>
          <w:color w:val="808080"/>
        </w:rPr>
      </w:pPr>
      <w:r w:rsidRPr="003F3299">
        <w:rPr>
          <w:b/>
        </w:rPr>
        <w:t>INTRODUCTION:</w:t>
      </w:r>
      <w:r w:rsidRPr="003F3299">
        <w:t xml:space="preserve"> </w:t>
      </w:r>
    </w:p>
    <w:p w14:paraId="0000001D" w14:textId="3DA26E34" w:rsidR="00403951" w:rsidRPr="003F3299" w:rsidRDefault="00923F0D" w:rsidP="006E6F63">
      <w:r w:rsidRPr="003F3299">
        <w:t>For proteins, elucidation of dynamics</w:t>
      </w:r>
      <w:r w:rsidR="00E42FE3" w:rsidRPr="003F3299">
        <w:t xml:space="preserve"> along with 3-dimensional</w:t>
      </w:r>
      <w:r w:rsidR="00AB00A0" w:rsidRPr="003F3299">
        <w:t xml:space="preserve"> (3-D)</w:t>
      </w:r>
      <w:r w:rsidR="00E42FE3" w:rsidRPr="003F3299">
        <w:t xml:space="preserve"> structural knowledge leads to </w:t>
      </w:r>
      <w:r w:rsidR="00A063EB" w:rsidRPr="003F3299">
        <w:t xml:space="preserve">an </w:t>
      </w:r>
      <w:r w:rsidR="00E42FE3" w:rsidRPr="003F3299">
        <w:t xml:space="preserve">enhanced </w:t>
      </w:r>
      <w:r w:rsidRPr="003F3299">
        <w:t>understanding of</w:t>
      </w:r>
      <w:r w:rsidR="0068627B" w:rsidRPr="003F3299">
        <w:t xml:space="preserve"> structure-</w:t>
      </w:r>
      <w:r w:rsidRPr="003F3299">
        <w:t>function</w:t>
      </w:r>
      <w:r w:rsidR="0068627B" w:rsidRPr="003F3299">
        <w:t xml:space="preserve"> relationships</w:t>
      </w:r>
      <w:r w:rsidR="00E42FE3" w:rsidRPr="003F3299">
        <w:t xml:space="preserve"> of biomolecular systems</w:t>
      </w:r>
      <w:r w:rsidRPr="003F3299">
        <w:t>.</w:t>
      </w:r>
      <w:r w:rsidR="00503456" w:rsidRPr="003F3299">
        <w:t xml:space="preserve"> </w:t>
      </w:r>
      <w:r w:rsidRPr="003F3299">
        <w:t xml:space="preserve">Structural methods, such as X-ray crystallography and cryogenic electron microscopy, capture a static structure and often require </w:t>
      </w:r>
      <w:r w:rsidR="00A063EB" w:rsidRPr="003F3299">
        <w:t xml:space="preserve">the </w:t>
      </w:r>
      <w:r w:rsidRPr="003F3299">
        <w:t xml:space="preserve">determination of multiple structures to elucidate aspects of </w:t>
      </w:r>
      <w:r w:rsidR="00E42FE3" w:rsidRPr="003F3299">
        <w:t xml:space="preserve">biomolecule </w:t>
      </w:r>
      <w:r w:rsidRPr="003F3299">
        <w:t>binding and dynamics</w:t>
      </w:r>
      <w:r w:rsidR="00906D7F" w:rsidRPr="003F3299">
        <w:fldChar w:fldCharType="begin"/>
      </w:r>
      <w:r w:rsidR="00906D7F" w:rsidRPr="003F3299">
        <w:instrText xml:space="preserve"> ADDIN EN.CITE &lt;EndNote&gt;&lt;Cite&gt;&lt;Author&gt;Thompson&lt;/Author&gt;&lt;Year&gt;2020&lt;/Year&gt;&lt;RecNum&gt;661&lt;/RecNum&gt;&lt;DisplayText&gt;&lt;style face="superscript"&gt;1&lt;/style&gt;&lt;/DisplayText&gt;&lt;record&gt;&lt;rec-number&gt;661&lt;/rec-number&gt;&lt;foreign-keys&gt;&lt;key app="EN" db-id="dwtt55wf109w9bett01x0dx02dvzafvar0zr" timestamp="1628541942"&gt;661&lt;/key&gt;&lt;/foreign-keys&gt;&lt;ref-type name="Journal Article"&gt;17&lt;/ref-type&gt;&lt;contributors&gt;&lt;authors&gt;&lt;author&gt;Thompson, M. C.&lt;/author&gt;&lt;author&gt;Yeates, T. O.&lt;/author&gt;&lt;author&gt;Rodriguez, J. A.&lt;/author&gt;&lt;/authors&gt;&lt;/contributors&gt;&lt;auth-address&gt;Department of Chemistry and Chemical Biology, University of California, Merced, CA, USA.&amp;#xD;Department of Chemistry and Biochemistry, University of California Los Angeles, Los Angeles, CA, USA.&amp;#xD;UCLA-DOE Institute for Genomics and Proteomics, Los Angeles, CA, USA.&lt;/auth-address&gt;&lt;titles&gt;&lt;title&gt;Advances in methods for atomic resolution macromolecular structure determination&lt;/title&gt;&lt;secondary-title&gt;F1000Res&lt;/secondary-title&gt;&lt;/titles&gt;&lt;periodical&gt;&lt;full-title&gt;F1000Research&lt;/full-title&gt;&lt;abbr-1&gt;F1000Res&lt;/abbr-1&gt;&lt;/periodical&gt;&lt;volume&gt;9&lt;/volume&gt;&lt;edition&gt;2020/07/18&lt;/edition&gt;&lt;keywords&gt;&lt;keyword&gt;Cryoelectron Microscopy&lt;/keyword&gt;&lt;keyword&gt;Crystallography, X-Ray&lt;/keyword&gt;&lt;keyword&gt;Macromolecular Substances/*chemistry&lt;/keyword&gt;&lt;keyword&gt;*Molecular Structure&lt;/keyword&gt;&lt;keyword&gt;*Structural biology&lt;/keyword&gt;&lt;keyword&gt;*computational methods&lt;/keyword&gt;&lt;keyword&gt;*electron diffraction&lt;/keyword&gt;&lt;keyword&gt;*electron microscopy&lt;/keyword&gt;&lt;keyword&gt;*x-ray crystallography&lt;/keyword&gt;&lt;keyword&gt;competing interests were disclosed.&lt;/keyword&gt;&lt;/keywords&gt;&lt;dates&gt;&lt;year&gt;2020&lt;/year&gt;&lt;/dates&gt;&lt;isbn&gt;2046-1402 (Electronic)&amp;#xD;2046-1402 (Linking)&lt;/isbn&gt;&lt;accession-num&gt;32676184&lt;/accession-num&gt;&lt;urls&gt;&lt;related-urls&gt;&lt;url&gt;https://www.ncbi.nlm.nih.gov/pubmed/32676184&lt;/url&gt;&lt;/related-urls&gt;&lt;/urls&gt;&lt;custom2&gt;PMC7333361&lt;/custom2&gt;&lt;electronic-resource-num&gt;10.12688/f1000research.25097.1&lt;/electronic-resource-num&gt;&lt;/record&gt;&lt;/Cite&gt;&lt;/EndNote&gt;</w:instrText>
      </w:r>
      <w:r w:rsidR="00906D7F" w:rsidRPr="003F3299">
        <w:fldChar w:fldCharType="separate"/>
      </w:r>
      <w:r w:rsidR="00906D7F" w:rsidRPr="003F3299">
        <w:rPr>
          <w:vertAlign w:val="superscript"/>
        </w:rPr>
        <w:t>1</w:t>
      </w:r>
      <w:r w:rsidR="00906D7F" w:rsidRPr="003F3299">
        <w:fldChar w:fldCharType="end"/>
      </w:r>
      <w:r w:rsidRPr="003F3299">
        <w:t>.</w:t>
      </w:r>
      <w:r w:rsidR="00503456" w:rsidRPr="003F3299">
        <w:t xml:space="preserve"> </w:t>
      </w:r>
      <w:r w:rsidRPr="003F3299">
        <w:t>This article discusses a solution-based method for mapping global structural elements, such as binding sites or binding interactions, that are potentially more transient and less easily captured by static methods. Strong candidate systems for this methodology are ones in which a 3-</w:t>
      </w:r>
      <w:r w:rsidR="00A063EB" w:rsidRPr="003F3299">
        <w:t>D</w:t>
      </w:r>
      <w:r w:rsidRPr="003F3299">
        <w:t xml:space="preserve"> structure has been previously determined by X-ray crystallography, NMR spectroscopy</w:t>
      </w:r>
      <w:r w:rsidR="004E35B3" w:rsidRPr="003F3299">
        <w:t>,</w:t>
      </w:r>
      <w:r w:rsidRPr="003F3299">
        <w:t xml:space="preserve"> or other structural methods.</w:t>
      </w:r>
      <w:r w:rsidR="00503456" w:rsidRPr="003F3299">
        <w:t xml:space="preserve"> </w:t>
      </w:r>
      <w:r w:rsidRPr="003F3299">
        <w:t>In this case, we take advantage of the X-ray crystal structure of the SecA-SecYEG complex</w:t>
      </w:r>
      <w:r w:rsidR="009D5DE9" w:rsidRPr="003F3299">
        <w:t xml:space="preserve">, </w:t>
      </w:r>
      <w:r w:rsidR="00E14D71" w:rsidRPr="003F3299">
        <w:t xml:space="preserve">a </w:t>
      </w:r>
      <w:r w:rsidR="009D5DE9" w:rsidRPr="003F3299">
        <w:t>central player in the protein general secretory pathway,</w:t>
      </w:r>
      <w:r w:rsidRPr="003F3299">
        <w:t xml:space="preserve"> to map the location of a signal peptide binding site using </w:t>
      </w:r>
      <w:r w:rsidR="008579A3" w:rsidRPr="003F3299">
        <w:t>f</w:t>
      </w:r>
      <w:r w:rsidR="00E14D71" w:rsidRPr="003F3299">
        <w:t xml:space="preserve">örster </w:t>
      </w:r>
      <w:r w:rsidR="008579A3" w:rsidRPr="003F3299">
        <w:t>r</w:t>
      </w:r>
      <w:r w:rsidRPr="003F3299">
        <w:t xml:space="preserve">esonance </w:t>
      </w:r>
      <w:r w:rsidR="008579A3" w:rsidRPr="003F3299">
        <w:t>e</w:t>
      </w:r>
      <w:r w:rsidRPr="003F3299">
        <w:t xml:space="preserve">nergy </w:t>
      </w:r>
      <w:r w:rsidR="008579A3" w:rsidRPr="003F3299">
        <w:t>t</w:t>
      </w:r>
      <w:r w:rsidRPr="003F3299">
        <w:t>ransfer (FRET) prior to the transport of the preprotein across the membrane</w:t>
      </w:r>
      <w:r w:rsidR="00906D7F" w:rsidRPr="003F3299">
        <w:fldChar w:fldCharType="begin"/>
      </w:r>
      <w:r w:rsidR="00906D7F" w:rsidRPr="003F3299">
        <w:instrText xml:space="preserve"> ADDIN EN.CITE &lt;EndNote&gt;&lt;Cite&gt;&lt;Author&gt;Zhang&lt;/Author&gt;&lt;Year&gt;2016&lt;/Year&gt;&lt;RecNum&gt;648&lt;/RecNum&gt;&lt;DisplayText&gt;&lt;style face="superscript"&gt;2&lt;/style&gt;&lt;/DisplayText&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906D7F" w:rsidRPr="003F3299">
        <w:rPr>
          <w:vertAlign w:val="superscript"/>
        </w:rPr>
        <w:t>2</w:t>
      </w:r>
      <w:r w:rsidR="00906D7F" w:rsidRPr="003F3299">
        <w:fldChar w:fldCharType="end"/>
      </w:r>
      <w:r w:rsidRPr="003F3299">
        <w:t>.</w:t>
      </w:r>
      <w:r w:rsidR="00503456" w:rsidRPr="003F3299">
        <w:t xml:space="preserve"> </w:t>
      </w:r>
      <w:r w:rsidRPr="003F3299">
        <w:t>Manipulation of the biological system through genetic modifications coupled with our knowledge of the 3-</w:t>
      </w:r>
      <w:r w:rsidR="0065475F" w:rsidRPr="003F3299">
        <w:t>D</w:t>
      </w:r>
      <w:r w:rsidRPr="003F3299">
        <w:t xml:space="preserve"> structure enabled the determination of the conformation of the signal sequence and early mature region immediately prior to insertion into the channel </w: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3</w:t>
      </w:r>
      <w:r w:rsidR="00906D7F" w:rsidRPr="003F3299">
        <w:fldChar w:fldCharType="end"/>
      </w:r>
      <w:r w:rsidRPr="003F3299">
        <w:t xml:space="preserve">. </w:t>
      </w:r>
    </w:p>
    <w:p w14:paraId="0000001E" w14:textId="77777777" w:rsidR="00403951" w:rsidRPr="003F3299" w:rsidRDefault="00403951" w:rsidP="006E6F63"/>
    <w:p w14:paraId="0705853A" w14:textId="201828B9" w:rsidR="00D539CF" w:rsidRPr="003F3299" w:rsidRDefault="00923F0D" w:rsidP="006E6F63">
      <w:r w:rsidRPr="003F3299">
        <w:t xml:space="preserve">FRET involves the </w:t>
      </w:r>
      <w:r w:rsidR="00DA2B1A" w:rsidRPr="00DA2B1A">
        <w:t>radiation less</w:t>
      </w:r>
      <w:r w:rsidRPr="003F3299">
        <w:t xml:space="preserve"> transfer of energy from one molecule (donor) to another (acceptor) in a </w:t>
      </w:r>
      <w:r w:rsidR="00B44E8A" w:rsidRPr="003F3299">
        <w:t>distance-</w:t>
      </w:r>
      <w:r w:rsidRPr="003F3299">
        <w:t>dependent fashion that is through space</w:t>
      </w:r>
      <w:r w:rsidR="00906D7F" w:rsidRPr="003F3299">
        <w:fldChar w:fldCharType="begin">
          <w:fldData xml:space="preserve">PEVuZE5vdGU+PENpdGU+PEF1dGhvcj5TdHJ5ZXI8L0F1dGhvcj48WWVhcj4xOTc4PC9ZZWFyPjxS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</w:fldData>
        </w:fldChar>
      </w:r>
      <w:r w:rsidR="00906D7F" w:rsidRPr="003F3299">
        <w:instrText xml:space="preserve"> ADDIN EN.CITE </w:instrText>
      </w:r>
      <w:r w:rsidR="00906D7F" w:rsidRPr="003F3299">
        <w:fldChar w:fldCharType="begin">
          <w:fldData xml:space="preserve">PEVuZE5vdGU+PENpdGU+PEF1dGhvcj5TdHJ5ZXI8L0F1dGhvcj48WWVhcj4xOTc4PC9ZZWFyPjxS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4,5</w:t>
      </w:r>
      <w:r w:rsidR="00906D7F" w:rsidRPr="003F3299">
        <w:fldChar w:fldCharType="end"/>
      </w:r>
      <w:r w:rsidRPr="003F3299">
        <w:t>.</w:t>
      </w:r>
      <w:r w:rsidR="00503456" w:rsidRPr="003F3299">
        <w:t xml:space="preserve"> </w:t>
      </w:r>
      <w:r w:rsidRPr="003F3299">
        <w:t>The efficiency of this transfer is monitored through either a decrease in donor or an increase in acceptor fluorescence intensity.</w:t>
      </w:r>
      <w:r w:rsidR="00503456" w:rsidRPr="003F3299">
        <w:t xml:space="preserve"> </w:t>
      </w:r>
      <w:r w:rsidR="006B7E10" w:rsidRPr="003F3299">
        <w:t>T</w:t>
      </w:r>
      <w:r w:rsidRPr="003F3299">
        <w:t xml:space="preserve">he efficiency of energy transfer </w:t>
      </w:r>
      <w:r w:rsidR="006B7E10" w:rsidRPr="003F3299">
        <w:t xml:space="preserve">can be described as </w:t>
      </w:r>
    </w:p>
    <w:p w14:paraId="6A280B8A" w14:textId="77777777" w:rsidR="00D539CF" w:rsidRPr="003F3299" w:rsidRDefault="006B7E10" w:rsidP="00DA2B1A">
      <w:pPr>
        <w:jc w:val="center"/>
      </w:pPr>
      <w:r w:rsidRPr="003F3299">
        <w:t>E = R</w:t>
      </w:r>
      <w:r w:rsidR="00E14D71" w:rsidRPr="003F3299">
        <w:rPr>
          <w:vertAlign w:val="subscript"/>
        </w:rPr>
        <w:t>0</w:t>
      </w:r>
      <w:r w:rsidRPr="003F3299">
        <w:rPr>
          <w:vertAlign w:val="superscript"/>
        </w:rPr>
        <w:t>6</w:t>
      </w:r>
      <w:r w:rsidRPr="003F3299">
        <w:t>/</w:t>
      </w:r>
      <w:r w:rsidR="003738EB" w:rsidRPr="003F3299">
        <w:t>(</w:t>
      </w:r>
      <w:r w:rsidRPr="003F3299">
        <w:t>R</w:t>
      </w:r>
      <w:r w:rsidRPr="003F3299">
        <w:rPr>
          <w:vertAlign w:val="subscript"/>
        </w:rPr>
        <w:t>0</w:t>
      </w:r>
      <w:r w:rsidRPr="003F3299">
        <w:rPr>
          <w:vertAlign w:val="superscript"/>
        </w:rPr>
        <w:t>6</w:t>
      </w:r>
      <w:r w:rsidRPr="003F3299">
        <w:t xml:space="preserve"> + R</w:t>
      </w:r>
      <w:r w:rsidRPr="003F3299">
        <w:rPr>
          <w:vertAlign w:val="superscript"/>
        </w:rPr>
        <w:t>6</w:t>
      </w:r>
      <w:r w:rsidR="003738EB" w:rsidRPr="003F3299">
        <w:t>)</w:t>
      </w:r>
    </w:p>
    <w:p w14:paraId="0000001F" w14:textId="1B05E20E" w:rsidR="00403951" w:rsidRPr="003F3299" w:rsidRDefault="006B7E10" w:rsidP="006E6F63">
      <w:r w:rsidRPr="003F3299">
        <w:t>in which the R</w:t>
      </w:r>
      <w:r w:rsidRPr="003F3299">
        <w:rPr>
          <w:vertAlign w:val="subscript"/>
        </w:rPr>
        <w:t>0</w:t>
      </w:r>
      <w:r w:rsidRPr="003F3299">
        <w:t xml:space="preserve"> value </w:t>
      </w:r>
      <w:r w:rsidR="00E07B30" w:rsidRPr="003F3299">
        <w:t>is</w:t>
      </w:r>
      <w:r w:rsidRPr="003F3299">
        <w:t xml:space="preserve"> the distance at which the transfer is 50% efficient</w:t>
      </w:r>
      <w:r w:rsidR="00906D7F" w:rsidRPr="003F3299">
        <w:fldChar w:fldCharType="begin"/>
      </w:r>
      <w:r w:rsidR="00906D7F" w:rsidRPr="003F3299">
        <w:instrText xml:space="preserve"> ADDIN EN.CITE &lt;EndNote&gt;&lt;Cite&gt;&lt;Author&gt;Algar&lt;/Author&gt;&lt;Year&gt;2019&lt;/Year&gt;&lt;RecNum&gt;663&lt;/RecNum&gt;&lt;DisplayText&gt;&lt;style face="superscript"&gt;6&lt;/style&gt;&lt;/DisplayText&gt;&lt;record&gt;&lt;rec-number&gt;663&lt;/rec-number&gt;&lt;foreign-keys&gt;&lt;key app="EN" db-id="dwtt55wf109w9bett01x0dx02dvzafvar0zr" timestamp="1628545652"&gt;663&lt;/key&gt;&lt;/foreign-keys&gt;&lt;ref-type name="Journal Article"&gt;17&lt;/ref-type&gt;&lt;contributors&gt;&lt;authors&gt;&lt;author&gt;Algar, W. R.&lt;/author&gt;&lt;author&gt;Hildebrandt, N.&lt;/author&gt;&lt;author&gt;Vogel, S. S.&lt;/author&gt;&lt;author&gt;Medintz, I. L.&lt;/author&gt;&lt;/authors&gt;&lt;/contributors&gt;&lt;auth-address&gt;Department of Chemistry, University of British Columbia, Vancouver, British Columbia, Canada.&amp;#xD;NanoBioPhotonics, Institute for Integrative Biology of the Cell, Universite Paris-Saclay, Universite Paris-Sud, CNRS, CEA, Orsay, France.&amp;#xD;National Institute on Alcohol Abuse and Alcoholism, National Institutes of Health, Bethesda, MD, USA.&amp;#xD;Center for Bio/Molecular Science and Engineering, US Naval Research Laboratory, Washington, USA. Igor.medintz@nrl.navy.mil.&lt;/auth-address&gt;&lt;titles&gt;&lt;title&gt;FRET as a biomolecular research tool - understanding its potential while avoiding pitfalls&lt;/title&gt;&lt;secondary-title&gt;Nat Methods&lt;/secondary-title&gt;&lt;/titles&gt;&lt;periodical&gt;&lt;full-title&gt;Nature Methods&lt;/full-title&gt;&lt;abbr-1&gt;Nat Methods&lt;/abbr-1&gt;&lt;/periodical&gt;&lt;pages&gt;815-829&lt;/pages&gt;&lt;volume&gt;16&lt;/volume&gt;&lt;number&gt;9&lt;/number&gt;&lt;edition&gt;2019/09/01&lt;/edition&gt;&lt;keywords&gt;&lt;keyword&gt;Animals&lt;/keyword&gt;&lt;keyword&gt;*Biomedical Research&lt;/keyword&gt;&lt;keyword&gt;Fluorescence Resonance Energy Transfer/*methods&lt;/keyword&gt;&lt;keyword&gt;Fluorescent Dyes/*chemistry&lt;/keyword&gt;&lt;keyword&gt;Humans&lt;/keyword&gt;&lt;keyword&gt;Luminescent Proteins/*metabolism&lt;/keyword&gt;&lt;keyword&gt;Molecular Imaging/*methods&lt;/keyword&gt;&lt;/keywords&gt;&lt;dates&gt;&lt;year&gt;2019&lt;/year&gt;&lt;pub-dates&gt;&lt;date&gt;Sep&lt;/date&gt;&lt;/pub-dates&gt;&lt;/dates&gt;&lt;isbn&gt;1548-7105 (Electronic)&amp;#xD;1548-7091 (Linking)&lt;/isbn&gt;&lt;accession-num&gt;31471616&lt;/accession-num&gt;&lt;urls&gt;&lt;related-urls&gt;&lt;url&gt;https://www.ncbi.nlm.nih.gov/pubmed/31471616&lt;/url&gt;&lt;/related-urls&gt;&lt;/urls&gt;&lt;electronic-resource-num&gt;10.1038/s41592-019-0530-8&lt;/electronic-resource-num&gt;&lt;/record&gt;&lt;/Cite&gt;&lt;/EndNote&gt;</w:instrText>
      </w:r>
      <w:r w:rsidR="00906D7F" w:rsidRPr="003F3299">
        <w:fldChar w:fldCharType="separate"/>
      </w:r>
      <w:r w:rsidR="00906D7F" w:rsidRPr="003F3299">
        <w:rPr>
          <w:vertAlign w:val="superscript"/>
        </w:rPr>
        <w:t>6</w:t>
      </w:r>
      <w:r w:rsidR="00906D7F" w:rsidRPr="003F3299">
        <w:fldChar w:fldCharType="end"/>
      </w:r>
      <w:r w:rsidR="00923F0D" w:rsidRPr="003F3299">
        <w:t>.</w:t>
      </w:r>
      <w:r w:rsidR="00503456" w:rsidRPr="003F3299">
        <w:t xml:space="preserve"> </w:t>
      </w:r>
      <w:r w:rsidR="00923F0D" w:rsidRPr="003F3299">
        <w:t>The technique has previously been described as a molecular ruler and is effective at determining distances in the 2.5</w:t>
      </w:r>
      <w:r w:rsidR="00D468F3" w:rsidRPr="003F3299">
        <w:t>–</w:t>
      </w:r>
      <w:r w:rsidR="00923F0D" w:rsidRPr="003F3299">
        <w:t>12 nm range, depending on the identity of the donor-acceptor dyes</w:t>
      </w:r>
      <w:r w:rsidR="00906D7F" w:rsidRPr="003F3299">
        <w:fldChar w:fldCharType="begin">
          <w:fldData xml:space="preserve">PEVuZE5vdGU+PENpdGU+PEF1dGhvcj5TdHJ5ZXI8L0F1dGhvcj48WWVhcj4xOTc4PC9ZZWFyPjxS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</w:fldData>
        </w:fldChar>
      </w:r>
      <w:r w:rsidR="00A16A9A" w:rsidRPr="003F3299">
        <w:instrText xml:space="preserve"> ADDIN EN.CITE </w:instrText>
      </w:r>
      <w:r w:rsidR="00A16A9A" w:rsidRPr="003F3299">
        <w:fldChar w:fldCharType="begin">
          <w:fldData xml:space="preserve">PEVuZE5vdGU+PENpdGU+PEF1dGhvcj5TdHJ5ZXI8L0F1dGhvcj48WWVhcj4xOTc4PC9ZZWFyPjxS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</w:fldData>
        </w:fldChar>
      </w:r>
      <w:r w:rsidR="00A16A9A" w:rsidRPr="003F3299">
        <w:instrText xml:space="preserve"> ADDIN EN.CITE.DATA </w:instrText>
      </w:r>
      <w:r w:rsidR="00A16A9A" w:rsidRPr="003F3299">
        <w:fldChar w:fldCharType="end"/>
      </w:r>
      <w:r w:rsidR="00906D7F" w:rsidRPr="003F3299">
        <w:fldChar w:fldCharType="separate"/>
      </w:r>
      <w:r w:rsidR="00A16A9A" w:rsidRPr="003F3299">
        <w:rPr>
          <w:vertAlign w:val="superscript"/>
        </w:rPr>
        <w:t>4,7</w:t>
      </w:r>
      <w:r w:rsidR="00D468F3" w:rsidRPr="003F3299">
        <w:rPr>
          <w:vertAlign w:val="superscript"/>
        </w:rPr>
        <w:t>–</w:t>
      </w:r>
      <w:r w:rsidR="00A16A9A" w:rsidRPr="003F3299">
        <w:rPr>
          <w:vertAlign w:val="superscript"/>
        </w:rPr>
        <w:t>9</w:t>
      </w:r>
      <w:r w:rsidR="00906D7F" w:rsidRPr="003F3299">
        <w:fldChar w:fldCharType="end"/>
      </w:r>
      <w:r w:rsidR="00923F0D" w:rsidRPr="003F3299">
        <w:t>.</w:t>
      </w:r>
      <w:r w:rsidR="00503456" w:rsidRPr="003F3299">
        <w:t xml:space="preserve"> </w:t>
      </w:r>
      <w:r w:rsidR="00923F0D" w:rsidRPr="003F3299">
        <w:t>The donor fluorescence intensities and lifetimes with or without acceptor allow determination of transfer efficiencies and consequently, distances</w:t>
      </w:r>
      <w:r w:rsidR="00906D7F" w:rsidRPr="003F3299">
        <w:fldChar w:fldCharType="begin"/>
      </w:r>
      <w:r w:rsidR="00906D7F" w:rsidRPr="003F3299">
        <w:instrText xml:space="preserve"> ADDIN EN.CITE &lt;EndNote&gt;&lt;Cite&gt;&lt;Author&gt;Clegg&lt;/Author&gt;&lt;Year&gt;1992&lt;/Year&gt;&lt;RecNum&gt;666&lt;/RecNum&gt;&lt;DisplayText&gt;&lt;style face="superscript"&gt;5,8&lt;/style&gt;&lt;/DisplayText&gt;&lt;record&gt;&lt;rec-number&gt;666&lt;/rec-number&gt;&lt;foreign-keys&gt;&lt;key app="EN" db-id="dwtt55wf109w9bett01x0dx02dvzafvar0zr" timestamp="1628618347"&gt;666&lt;/key&gt;&lt;/foreign-keys&gt;&lt;ref-type name="Journal Article"&gt;17&lt;/ref-type&gt;&lt;contributors&gt;&lt;authors&gt;&lt;author&gt;Clegg, R. M.&lt;/author&gt;&lt;/authors&gt;&lt;/contributors&gt;&lt;auth-address&gt;Department of Molecular Biology, Max-Planck-Institute for Biophysical Chemistry, Gottingen, Germany.&lt;/auth-address&gt;&lt;titles&gt;&lt;title&gt;Fluorescence resonance energy transfer and nucleic acids&lt;/title&gt;&lt;secondary-title&gt;Methods Enzymol&lt;/secondary-title&gt;&lt;/titles&gt;&lt;periodical&gt;&lt;full-title&gt;Methods in Enzymology&lt;/full-title&gt;&lt;abbr-1&gt;Methods Enzymol&lt;/abbr-1&gt;&lt;/periodical&gt;&lt;pages&gt;353-88&lt;/pages&gt;&lt;volume&gt;211&lt;/volume&gt;&lt;edition&gt;1992/01/01&lt;/edition&gt;&lt;keywords&gt;&lt;keyword&gt;Nucleic Acids/*chemistry&lt;/keyword&gt;&lt;keyword&gt;*Spectrometry, Fluorescence&lt;/keyword&gt;&lt;/keywords&gt;&lt;dates&gt;&lt;year&gt;1992&lt;/year&gt;&lt;/dates&gt;&lt;isbn&gt;0076-6879 (Print)&amp;#xD;0076-6879 (Linking)&lt;/isbn&gt;&lt;accession-num&gt;1406315&lt;/accession-num&gt;&lt;urls&gt;&lt;related-urls&gt;&lt;url&gt;https://www.ncbi.nlm.nih.gov/pubmed/1406315&lt;/url&gt;&lt;/related-urls&gt;&lt;/urls&gt;&lt;electronic-resource-num&gt;10.1016/0076-6879(92)11020-j&lt;/electronic-resource-num&gt;&lt;/record&gt;&lt;/Cite&gt;&lt;Cite&gt;&lt;Author&gt;Lakowicz&lt;/Author&gt;&lt;Year&gt;2006&lt;/Year&gt;&lt;RecNum&gt;660&lt;/RecNum&gt;&lt;record&gt;&lt;rec-number&gt;660&lt;/rec-number&gt;&lt;foreign-keys&gt;&lt;key app="EN" db-id="dwtt55wf109w9bett01x0dx02dvzafvar0zr" timestamp="1497193269"&gt;660&lt;/key&gt;&lt;/foreign-keys&gt;&lt;ref-type name="Book"&gt;6&lt;/ref-type&gt;&lt;contributors&gt;&lt;authors&gt;&lt;author&gt;Joseph R. Lakowicz&lt;/author&gt;&lt;/authors&gt;&lt;/contributors&gt;&lt;titles&gt;&lt;title&gt;Principles of Fluorescence Spectroscopy&lt;/title&gt;&lt;/titles&gt;&lt;pages&gt; 954&lt;/pages&gt;&lt;edition&gt;3rd&lt;/edition&gt;&lt;dates&gt;&lt;year&gt;2006&lt;/year&gt;&lt;/dates&gt;&lt;publisher&gt;Springer US&lt;/publisher&gt;&lt;isbn&gt;978-0-387-46312-4, 978-0-387-31278-1&lt;/isbn&gt;&lt;urls&gt;&lt;/urls&gt;&lt;electronic-resource-num&gt;10.1007/978-0-387-46312-4&lt;/electronic-resource-num&gt;&lt;/record&gt;&lt;/Cite&gt;&lt;/EndNote&gt;</w:instrText>
      </w:r>
      <w:r w:rsidR="00906D7F" w:rsidRPr="003F3299">
        <w:fldChar w:fldCharType="separate"/>
      </w:r>
      <w:r w:rsidR="00906D7F" w:rsidRPr="003F3299">
        <w:rPr>
          <w:vertAlign w:val="superscript"/>
        </w:rPr>
        <w:t>5,8</w:t>
      </w:r>
      <w:r w:rsidR="00906D7F" w:rsidRPr="003F3299">
        <w:fldChar w:fldCharType="end"/>
      </w:r>
      <w:r w:rsidR="00923F0D" w:rsidRPr="003F3299">
        <w:t>.</w:t>
      </w:r>
      <w:r w:rsidR="00503456" w:rsidRPr="003F3299">
        <w:t xml:space="preserve"> </w:t>
      </w:r>
      <w:r w:rsidR="00923F0D" w:rsidRPr="003F3299">
        <w:t>Due to the availability of the technology, sensitivity of the method</w:t>
      </w:r>
      <w:r w:rsidR="00844921" w:rsidRPr="003F3299">
        <w:t>,</w:t>
      </w:r>
      <w:r w:rsidR="00923F0D" w:rsidRPr="003F3299">
        <w:t xml:space="preserve"> and ease of use, FRET has also found broad application in such areas as </w:t>
      </w:r>
      <w:r w:rsidR="00844921" w:rsidRPr="003F3299">
        <w:t>single-</w:t>
      </w:r>
      <w:r w:rsidR="00923F0D" w:rsidRPr="003F3299">
        <w:t>molecule fluorescence spectroscopy and confocal microscopy</w:t>
      </w:r>
      <w:r w:rsidR="00906D7F" w:rsidRPr="003F3299">
        <w:fldChar w:fldCharType="begin"/>
      </w:r>
      <w:r w:rsidR="00906D7F" w:rsidRPr="003F3299">
        <w:instrText xml:space="preserve"> ADDIN EN.CITE &lt;EndNote&gt;&lt;Cite&gt;&lt;Author&gt;Algar&lt;/Author&gt;&lt;Year&gt;2019&lt;/Year&gt;&lt;RecNum&gt;663&lt;/RecNum&gt;&lt;DisplayText&gt;&lt;style face="superscript"&gt;6&lt;/style&gt;&lt;/DisplayText&gt;&lt;record&gt;&lt;rec-number&gt;663&lt;/rec-number&gt;&lt;foreign-keys&gt;&lt;key app="EN" db-id="dwtt55wf109w9bett01x0dx02dvzafvar0zr" timestamp="1628545652"&gt;663&lt;/key&gt;&lt;/foreign-keys&gt;&lt;ref-type name="Journal Article"&gt;17&lt;/ref-type&gt;&lt;contributors&gt;&lt;authors&gt;&lt;author&gt;Algar, W. R.&lt;/author&gt;&lt;author&gt;Hildebrandt, N.&lt;/author&gt;&lt;author&gt;Vogel, S. S.&lt;/author&gt;&lt;author&gt;Medintz, I. L.&lt;/author&gt;&lt;/authors&gt;&lt;/contributors&gt;&lt;auth-address&gt;Department of Chemistry, University of British Columbia, Vancouver, British Columbia, Canada.&amp;#xD;NanoBioPhotonics, Institute for Integrative Biology of the Cell, Universite Paris-Saclay, Universite Paris-Sud, CNRS, CEA, Orsay, France.&amp;#xD;National Institute on Alcohol Abuse and Alcoholism, National Institutes of Health, Bethesda, MD, USA.&amp;#xD;Center for Bio/Molecular Science and Engineering, US Naval Research Laboratory, Washington, USA. Igor.medintz@nrl.navy.mil.&lt;/auth-address&gt;&lt;titles&gt;&lt;title&gt;FRET as a biomolecular research tool - understanding its potential while avoiding pitfalls&lt;/title&gt;&lt;secondary-title&gt;Nat Methods&lt;/secondary-title&gt;&lt;/titles&gt;&lt;periodical&gt;&lt;full-title&gt;Nature Methods&lt;/full-title&gt;&lt;abbr-1&gt;Nat Methods&lt;/abbr-1&gt;&lt;/periodical&gt;&lt;pages&gt;815-829&lt;/pages&gt;&lt;volume&gt;16&lt;/volume&gt;&lt;number&gt;9&lt;/number&gt;&lt;edition&gt;2019/09/01&lt;/edition&gt;&lt;keywords&gt;&lt;keyword&gt;Animals&lt;/keyword&gt;&lt;keyword&gt;*Biomedical Research&lt;/keyword&gt;&lt;keyword&gt;Fluorescence Resonance Energy Transfer/*methods&lt;/keyword&gt;&lt;keyword&gt;Fluorescent Dyes/*chemistry&lt;/keyword&gt;&lt;keyword&gt;Humans&lt;/keyword&gt;&lt;keyword&gt;Luminescent Proteins/*metabolism&lt;/keyword&gt;&lt;keyword&gt;Molecular Imaging/*methods&lt;/keyword&gt;&lt;/keywords&gt;&lt;dates&gt;&lt;year&gt;2019&lt;/year&gt;&lt;pub-dates&gt;&lt;date&gt;Sep&lt;/date&gt;&lt;/pub-dates&gt;&lt;/dates&gt;&lt;isbn&gt;1548-7105 (Electronic)&amp;#xD;1548-7091 (Linking)&lt;/isbn&gt;&lt;accession-num&gt;31471616&lt;/accession-num&gt;&lt;urls&gt;&lt;related-urls&gt;&lt;url&gt;https://www.ncbi.nlm.nih.gov/pubmed/31471616&lt;/url&gt;&lt;/related-urls&gt;&lt;/urls&gt;&lt;electronic-resource-num&gt;10.1038/s41592-019-0530-8&lt;/electronic-resource-num&gt;&lt;/record&gt;&lt;/Cite&gt;&lt;/EndNote&gt;</w:instrText>
      </w:r>
      <w:r w:rsidR="00906D7F" w:rsidRPr="003F3299">
        <w:fldChar w:fldCharType="separate"/>
      </w:r>
      <w:r w:rsidR="00906D7F" w:rsidRPr="003F3299">
        <w:rPr>
          <w:vertAlign w:val="superscript"/>
        </w:rPr>
        <w:t>6</w:t>
      </w:r>
      <w:r w:rsidR="00906D7F" w:rsidRPr="003F3299">
        <w:fldChar w:fldCharType="end"/>
      </w:r>
      <w:r w:rsidR="00923F0D" w:rsidRPr="003F3299">
        <w:t xml:space="preserve">. The advent of fluorescent proteins such as </w:t>
      </w:r>
      <w:r w:rsidR="000E4F0B" w:rsidRPr="003F3299">
        <w:t>g</w:t>
      </w:r>
      <w:r w:rsidR="00923F0D" w:rsidRPr="003F3299">
        <w:t xml:space="preserve">reen </w:t>
      </w:r>
      <w:r w:rsidR="000E4F0B" w:rsidRPr="003F3299">
        <w:t>f</w:t>
      </w:r>
      <w:r w:rsidR="00923F0D" w:rsidRPr="003F3299">
        <w:t xml:space="preserve">luorescent </w:t>
      </w:r>
      <w:r w:rsidR="000E4F0B" w:rsidRPr="003F3299">
        <w:t>p</w:t>
      </w:r>
      <w:r w:rsidR="00923F0D" w:rsidRPr="003F3299">
        <w:t xml:space="preserve">rotein </w:t>
      </w:r>
      <w:r w:rsidR="000E4F0B" w:rsidRPr="003F3299">
        <w:t xml:space="preserve">has </w:t>
      </w:r>
      <w:r w:rsidR="00923F0D" w:rsidRPr="003F3299">
        <w:t xml:space="preserve">made the observation of intracellular dynamics and </w:t>
      </w:r>
      <w:r w:rsidR="00B83A85" w:rsidRPr="003F3299">
        <w:t>live-</w:t>
      </w:r>
      <w:r w:rsidR="00923F0D" w:rsidRPr="003F3299">
        <w:t>cell imaging relatively facile</w:t>
      </w:r>
      <w:r w:rsidR="00906D7F" w:rsidRPr="003F3299">
        <w:fldChar w:fldCharType="begin">
          <w:fldData xml:space="preserve">PEVuZE5vdGU+PENpdGU+PEF1dGhvcj5CYWphcjwvQXV0aG9yPjxZZWFyPjIwMTY8L1llYXI+PFJl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</w:fldData>
        </w:fldChar>
      </w:r>
      <w:r w:rsidR="00372AC7" w:rsidRPr="003F3299">
        <w:instrText xml:space="preserve"> ADDIN EN.CITE </w:instrText>
      </w:r>
      <w:r w:rsidR="00372AC7" w:rsidRPr="003F3299">
        <w:fldChar w:fldCharType="begin">
          <w:fldData xml:space="preserve">PEVuZE5vdGU+PENpdGU+PEF1dGhvcj5CYWphcjwvQXV0aG9yPjxZZWFyPjIwMTY8L1llYXI+PFJl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</w:fldData>
        </w:fldChar>
      </w:r>
      <w:r w:rsidR="00372AC7" w:rsidRPr="003F3299">
        <w:instrText xml:space="preserve"> ADDIN EN.CITE.DATA </w:instrText>
      </w:r>
      <w:r w:rsidR="00372AC7" w:rsidRPr="003F3299">
        <w:fldChar w:fldCharType="end"/>
      </w:r>
      <w:r w:rsidR="00906D7F" w:rsidRPr="003F3299">
        <w:fldChar w:fldCharType="separate"/>
      </w:r>
      <w:r w:rsidR="00372AC7" w:rsidRPr="003F3299">
        <w:rPr>
          <w:vertAlign w:val="superscript"/>
        </w:rPr>
        <w:t>10,11</w:t>
      </w:r>
      <w:r w:rsidR="00906D7F" w:rsidRPr="003F3299">
        <w:fldChar w:fldCharType="end"/>
      </w:r>
      <w:r w:rsidR="00923F0D" w:rsidRPr="003F3299">
        <w:t>.</w:t>
      </w:r>
      <w:r w:rsidR="00503456" w:rsidRPr="003F3299">
        <w:t xml:space="preserve"> </w:t>
      </w:r>
      <w:r w:rsidR="00923F0D" w:rsidRPr="003F3299">
        <w:t>Many FRET application</w:t>
      </w:r>
      <w:r w:rsidR="006167A9" w:rsidRPr="003F3299">
        <w:t>s</w:t>
      </w:r>
      <w:r w:rsidR="000005B8" w:rsidRPr="003F3299">
        <w:t xml:space="preserve"> </w:t>
      </w:r>
      <w:r w:rsidR="00923F0D" w:rsidRPr="003F3299">
        <w:t xml:space="preserve">such as these are discussed in detail </w:t>
      </w:r>
      <w:r w:rsidR="00B83A85" w:rsidRPr="003F3299">
        <w:t xml:space="preserve">in </w:t>
      </w:r>
      <w:r w:rsidR="00923F0D" w:rsidRPr="003F3299">
        <w:t xml:space="preserve">this </w:t>
      </w:r>
      <w:r w:rsidR="00B83A85" w:rsidRPr="003F3299">
        <w:t>study</w:t>
      </w:r>
      <w:r w:rsidR="00923F0D" w:rsidRPr="003F3299">
        <w:t xml:space="preserve">. </w:t>
      </w:r>
    </w:p>
    <w:p w14:paraId="00000020" w14:textId="77777777" w:rsidR="00403951" w:rsidRPr="003F3299" w:rsidRDefault="00403951" w:rsidP="006E6F63"/>
    <w:p w14:paraId="00000021" w14:textId="460C5A1A" w:rsidR="00403951" w:rsidRPr="003F3299" w:rsidRDefault="00923F0D" w:rsidP="006E6F63">
      <w:r w:rsidRPr="003F3299">
        <w:t>In this study, we particularly focus on the use of FRET measurements to yield distance values to determine structural details.</w:t>
      </w:r>
      <w:r w:rsidR="00503456" w:rsidRPr="003F3299">
        <w:t xml:space="preserve"> </w:t>
      </w:r>
      <w:r w:rsidRPr="003F3299">
        <w:t>Previously, FRET measurements have been effectively used to determine the conformation of DNA molecules when bound to protein</w:t>
      </w:r>
      <w:r w:rsidR="00906D7F" w:rsidRPr="003F3299">
        <w:fldChar w:fldCharType="begin">
          <w:fldData xml:space="preserve">PEVuZE5vdGU+PENpdGU+PEF1dGhvcj5MZWU8L0F1dGhvcj48WWVhcj4yMDE4PC9ZZWFyPjxSZWNO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=
</w:fldData>
        </w:fldChar>
      </w:r>
      <w:r w:rsidR="00A16A9A" w:rsidRPr="003F3299">
        <w:instrText xml:space="preserve"> ADDIN EN.CITE </w:instrText>
      </w:r>
      <w:r w:rsidR="00A16A9A" w:rsidRPr="003F3299">
        <w:fldChar w:fldCharType="begin">
          <w:fldData xml:space="preserve">PEVuZE5vdGU+PENpdGU+PEF1dGhvcj5MZWU8L0F1dGhvcj48WWVhcj4yMDE4PC9ZZWFyPjxSZWNO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=
</w:fldData>
        </w:fldChar>
      </w:r>
      <w:r w:rsidR="00A16A9A" w:rsidRPr="003F3299">
        <w:instrText xml:space="preserve"> ADDIN EN.CITE.DATA </w:instrText>
      </w:r>
      <w:r w:rsidR="00A16A9A" w:rsidRPr="003F3299">
        <w:fldChar w:fldCharType="end"/>
      </w:r>
      <w:r w:rsidR="00906D7F" w:rsidRPr="003F3299">
        <w:fldChar w:fldCharType="separate"/>
      </w:r>
      <w:r w:rsidR="00A16A9A" w:rsidRPr="003F3299">
        <w:rPr>
          <w:vertAlign w:val="superscript"/>
        </w:rPr>
        <w:t>12</w:t>
      </w:r>
      <w:r w:rsidR="009F41EF" w:rsidRPr="003F3299">
        <w:rPr>
          <w:vertAlign w:val="superscript"/>
        </w:rPr>
        <w:t>–</w:t>
      </w:r>
      <w:r w:rsidR="00A16A9A" w:rsidRPr="003F3299">
        <w:rPr>
          <w:vertAlign w:val="superscript"/>
        </w:rPr>
        <w:t>14</w:t>
      </w:r>
      <w:r w:rsidR="00906D7F" w:rsidRPr="003F3299">
        <w:fldChar w:fldCharType="end"/>
      </w:r>
      <w:r w:rsidRPr="003F3299">
        <w:t>, the internal dynamics of proteins</w:t>
      </w:r>
      <w:r w:rsidR="00050957" w:rsidRPr="003F3299">
        <w:t>,</w:t>
      </w:r>
      <w:r w:rsidRPr="003F3299">
        <w:t xml:space="preserve"> and protein binding interactions</w:t>
      </w:r>
      <w:r w:rsidR="00906D7F" w:rsidRPr="003F3299">
        <w:fldChar w:fldCharType="begin">
          <w:fldData xml:space="preserve">PEVuZE5vdGU+PENpdGU+PEF1dGhvcj5RaWFvPC9BdXRob3I+PFllYXI+MjAyMTwvWWVhcj48UmVj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</w:fldData>
        </w:fldChar>
      </w:r>
      <w:r w:rsidR="00A16A9A" w:rsidRPr="003F3299">
        <w:instrText xml:space="preserve"> ADDIN EN.CITE </w:instrText>
      </w:r>
      <w:r w:rsidR="00A16A9A" w:rsidRPr="003F3299">
        <w:fldChar w:fldCharType="begin">
          <w:fldData xml:space="preserve">PEVuZE5vdGU+PENpdGU+PEF1dGhvcj5RaWFvPC9BdXRob3I+PFllYXI+MjAyMTwvWWVhcj48UmVj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</w:fldData>
        </w:fldChar>
      </w:r>
      <w:r w:rsidR="00A16A9A" w:rsidRPr="003F3299">
        <w:instrText xml:space="preserve"> ADDIN EN.CITE.DATA </w:instrText>
      </w:r>
      <w:r w:rsidR="00A16A9A" w:rsidRPr="003F3299">
        <w:fldChar w:fldCharType="end"/>
      </w:r>
      <w:r w:rsidR="00906D7F" w:rsidRPr="003F3299">
        <w:fldChar w:fldCharType="separate"/>
      </w:r>
      <w:r w:rsidR="00A16A9A" w:rsidRPr="003F3299">
        <w:rPr>
          <w:vertAlign w:val="superscript"/>
        </w:rPr>
        <w:t>15</w:t>
      </w:r>
      <w:r w:rsidR="00C203DC" w:rsidRPr="003F3299">
        <w:rPr>
          <w:vertAlign w:val="superscript"/>
        </w:rPr>
        <w:t>–</w:t>
      </w:r>
      <w:r w:rsidR="00A16A9A" w:rsidRPr="003F3299">
        <w:rPr>
          <w:vertAlign w:val="superscript"/>
        </w:rPr>
        <w:t>17</w:t>
      </w:r>
      <w:r w:rsidR="00906D7F" w:rsidRPr="003F3299">
        <w:fldChar w:fldCharType="end"/>
      </w:r>
      <w:r w:rsidRPr="003F3299">
        <w:t>.</w:t>
      </w:r>
      <w:r w:rsidR="00503456" w:rsidRPr="003F3299">
        <w:t xml:space="preserve"> </w:t>
      </w:r>
      <w:r w:rsidR="00C203DC" w:rsidRPr="003F3299">
        <w:t xml:space="preserve">The advantages </w:t>
      </w:r>
      <w:r w:rsidRPr="003F3299">
        <w:t xml:space="preserve">of this method lie in the ability to determine flexible and dynamic structural elements in </w:t>
      </w:r>
      <w:r w:rsidR="00C203DC" w:rsidRPr="003F3299">
        <w:t xml:space="preserve">a </w:t>
      </w:r>
      <w:r w:rsidRPr="003F3299">
        <w:t>solution with relatively low amounts of material.</w:t>
      </w:r>
      <w:r w:rsidR="00503456" w:rsidRPr="003F3299">
        <w:t xml:space="preserve"> </w:t>
      </w:r>
      <w:r w:rsidR="001E5A52" w:rsidRPr="003F3299">
        <w:t>Significantly, this method is particularly effective when used in conjunction with existing structural information and cannot be used as a means of 3-</w:t>
      </w:r>
      <w:r w:rsidR="005F5439" w:rsidRPr="003F3299">
        <w:t>D</w:t>
      </w:r>
      <w:r w:rsidR="001E5A52" w:rsidRPr="003F3299">
        <w:t xml:space="preserve"> structure determination.</w:t>
      </w:r>
      <w:r w:rsidR="00503456" w:rsidRPr="003F3299">
        <w:t xml:space="preserve"> </w:t>
      </w:r>
      <w:r w:rsidR="001E5A52" w:rsidRPr="003F3299">
        <w:t>The method</w:t>
      </w:r>
      <w:r w:rsidRPr="003F3299">
        <w:t xml:space="preserve"> provides the best insight</w:t>
      </w:r>
      <w:r w:rsidR="00FE009C" w:rsidRPr="003F3299">
        <w:t xml:space="preserve"> and refinement of structure</w:t>
      </w:r>
      <w:r w:rsidRPr="003F3299">
        <w:t xml:space="preserve"> if the work </w:t>
      </w:r>
      <w:r w:rsidRPr="003F3299">
        <w:lastRenderedPageBreak/>
        <w:t>builds on existing structural information often coupled with computational simulation</w:t>
      </w:r>
      <w:r w:rsidR="00906D7F" w:rsidRPr="003F3299">
        <w:fldChar w:fldCharType="begin">
          <w:fldData xml:space="preserve">PEVuZE5vdGU+PENpdGU+PEF1dGhvcj5EaW11cmE8L0F1dGhvcj48WWVhcj4yMDE2PC9ZZWFyPjxS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</w:fldData>
        </w:fldChar>
      </w:r>
      <w:r w:rsidR="00372AC7" w:rsidRPr="003F3299">
        <w:instrText xml:space="preserve"> ADDIN EN.CITE </w:instrText>
      </w:r>
      <w:r w:rsidR="00372AC7" w:rsidRPr="003F3299">
        <w:fldChar w:fldCharType="begin">
          <w:fldData xml:space="preserve">PEVuZE5vdGU+PENpdGU+PEF1dGhvcj5EaW11cmE8L0F1dGhvcj48WWVhcj4yMDE2PC9ZZWFyPjxS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</w:fldData>
        </w:fldChar>
      </w:r>
      <w:r w:rsidR="00372AC7" w:rsidRPr="003F3299">
        <w:instrText xml:space="preserve"> ADDIN EN.CITE.DATA </w:instrText>
      </w:r>
      <w:r w:rsidR="00372AC7" w:rsidRPr="003F3299">
        <w:fldChar w:fldCharType="end"/>
      </w:r>
      <w:r w:rsidR="00906D7F" w:rsidRPr="003F3299">
        <w:fldChar w:fldCharType="separate"/>
      </w:r>
      <w:r w:rsidR="00372AC7" w:rsidRPr="003F3299">
        <w:rPr>
          <w:vertAlign w:val="superscript"/>
        </w:rPr>
        <w:t>18,19</w:t>
      </w:r>
      <w:r w:rsidR="00906D7F" w:rsidRPr="003F3299">
        <w:fldChar w:fldCharType="end"/>
      </w:r>
      <w:r w:rsidRPr="003F3299">
        <w:t>.</w:t>
      </w:r>
      <w:r w:rsidR="00503456" w:rsidRPr="003F3299">
        <w:t xml:space="preserve"> </w:t>
      </w:r>
      <w:r w:rsidR="0045383A" w:rsidRPr="003F3299">
        <w:t>Here</w:t>
      </w:r>
      <w:r w:rsidRPr="003F3299">
        <w:t xml:space="preserve">, the use of distances obtained from steady-state and time-resolved FRET measurements </w:t>
      </w:r>
      <w:r w:rsidR="009343E2" w:rsidRPr="003F3299">
        <w:t xml:space="preserve">is described </w:t>
      </w:r>
      <w:r w:rsidRPr="003F3299">
        <w:t xml:space="preserve">to map a binding </w:t>
      </w:r>
      <w:r w:rsidR="00FE009C" w:rsidRPr="003F3299">
        <w:t>site, the location of which was not known,</w:t>
      </w:r>
      <w:r w:rsidRPr="003F3299">
        <w:t xml:space="preserve"> on an existing crystallographic structure of the SecA-SecYEG complex</w:t>
      </w:r>
      <w:r w:rsidR="006167A9" w:rsidRPr="003F3299">
        <w:t xml:space="preserve">, </w:t>
      </w:r>
      <w:r w:rsidR="00E07B30" w:rsidRPr="003F3299">
        <w:t xml:space="preserve">major </w:t>
      </w:r>
      <w:r w:rsidR="00F64A55" w:rsidRPr="003F3299">
        <w:t>proteins</w:t>
      </w:r>
      <w:r w:rsidR="006167A9" w:rsidRPr="003F3299">
        <w:t xml:space="preserve"> in the </w:t>
      </w:r>
      <w:r w:rsidR="00F64A55" w:rsidRPr="003F3299">
        <w:t xml:space="preserve">general </w:t>
      </w:r>
      <w:r w:rsidR="00793B5B" w:rsidRPr="003F3299">
        <w:t>s</w:t>
      </w:r>
      <w:r w:rsidR="006167A9" w:rsidRPr="003F3299">
        <w:t>ecretory pathway</w: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3</w:t>
      </w:r>
      <w:r w:rsidR="00906D7F" w:rsidRPr="003F3299">
        <w:fldChar w:fldCharType="end"/>
      </w:r>
      <w:r w:rsidRPr="003F3299">
        <w:t>.</w:t>
      </w:r>
      <w:r w:rsidR="00503456" w:rsidRPr="003F3299">
        <w:t xml:space="preserve"> </w:t>
      </w:r>
    </w:p>
    <w:p w14:paraId="53850033" w14:textId="77777777" w:rsidR="00F64A55" w:rsidRPr="003F3299" w:rsidRDefault="00F64A55" w:rsidP="006E6F63"/>
    <w:p w14:paraId="1310012C" w14:textId="6721E562" w:rsidR="00965234" w:rsidRPr="003F3299" w:rsidRDefault="00151D12" w:rsidP="006E6F63">
      <w:sdt>
        <w:sdtPr>
          <w:tag w:val="goog_rdk_0"/>
          <w:id w:val="316922207"/>
        </w:sdtPr>
        <w:sdtEndPr/>
        <w:sdtContent/>
      </w:sdt>
      <w:r w:rsidR="00923F0D" w:rsidRPr="003F3299">
        <w:t xml:space="preserve">The general </w:t>
      </w:r>
      <w:r w:rsidR="00793B5B" w:rsidRPr="003F3299">
        <w:t>s</w:t>
      </w:r>
      <w:r w:rsidR="00923F0D" w:rsidRPr="003F3299">
        <w:t>ecretory pathway</w:t>
      </w:r>
      <w:r w:rsidR="005420EE" w:rsidRPr="003F3299">
        <w:t xml:space="preserve">, </w:t>
      </w:r>
      <w:r w:rsidR="00923F0D" w:rsidRPr="003F3299">
        <w:t>a highly conserved system from prokaryotes to eukaryotes</w:t>
      </w:r>
      <w:r w:rsidR="005420EE" w:rsidRPr="003F3299">
        <w:t xml:space="preserve"> to archaea, </w:t>
      </w:r>
      <w:r w:rsidR="00923F0D" w:rsidRPr="003F3299">
        <w:t xml:space="preserve">mediates the transport of proteins either across or into the membrane to their functional location in the cell. For </w:t>
      </w:r>
      <w:r w:rsidR="005420EE" w:rsidRPr="003F3299">
        <w:t>G</w:t>
      </w:r>
      <w:r w:rsidR="00923F0D" w:rsidRPr="003F3299">
        <w:t xml:space="preserve">ram-negative bacteria, such as </w:t>
      </w:r>
      <w:r w:rsidR="00923F0D" w:rsidRPr="003F3299">
        <w:rPr>
          <w:i/>
        </w:rPr>
        <w:t>E. coli,</w:t>
      </w:r>
      <w:r w:rsidR="00923F0D" w:rsidRPr="003F3299">
        <w:t xml:space="preserve"> the organism used in our study, proteins are </w:t>
      </w:r>
      <w:r w:rsidR="005420EE" w:rsidRPr="003F3299">
        <w:t>inserted</w:t>
      </w:r>
      <w:r w:rsidR="00923F0D" w:rsidRPr="003F3299">
        <w:t xml:space="preserve"> into or </w:t>
      </w:r>
      <w:r w:rsidR="005420EE" w:rsidRPr="003F3299">
        <w:t xml:space="preserve">translocated </w:t>
      </w:r>
      <w:r w:rsidR="00923F0D" w:rsidRPr="003F3299">
        <w:t>across the inner membrane to the periplasm.</w:t>
      </w:r>
      <w:r w:rsidR="00503456" w:rsidRPr="003F3299">
        <w:t xml:space="preserve"> </w:t>
      </w:r>
      <w:r w:rsidR="00923F0D" w:rsidRPr="003F3299">
        <w:t>The bacterial SecY</w:t>
      </w:r>
      <w:r w:rsidR="005420EE" w:rsidRPr="003F3299">
        <w:t xml:space="preserve"> channel</w:t>
      </w:r>
      <w:r w:rsidR="00923F0D" w:rsidRPr="003F3299">
        <w:t xml:space="preserve"> complex</w:t>
      </w:r>
      <w:r w:rsidR="005420EE" w:rsidRPr="003F3299">
        <w:t xml:space="preserve"> (termed the translocon)</w:t>
      </w:r>
      <w:r w:rsidR="00923F0D" w:rsidRPr="003F3299">
        <w:t xml:space="preserve"> coordinates with other proteins to translocate the newly synthesized protein, which is directed to its correct location in the cell through a signal sequence</w:t>
      </w:r>
      <w:r w:rsidR="005420EE" w:rsidRPr="003F3299">
        <w:t xml:space="preserve"> typically</w:t>
      </w:r>
      <w:r w:rsidR="00923F0D" w:rsidRPr="003F3299">
        <w:t xml:space="preserve"> located at the N-terminus</w:t>
      </w:r>
      <w:r w:rsidR="00906D7F" w:rsidRPr="003F3299">
        <w:fldChar w:fldCharType="begin">
          <w:fldData xml:space="preserve">PEVuZE5vdGU+PENpdGU+PEF1dGhvcj5QYWV0emVsPC9BdXRob3I+PFllYXI+MjAxNDwvWWVhcj48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</w:fldData>
        </w:fldChar>
      </w:r>
      <w:r w:rsidR="00372AC7" w:rsidRPr="003F3299">
        <w:instrText xml:space="preserve"> ADDIN EN.CITE </w:instrText>
      </w:r>
      <w:r w:rsidR="00372AC7" w:rsidRPr="003F3299">
        <w:fldChar w:fldCharType="begin">
          <w:fldData xml:space="preserve">PEVuZE5vdGU+PENpdGU+PEF1dGhvcj5QYWV0emVsPC9BdXRob3I+PFllYXI+MjAxNDwvWWVhcj48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</w:fldData>
        </w:fldChar>
      </w:r>
      <w:r w:rsidR="00372AC7" w:rsidRPr="003F3299">
        <w:instrText xml:space="preserve"> ADDIN EN.CITE.DATA </w:instrText>
      </w:r>
      <w:r w:rsidR="00372AC7" w:rsidRPr="003F3299">
        <w:fldChar w:fldCharType="end"/>
      </w:r>
      <w:r w:rsidR="00906D7F" w:rsidRPr="003F3299">
        <w:fldChar w:fldCharType="separate"/>
      </w:r>
      <w:r w:rsidR="00372AC7" w:rsidRPr="003F3299">
        <w:rPr>
          <w:vertAlign w:val="superscript"/>
        </w:rPr>
        <w:t>20,21</w:t>
      </w:r>
      <w:r w:rsidR="00906D7F" w:rsidRPr="003F3299">
        <w:fldChar w:fldCharType="end"/>
      </w:r>
      <w:r w:rsidR="00923F0D" w:rsidRPr="003F3299">
        <w:t>.</w:t>
      </w:r>
      <w:r w:rsidR="00503456" w:rsidRPr="003F3299">
        <w:t xml:space="preserve"> </w:t>
      </w:r>
      <w:r w:rsidR="00965234" w:rsidRPr="003F3299">
        <w:t xml:space="preserve">For proteins bound for the periplasm, the ATPase SecA protein associates with the exit tunnel of the ribosome, </w:t>
      </w:r>
      <w:r w:rsidR="00E07B30" w:rsidRPr="003F3299">
        <w:t xml:space="preserve">and </w:t>
      </w:r>
      <w:r w:rsidR="00965234" w:rsidRPr="003F3299">
        <w:t>with the preprotein after approximately 100 residues have been translated</w:t>
      </w:r>
      <w:r w:rsidR="00906D7F" w:rsidRPr="003F3299">
        <w:fldChar w:fldCharType="begin">
          <w:fldData xml:space="preserve">PEVuZE5vdGU+PENpdGU+PEF1dGhvcj5IdWJlcjwvQXV0aG9yPjxZZWFyPjIwMTc8L1llYXI+PFJl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</w:fldData>
        </w:fldChar>
      </w:r>
      <w:r w:rsidR="00372AC7" w:rsidRPr="003F3299">
        <w:instrText xml:space="preserve"> ADDIN EN.CITE </w:instrText>
      </w:r>
      <w:r w:rsidR="00372AC7" w:rsidRPr="003F3299">
        <w:fldChar w:fldCharType="begin">
          <w:fldData xml:space="preserve">PEVuZE5vdGU+PENpdGU+PEF1dGhvcj5IdWJlcjwvQXV0aG9yPjxZZWFyPjIwMTc8L1llYXI+PFJl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</w:fldData>
        </w:fldChar>
      </w:r>
      <w:r w:rsidR="00372AC7" w:rsidRPr="003F3299">
        <w:instrText xml:space="preserve"> ADDIN EN.CITE.DATA </w:instrText>
      </w:r>
      <w:r w:rsidR="00372AC7" w:rsidRPr="003F3299">
        <w:fldChar w:fldCharType="end"/>
      </w:r>
      <w:r w:rsidR="00906D7F" w:rsidRPr="003F3299">
        <w:fldChar w:fldCharType="separate"/>
      </w:r>
      <w:r w:rsidR="00372AC7" w:rsidRPr="003F3299">
        <w:rPr>
          <w:vertAlign w:val="superscript"/>
        </w:rPr>
        <w:t>22</w:t>
      </w:r>
      <w:r w:rsidR="00906D7F" w:rsidRPr="003F3299">
        <w:fldChar w:fldCharType="end"/>
      </w:r>
      <w:r w:rsidR="00965234" w:rsidRPr="003F3299">
        <w:t>.</w:t>
      </w:r>
      <w:r w:rsidR="00503456" w:rsidRPr="003F3299">
        <w:t xml:space="preserve"> </w:t>
      </w:r>
      <w:r w:rsidR="00965234" w:rsidRPr="003F3299">
        <w:t>Along with the SecB chaperone protein, it maintains the preprotein in an unfolded state.</w:t>
      </w:r>
      <w:r w:rsidR="00503456" w:rsidRPr="003F3299">
        <w:t xml:space="preserve"> </w:t>
      </w:r>
      <w:r w:rsidR="00E06134" w:rsidRPr="003F3299">
        <w:t>SecA binds to the</w:t>
      </w:r>
      <w:r w:rsidR="00965234" w:rsidRPr="003F3299">
        <w:t xml:space="preserve"> </w:t>
      </w:r>
      <w:r w:rsidR="00E07B30" w:rsidRPr="003F3299">
        <w:t xml:space="preserve">SecYEG </w:t>
      </w:r>
      <w:r w:rsidR="00965234" w:rsidRPr="003F3299">
        <w:t xml:space="preserve">translocon, and through many cycles of ATP hydrolysis, </w:t>
      </w:r>
      <w:r w:rsidR="00E07B30" w:rsidRPr="003F3299">
        <w:t xml:space="preserve">facilitates </w:t>
      </w:r>
      <w:r w:rsidR="00965234" w:rsidRPr="003F3299">
        <w:t>protein trans</w:t>
      </w:r>
      <w:r w:rsidR="00E06134" w:rsidRPr="003F3299">
        <w:t>port</w:t>
      </w:r>
      <w:r w:rsidR="00965234" w:rsidRPr="003F3299">
        <w:t xml:space="preserve"> across the membrane</w:t>
      </w:r>
      <w:r w:rsidR="00906D7F" w:rsidRPr="003F3299">
        <w:fldChar w:fldCharType="begin"/>
      </w:r>
      <w:r w:rsidR="00372AC7" w:rsidRPr="003F3299">
        <w:instrText xml:space="preserve"> ADDIN EN.CITE &lt;EndNote&gt;&lt;Cite&gt;&lt;Author&gt;Lill&lt;/Author&gt;&lt;Year&gt;1989&lt;/Year&gt;&lt;RecNum&gt;19&lt;/RecNum&gt;&lt;DisplayText&gt;&lt;style face="superscript"&gt;23,24&lt;/style&gt;&lt;/DisplayText&gt;&lt;record&gt;&lt;rec-number&gt;19&lt;/rec-number&gt;&lt;foreign-keys&gt;&lt;key app="EN" db-id="dwtt55wf109w9bett01x0dx02dvzafvar0zr" timestamp="0"&gt;19&lt;/key&gt;&lt;/foreign-keys&gt;&lt;ref-type name="Journal Article"&gt;17&lt;/ref-type&gt;&lt;contributors&gt;&lt;authors&gt;&lt;author&gt;Lill, R.&lt;/author&gt;&lt;author&gt;Cunningham, K.&lt;/author&gt;&lt;author&gt;Brundage, L. A.&lt;/author&gt;&lt;author&gt;Ito, K.&lt;/author&gt;&lt;author&gt;Oliver, D.&lt;/author&gt;&lt;author&gt;Wickner, W.&lt;/author&gt;&lt;/authors&gt;&lt;/contributors&gt;&lt;titles&gt;&lt;title&gt;&lt;style face="normal" font="default" size="100%"&gt;SecA protein hydrolyzes ATP and is an essential component of the protein translocation ATPase of &lt;/style&gt;&lt;style face="italic" font="default" size="100%"&gt;Escherichia coli&lt;/style&gt;&lt;style face="normal" font="default" size="100%"&gt;.&lt;/style&gt;&lt;/title&gt;&lt;secondary-title&gt;EMBO J.&lt;/secondary-title&gt;&lt;/titles&gt;&lt;pages&gt;961-966&lt;/pages&gt;&lt;volume&gt;8&lt;/volume&gt;&lt;dates&gt;&lt;year&gt;1989&lt;/year&gt;&lt;/dates&gt;&lt;urls&gt;&lt;/urls&gt;&lt;/record&gt;&lt;/Cite&gt;&lt;Cite&gt;&lt;Author&gt;Lill&lt;/Author&gt;&lt;Year&gt;1990&lt;/Year&gt;&lt;RecNum&gt;20&lt;/RecNum&gt;&lt;record&gt;&lt;rec-number&gt;20&lt;/rec-number&gt;&lt;foreign-keys&gt;&lt;key app="EN" db-id="dwtt55wf109w9bett01x0dx02dvzafvar0zr" timestamp="0"&gt;20&lt;/key&gt;&lt;/foreign-keys&gt;&lt;ref-type name="Journal Article"&gt;17&lt;/ref-type&gt;&lt;contributors&gt;&lt;authors&gt;&lt;author&gt;Lill, R.&lt;/author&gt;&lt;author&gt;Dowhan, W.&lt;/author&gt;&lt;author&gt;Wickner, W.&lt;/author&gt;&lt;/authors&gt;&lt;/contributors&gt;&lt;titles&gt;&lt;title&gt;The ATPase activity of SecA is regulated by acidic phospholipids, SecY, and the leader and mature domains of precursor proteins.&lt;/title&gt;&lt;secondary-title&gt;Cell&lt;/secondary-title&gt;&lt;/titles&gt;&lt;periodical&gt;&lt;full-title&gt;Cell&lt;/full-title&gt;&lt;/periodical&gt;&lt;pages&gt;271-280&lt;/pages&gt;&lt;volume&gt;60&lt;/volume&gt;&lt;dates&gt;&lt;year&gt;1990&lt;/year&gt;&lt;/dates&gt;&lt;urls&gt;&lt;/urls&gt;&lt;/record&gt;&lt;/Cite&gt;&lt;/EndNote&gt;</w:instrText>
      </w:r>
      <w:r w:rsidR="00906D7F" w:rsidRPr="003F3299">
        <w:fldChar w:fldCharType="separate"/>
      </w:r>
      <w:r w:rsidR="00372AC7" w:rsidRPr="003F3299">
        <w:rPr>
          <w:vertAlign w:val="superscript"/>
        </w:rPr>
        <w:t>23,24</w:t>
      </w:r>
      <w:r w:rsidR="00906D7F" w:rsidRPr="003F3299">
        <w:fldChar w:fldCharType="end"/>
      </w:r>
      <w:r w:rsidR="00965234" w:rsidRPr="003F3299">
        <w:t xml:space="preserve">. </w:t>
      </w:r>
    </w:p>
    <w:p w14:paraId="00000023" w14:textId="6809BA24" w:rsidR="00403951" w:rsidRPr="003F3299" w:rsidRDefault="00403951" w:rsidP="006E6F63"/>
    <w:p w14:paraId="00000025" w14:textId="4664A6FC" w:rsidR="00403951" w:rsidRPr="003F3299" w:rsidRDefault="00923F0D" w:rsidP="006E6F63">
      <w:r w:rsidRPr="003F3299">
        <w:t xml:space="preserve">SecA is a multi-domain protein that exists in cytosolic and </w:t>
      </w:r>
      <w:r w:rsidR="00554A63" w:rsidRPr="003F3299">
        <w:t>membrane-</w:t>
      </w:r>
      <w:r w:rsidRPr="003F3299">
        <w:t>bound forms.</w:t>
      </w:r>
      <w:r w:rsidR="00503456" w:rsidRPr="003F3299">
        <w:t xml:space="preserve"> </w:t>
      </w:r>
      <w:r w:rsidRPr="003F3299">
        <w:t>A homodimeric protein in the cytosol, SecA consists of a preprotein binding or cross-linking domain</w:t>
      </w:r>
      <w:r w:rsidR="00906D7F" w:rsidRPr="003F3299">
        <w:fldChar w:fldCharType="begin"/>
      </w:r>
      <w:r w:rsidR="00372AC7" w:rsidRPr="003F3299">
        <w:instrText xml:space="preserve"> ADDIN EN.CITE &lt;EndNote&gt;&lt;Cite&gt;&lt;Author&gt;Kimura&lt;/Author&gt;&lt;Year&gt;1991&lt;/Year&gt;&lt;RecNum&gt;17&lt;/RecNum&gt;&lt;DisplayText&gt;&lt;style face="superscript"&gt;25&lt;/style&gt;&lt;/DisplayText&gt;&lt;record&gt;&lt;rec-number&gt;17&lt;/rec-number&gt;&lt;foreign-keys&gt;&lt;key app="EN" db-id="dwtt55wf109w9bett01x0dx02dvzafvar0zr" timestamp="0"&gt;17&lt;/key&gt;&lt;/foreign-keys&gt;&lt;ref-type name="Journal Article"&gt;17&lt;/ref-type&gt;&lt;contributors&gt;&lt;authors&gt;&lt;author&gt;Kimura, E.&lt;/author&gt;&lt;author&gt;Akita, M.&lt;/author&gt;&lt;author&gt;Matsuyama, S-I.&lt;/author&gt;&lt;author&gt;Mizushima, S.&lt;/author&gt;&lt;/authors&gt;&lt;/contributors&gt;&lt;titles&gt;&lt;title&gt;&lt;style face="normal" font="default" size="100%"&gt;Determination of a region of SecA that interacts with presecretory proteins in &lt;/style&gt;&lt;style face="italic" font="default" size="100%"&gt;Escherichia coli&lt;/style&gt;&lt;style face="normal" font="default" size="100%"&gt;.&lt;/style&gt;&lt;/title&gt;&lt;secondary-title&gt;J. Biol. Chem.&lt;/secondary-title&gt;&lt;/titles&gt;&lt;periodical&gt;&lt;full-title&gt;Journal of Biological Chemistry&lt;/full-title&gt;&lt;abbr-1&gt;J. Biol. Chem.&lt;/abbr-1&gt;&lt;/periodical&gt;&lt;pages&gt;6600-6606&lt;/pages&gt;&lt;volume&gt;266&lt;/volume&gt;&lt;dates&gt;&lt;year&gt;1991&lt;/year&gt;&lt;/dates&gt;&lt;urls&gt;&lt;/urls&gt;&lt;/record&gt;&lt;/Cite&gt;&lt;/EndNote&gt;</w:instrText>
      </w:r>
      <w:r w:rsidR="00906D7F" w:rsidRPr="003F3299">
        <w:fldChar w:fldCharType="separate"/>
      </w:r>
      <w:r w:rsidR="00372AC7" w:rsidRPr="003F3299">
        <w:rPr>
          <w:vertAlign w:val="superscript"/>
        </w:rPr>
        <w:t>25</w:t>
      </w:r>
      <w:r w:rsidR="00906D7F" w:rsidRPr="003F3299">
        <w:fldChar w:fldCharType="end"/>
      </w:r>
      <w:r w:rsidRPr="003F3299">
        <w:t xml:space="preserve">, two </w:t>
      </w:r>
      <w:r w:rsidR="00460A3E" w:rsidRPr="003F3299">
        <w:t>nucleotide-</w:t>
      </w:r>
      <w:r w:rsidRPr="003F3299">
        <w:t>binding domains, a helical wing domain, a helical scaffold domain</w:t>
      </w:r>
      <w:r w:rsidR="00460A3E" w:rsidRPr="003F3299">
        <w:t>,</w:t>
      </w:r>
      <w:r w:rsidRPr="003F3299">
        <w:t xml:space="preserve"> and the two helix finger (THF)</w:t>
      </w:r>
      <w:r w:rsidR="00906D7F" w:rsidRPr="003F3299">
        <w:fldChar w:fldCharType="begin">
          <w:fldData xml:space="preserve">PEVuZE5vdGU+PENpdGU+PEF1dGhvcj5IdW50PC9BdXRob3I+PFllYXI+MjAwMjwvWWVhcj48UmVj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</w:fldData>
        </w:fldChar>
      </w:r>
      <w:r w:rsidR="00A16A9A" w:rsidRPr="003F3299">
        <w:instrText xml:space="preserve"> ADDIN EN.CITE </w:instrText>
      </w:r>
      <w:r w:rsidR="00A16A9A" w:rsidRPr="003F3299">
        <w:fldChar w:fldCharType="begin">
          <w:fldData xml:space="preserve">PEVuZE5vdGU+PENpdGU+PEF1dGhvcj5IdW50PC9BdXRob3I+PFllYXI+MjAwMjwvWWVhcj48UmVj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</w:fldData>
        </w:fldChar>
      </w:r>
      <w:r w:rsidR="00A16A9A" w:rsidRPr="003F3299">
        <w:instrText xml:space="preserve"> ADDIN EN.CITE.DATA </w:instrText>
      </w:r>
      <w:r w:rsidR="00A16A9A" w:rsidRPr="003F3299">
        <w:fldChar w:fldCharType="end"/>
      </w:r>
      <w:r w:rsidR="00906D7F" w:rsidRPr="003F3299">
        <w:fldChar w:fldCharType="separate"/>
      </w:r>
      <w:r w:rsidR="00A16A9A" w:rsidRPr="003F3299">
        <w:rPr>
          <w:vertAlign w:val="superscript"/>
        </w:rPr>
        <w:t>26</w:t>
      </w:r>
      <w:r w:rsidR="007B01E2" w:rsidRPr="003F3299">
        <w:rPr>
          <w:vertAlign w:val="superscript"/>
        </w:rPr>
        <w:t>–</w:t>
      </w:r>
      <w:r w:rsidR="00A16A9A" w:rsidRPr="003F3299">
        <w:rPr>
          <w:vertAlign w:val="superscript"/>
        </w:rPr>
        <w:t>29</w:t>
      </w:r>
      <w:r w:rsidR="00906D7F" w:rsidRPr="003F3299">
        <w:fldChar w:fldCharType="end"/>
      </w:r>
      <w:r w:rsidR="009019AA" w:rsidRPr="003F3299">
        <w:t xml:space="preserve"> (</w:t>
      </w:r>
      <w:r w:rsidR="009019AA" w:rsidRPr="003F3299">
        <w:rPr>
          <w:b/>
          <w:bCs/>
        </w:rPr>
        <w:t>Figure 1</w:t>
      </w:r>
      <w:r w:rsidR="009019AA" w:rsidRPr="003F3299">
        <w:t>)</w:t>
      </w:r>
      <w:r w:rsidRPr="003F3299">
        <w:t>.</w:t>
      </w:r>
      <w:r w:rsidR="00503456" w:rsidRPr="003F3299">
        <w:t xml:space="preserve"> </w:t>
      </w:r>
      <w:r w:rsidRPr="003F3299">
        <w:t>In previous crystallographic studies</w:t>
      </w:r>
      <w:r w:rsidR="009019AA" w:rsidRPr="003F3299">
        <w:t xml:space="preserve"> of the SecA-SecYEG complex</w:t>
      </w:r>
      <w:r w:rsidRPr="003F3299">
        <w:t>, the location of the THF suggested that it was actively involved in protein translocation and subsequent cross-linking experiments with the signal peptide further established the significance of this region in protein translocation</w:t>
      </w:r>
      <w:r w:rsidR="00906D7F" w:rsidRPr="003F3299">
        <w:fldChar w:fldCharType="begin"/>
      </w:r>
      <w:r w:rsidR="00372AC7" w:rsidRPr="003F3299">
        <w:instrText xml:space="preserve"> ADDIN EN.CITE &lt;EndNote&gt;&lt;Cite&gt;&lt;Author&gt;Zimmer&lt;/Author&gt;&lt;Year&gt;2009&lt;/Year&gt;&lt;RecNum&gt;574&lt;/RecNum&gt;&lt;DisplayText&gt;&lt;style face="superscript"&gt;30,31&lt;/style&gt;&lt;/DisplayText&gt;&lt;record&gt;&lt;rec-number&gt;574&lt;/rec-number&gt;&lt;foreign-keys&gt;&lt;key app="EN" db-id="dwtt55wf109w9bett01x0dx02dvzafvar0zr" timestamp="0"&gt;574&lt;/key&gt;&lt;/foreign-keys&gt;&lt;ref-type name="Journal Article"&gt;17&lt;/ref-type&gt;&lt;contributors&gt;&lt;authors&gt;&lt;author&gt;Zimmer, J.&lt;/author&gt;&lt;author&gt;Rapoport, T. A.&lt;/author&gt;&lt;/authors&gt;&lt;/contributors&gt;&lt;titles&gt;&lt;title&gt;Conformational flexibility and peptide interaction of the translocation ATPase SecA&lt;/title&gt;&lt;secondary-title&gt;J Mol Biol&lt;/secondary-title&gt;&lt;/titles&gt;&lt;periodical&gt;&lt;full-title&gt;Journal of Molecular Biology&lt;/full-title&gt;&lt;abbr-1&gt;J Mol Biol&lt;/abbr-1&gt;&lt;/periodical&gt;&lt;pages&gt;606-612&lt;/pages&gt;&lt;volume&gt;394&lt;/volume&gt;&lt;dates&gt;&lt;year&gt;2009&lt;/year&gt;&lt;/dates&gt;&lt;urls&gt;&lt;/urls&gt;&lt;/record&gt;&lt;/Cite&gt;&lt;Cite&gt;&lt;Author&gt;Bauer&lt;/Author&gt;&lt;Year&gt;2009&lt;/Year&gt;&lt;RecNum&gt;585&lt;/RecNum&gt;&lt;record&gt;&lt;rec-number&gt;585&lt;/rec-number&gt;&lt;foreign-keys&gt;&lt;key app="EN" db-id="dwtt55wf109w9bett01x0dx02dvzafvar0zr" timestamp="0"&gt;585&lt;/key&gt;&lt;/foreign-keys&gt;&lt;ref-type name="Journal Article"&gt;17&lt;/ref-type&gt;&lt;contributors&gt;&lt;authors&gt;&lt;author&gt;Bauer, B. W.&lt;/author&gt;&lt;author&gt;Rapoport, T. A.&lt;/author&gt;&lt;/authors&gt;&lt;/contributors&gt;&lt;titles&gt;&lt;title&gt;Mapping polypeptide interactions of the SecA ATPase during translocation&lt;/title&gt;&lt;secondary-title&gt;Proc Natl Acad Sci U S A&lt;/secondary-title&gt;&lt;/titles&gt;&lt;periodical&gt;&lt;full-title&gt;Proceedings of the National Academy of Sciences, USA&lt;/full-title&gt;&lt;abbr-1&gt;Proc Natl Acad Sci U S A&lt;/abbr-1&gt;&lt;/periodical&gt;&lt;pages&gt;20800-20805&lt;/pages&gt;&lt;volume&gt;106&lt;/volume&gt;&lt;dates&gt;&lt;year&gt;2009&lt;/year&gt;&lt;/dates&gt;&lt;urls&gt;&lt;/urls&gt;&lt;/record&gt;&lt;/Cite&gt;&lt;/EndNote&gt;</w:instrText>
      </w:r>
      <w:r w:rsidR="00906D7F" w:rsidRPr="003F3299">
        <w:fldChar w:fldCharType="separate"/>
      </w:r>
      <w:r w:rsidR="00372AC7" w:rsidRPr="003F3299">
        <w:rPr>
          <w:vertAlign w:val="superscript"/>
        </w:rPr>
        <w:t>30,31</w:t>
      </w:r>
      <w:r w:rsidR="00906D7F" w:rsidRPr="003F3299">
        <w:fldChar w:fldCharType="end"/>
      </w:r>
      <w:r w:rsidRPr="003F3299">
        <w:t>.</w:t>
      </w:r>
      <w:r w:rsidR="00503456" w:rsidRPr="003F3299">
        <w:t xml:space="preserve"> </w:t>
      </w:r>
      <w:r w:rsidR="003313FD" w:rsidRPr="003F3299">
        <w:t>P</w:t>
      </w:r>
      <w:r w:rsidRPr="003F3299">
        <w:t xml:space="preserve">revious studies, using the FRET mapping methodology, </w:t>
      </w:r>
      <w:r w:rsidR="008B3E80" w:rsidRPr="003F3299">
        <w:t>demonstrated that exogenous</w:t>
      </w:r>
      <w:r w:rsidRPr="003F3299">
        <w:t xml:space="preserve"> signal peptide</w:t>
      </w:r>
      <w:r w:rsidR="008B3E80" w:rsidRPr="003F3299">
        <w:t>s</w:t>
      </w:r>
      <w:r w:rsidRPr="003F3299">
        <w:t xml:space="preserve"> </w:t>
      </w:r>
      <w:r w:rsidR="008B3E80" w:rsidRPr="003F3299">
        <w:t>b</w:t>
      </w:r>
      <w:r w:rsidR="001358BD" w:rsidRPr="003F3299">
        <w:t>ind</w:t>
      </w:r>
      <w:r w:rsidRPr="003F3299">
        <w:t xml:space="preserve"> to this region of </w:t>
      </w:r>
      <w:r w:rsidR="008B3E80" w:rsidRPr="003F3299">
        <w:t>SecA</w:t>
      </w:r>
      <w:r w:rsidR="00906D7F" w:rsidRPr="003F3299">
        <w:fldChar w:fldCharType="begin"/>
      </w:r>
      <w:r w:rsidR="00372AC7" w:rsidRPr="003F3299">
        <w:instrText xml:space="preserve"> ADDIN EN.CITE &lt;EndNote&gt;&lt;Cite&gt;&lt;Author&gt;Auclair&lt;/Author&gt;&lt;Year&gt;2010&lt;/Year&gt;&lt;RecNum&gt;554&lt;/RecNum&gt;&lt;DisplayText&gt;&lt;style face="superscript"&gt;2,32&lt;/style&gt;&lt;/DisplayText&gt;&lt;record&gt;&lt;rec-number&gt;554&lt;/rec-number&gt;&lt;foreign-keys&gt;&lt;key app="EN" db-id="dwtt55wf109w9bett01x0dx02dvzafvar0zr" timestamp="0"&gt;554&lt;/key&gt;&lt;/foreign-keys&gt;&lt;ref-type name="Journal Article"&gt;17&lt;/ref-type&gt;&lt;contributors&gt;&lt;authors&gt;&lt;author&gt;Auclair, S.&lt;/author&gt;&lt;author&gt;Moses, J.&lt;/author&gt;&lt;author&gt;Musial-Siwek, M.&lt;/author&gt;&lt;author&gt;Kendall, D.&lt;/author&gt;&lt;author&gt;Oliver, D.&lt;/author&gt;&lt;author&gt;Mukerji, I.&lt;/author&gt;&lt;/authors&gt;&lt;/contributors&gt;&lt;titles&gt;&lt;title&gt;Mapping of the signal peptide-binding domain of Escherichia coli SecA using Forster resonance energy transfer.&lt;/title&gt;&lt;secondary-title&gt;Biochemistry&lt;/secondary-title&gt;&lt;/titles&gt;&lt;periodical&gt;&lt;full-title&gt;Biochemistry&lt;/full-title&gt;&lt;/periodical&gt;&lt;pages&gt;782-792&lt;/pages&gt;&lt;volume&gt;49&lt;/volume&gt;&lt;dates&gt;&lt;year&gt;2010&lt;/year&gt;&lt;/dates&gt;&lt;urls&gt;&lt;/urls&gt;&lt;/record&gt;&lt;/Cite&gt;&lt;Cite&gt;&lt;Author&gt;Zhang&lt;/Author&gt;&lt;Year&gt;2016&lt;/Year&gt;&lt;RecNum&gt;648&lt;/RecNum&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372AC7" w:rsidRPr="003F3299">
        <w:rPr>
          <w:vertAlign w:val="superscript"/>
        </w:rPr>
        <w:t>2,32</w:t>
      </w:r>
      <w:r w:rsidR="00906D7F" w:rsidRPr="003F3299">
        <w:fldChar w:fldCharType="end"/>
      </w:r>
      <w:r w:rsidRPr="003F3299">
        <w:t>.</w:t>
      </w:r>
      <w:r w:rsidR="00503456" w:rsidRPr="003F3299">
        <w:t xml:space="preserve"> </w:t>
      </w:r>
      <w:r w:rsidRPr="003F3299">
        <w:t xml:space="preserve">To fully understand the conformation and location of the signal sequence and early mature region of the </w:t>
      </w:r>
      <w:r w:rsidR="00E07B30" w:rsidRPr="003F3299">
        <w:t>pre</w:t>
      </w:r>
      <w:r w:rsidRPr="003F3299">
        <w:t xml:space="preserve">protein prior to insertion into the SecYEG </w:t>
      </w:r>
      <w:r w:rsidR="007D79ED" w:rsidRPr="003F3299">
        <w:t>channel, a</w:t>
      </w:r>
      <w:r w:rsidRPr="003F3299">
        <w:t xml:space="preserve"> protein chimera in which the signal sequence and residues of the early mature region were attached to SecA through a Ser-Gly linker </w:t>
      </w:r>
      <w:r w:rsidR="00A8601B" w:rsidRPr="003F3299">
        <w:t xml:space="preserve">was created </w:t>
      </w:r>
      <w:r w:rsidRPr="003F3299">
        <w:t>(</w:t>
      </w:r>
      <w:r w:rsidRPr="003F3299">
        <w:rPr>
          <w:b/>
          <w:bCs/>
        </w:rPr>
        <w:t>Figure 1</w:t>
      </w:r>
      <w:r w:rsidRPr="003F3299">
        <w:t>).</w:t>
      </w:r>
      <w:r w:rsidR="00503456" w:rsidRPr="003F3299">
        <w:t xml:space="preserve"> </w:t>
      </w:r>
      <w:r w:rsidRPr="003F3299">
        <w:t xml:space="preserve">Using this biologically viable construct, </w:t>
      </w:r>
      <w:r w:rsidR="00237FF1" w:rsidRPr="003F3299">
        <w:t>it was</w:t>
      </w:r>
      <w:r w:rsidRPr="003F3299">
        <w:t xml:space="preserve"> further demonstrated that the signal sequence and early mature region of the preprotein </w:t>
      </w:r>
      <w:r w:rsidR="008B3E80" w:rsidRPr="003F3299">
        <w:t>b</w:t>
      </w:r>
      <w:r w:rsidR="00237FF1" w:rsidRPr="003F3299">
        <w:t>ind</w:t>
      </w:r>
      <w:r w:rsidRPr="003F3299">
        <w:t xml:space="preserve"> to the </w:t>
      </w:r>
      <w:r w:rsidR="008B3E80" w:rsidRPr="003F3299">
        <w:t>THF</w:t>
      </w:r>
      <w:r w:rsidRPr="003F3299">
        <w:t xml:space="preserve"> in a parallel </w:t>
      </w:r>
      <w:r w:rsidR="008B3E80" w:rsidRPr="003F3299">
        <w:t>fashion</w:t>
      </w:r>
      <w:r w:rsidR="00906D7F" w:rsidRPr="003F3299">
        <w:fldChar w:fldCharType="begin"/>
      </w:r>
      <w:r w:rsidR="00906D7F" w:rsidRPr="003F3299">
        <w:instrText xml:space="preserve"> ADDIN EN.CITE &lt;EndNote&gt;&lt;Cite&gt;&lt;Author&gt;Zhang&lt;/Author&gt;&lt;Year&gt;2016&lt;/Year&gt;&lt;RecNum&gt;648&lt;/RecNum&gt;&lt;DisplayText&gt;&lt;style face="superscript"&gt;2&lt;/style&gt;&lt;/DisplayText&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906D7F" w:rsidRPr="003F3299">
        <w:rPr>
          <w:vertAlign w:val="superscript"/>
        </w:rPr>
        <w:t>2</w:t>
      </w:r>
      <w:r w:rsidR="00906D7F" w:rsidRPr="003F3299">
        <w:fldChar w:fldCharType="end"/>
      </w:r>
      <w:r w:rsidRPr="003F3299">
        <w:t>.</w:t>
      </w:r>
      <w:r w:rsidR="00503456" w:rsidRPr="003F3299">
        <w:t xml:space="preserve"> </w:t>
      </w:r>
      <w:r w:rsidR="002B13CB" w:rsidRPr="003F3299">
        <w:t>S</w:t>
      </w:r>
      <w:r w:rsidRPr="003F3299">
        <w:t>ubsequently</w:t>
      </w:r>
      <w:r w:rsidR="002B13CB" w:rsidRPr="003F3299">
        <w:t xml:space="preserve">, </w:t>
      </w:r>
      <w:r w:rsidRPr="003F3299">
        <w:t>the FRET mapping methodology</w:t>
      </w:r>
      <w:r w:rsidR="002B13CB" w:rsidRPr="003F3299">
        <w:t xml:space="preserve"> was used</w:t>
      </w:r>
      <w:r w:rsidRPr="003F3299">
        <w:t xml:space="preserve"> to elucidate the conformation and location of the signal sequence and early mature region in the presence of SecYEG as described below</w: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3</w:t>
      </w:r>
      <w:r w:rsidR="00906D7F" w:rsidRPr="003F3299">
        <w:fldChar w:fldCharType="end"/>
      </w:r>
      <w:r w:rsidRPr="003F3299">
        <w:t>.</w:t>
      </w:r>
      <w:r w:rsidR="006E6F63" w:rsidRPr="006E6F63">
        <w:t xml:space="preserve"> </w:t>
      </w:r>
    </w:p>
    <w:p w14:paraId="00000026" w14:textId="77777777" w:rsidR="00403951" w:rsidRPr="003F3299" w:rsidRDefault="00403951" w:rsidP="006E6F63"/>
    <w:p w14:paraId="00000027" w14:textId="28683BD4" w:rsidR="00403951" w:rsidRPr="003F3299" w:rsidRDefault="00923F0D" w:rsidP="006E6F63">
      <w:pPr>
        <w:rPr>
          <w:color w:val="808080"/>
        </w:rPr>
      </w:pPr>
      <w:r w:rsidRPr="003F3299">
        <w:t>Knowledge of the 3-</w:t>
      </w:r>
      <w:r w:rsidR="00E87981" w:rsidRPr="003F3299">
        <w:t xml:space="preserve">D </w:t>
      </w:r>
      <w:r w:rsidRPr="003F3299">
        <w:t>structure of the SecA-SecYEG complex</w:t>
      </w:r>
      <w:r w:rsidR="00906D7F" w:rsidRPr="003F3299">
        <w:fldChar w:fldCharType="begin">
          <w:fldData xml:space="preserve">PEVuZE5vdGU+PENpdGU+PEF1dGhvcj5aaW1tZXI8L0F1dGhvcj48WWVhcj4yMDA4PC9ZZWFyPjxS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</w:fldData>
        </w:fldChar>
      </w:r>
      <w:r w:rsidR="00A16A9A" w:rsidRPr="003F3299">
        <w:instrText xml:space="preserve"> ADDIN EN.CITE </w:instrText>
      </w:r>
      <w:r w:rsidR="00A16A9A" w:rsidRPr="003F3299">
        <w:fldChar w:fldCharType="begin">
          <w:fldData xml:space="preserve">PEVuZE5vdGU+PENpdGU+PEF1dGhvcj5aaW1tZXI8L0F1dGhvcj48WWVhcj4yMDA4PC9ZZWFyPjxS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</w:fldData>
        </w:fldChar>
      </w:r>
      <w:r w:rsidR="00A16A9A" w:rsidRPr="003F3299">
        <w:instrText xml:space="preserve"> ADDIN EN.CITE.DATA </w:instrText>
      </w:r>
      <w:r w:rsidR="00A16A9A" w:rsidRPr="003F3299">
        <w:fldChar w:fldCharType="end"/>
      </w:r>
      <w:r w:rsidR="00906D7F" w:rsidRPr="003F3299">
        <w:fldChar w:fldCharType="separate"/>
      </w:r>
      <w:r w:rsidR="00A16A9A" w:rsidRPr="003F3299">
        <w:rPr>
          <w:vertAlign w:val="superscript"/>
        </w:rPr>
        <w:t>33</w:t>
      </w:r>
      <w:r w:rsidR="001A0637" w:rsidRPr="003F3299">
        <w:rPr>
          <w:vertAlign w:val="superscript"/>
        </w:rPr>
        <w:t>–</w:t>
      </w:r>
      <w:r w:rsidR="00A16A9A" w:rsidRPr="003F3299">
        <w:rPr>
          <w:vertAlign w:val="superscript"/>
        </w:rPr>
        <w:t>35</w:t>
      </w:r>
      <w:r w:rsidR="00906D7F" w:rsidRPr="003F3299">
        <w:fldChar w:fldCharType="end"/>
      </w:r>
      <w:r w:rsidR="00A13F9E" w:rsidRPr="003F3299">
        <w:t xml:space="preserve"> </w:t>
      </w:r>
      <w:r w:rsidRPr="003F3299">
        <w:t>and the possible location of the binding site allowed to judiciously place donor-acceptor labels in locations where the intersection of individual FRET distances identifies the binding site location.</w:t>
      </w:r>
      <w:r w:rsidR="00503456" w:rsidRPr="003F3299">
        <w:t xml:space="preserve"> </w:t>
      </w:r>
      <w:r w:rsidRPr="003F3299">
        <w:t>These FRET mapping measurements revealed that the signal sequence and the early mature region of the preprotein form a hairpin with the tip located at the mouth of the SecYEG channel, demonstrating that the hairpin structure is templated prior to channel insertion.</w:t>
      </w:r>
      <w:r w:rsidR="00503456" w:rsidRPr="003F3299">
        <w:t xml:space="preserve"> </w:t>
      </w:r>
    </w:p>
    <w:p w14:paraId="00000028" w14:textId="77777777" w:rsidR="00403951" w:rsidRPr="003F3299" w:rsidRDefault="00403951" w:rsidP="006E6F63">
      <w:pPr>
        <w:rPr>
          <w:color w:val="808080"/>
        </w:rPr>
      </w:pPr>
    </w:p>
    <w:p w14:paraId="0000002A" w14:textId="1730C6A6" w:rsidR="00403951" w:rsidRPr="003F3299" w:rsidRDefault="00923F0D" w:rsidP="006E6F63">
      <w:pPr>
        <w:rPr>
          <w:color w:val="808080"/>
        </w:rPr>
      </w:pPr>
      <w:r w:rsidRPr="003F3299">
        <w:rPr>
          <w:b/>
        </w:rPr>
        <w:t>PROTOCOL:</w:t>
      </w:r>
      <w:r w:rsidRPr="003F3299">
        <w:t xml:space="preserve"> </w:t>
      </w:r>
    </w:p>
    <w:p w14:paraId="5469484D" w14:textId="77777777" w:rsidR="00A74051" w:rsidRPr="003F3299" w:rsidRDefault="00A74051" w:rsidP="006E6F63">
      <w:pPr>
        <w:rPr>
          <w:color w:val="808080"/>
        </w:rPr>
      </w:pPr>
    </w:p>
    <w:p w14:paraId="0000002B" w14:textId="3D92022B" w:rsidR="00403951" w:rsidRPr="003F3299" w:rsidRDefault="00923F0D" w:rsidP="006E6F63">
      <w:pPr>
        <w:widowControl/>
        <w:numPr>
          <w:ilvl w:val="0"/>
          <w:numId w:val="19"/>
        </w:numPr>
        <w:pBdr>
          <w:top w:val="nil"/>
          <w:left w:val="nil"/>
          <w:bottom w:val="nil"/>
          <w:right w:val="nil"/>
          <w:between w:val="nil"/>
        </w:pBdr>
        <w:ind w:left="0" w:firstLine="0"/>
      </w:pPr>
      <w:r w:rsidRPr="003F3299">
        <w:rPr>
          <w:b/>
        </w:rPr>
        <w:t xml:space="preserve">Selection of </w:t>
      </w:r>
      <w:r w:rsidR="00D244D2" w:rsidRPr="003F3299">
        <w:rPr>
          <w:b/>
        </w:rPr>
        <w:t>l</w:t>
      </w:r>
      <w:r w:rsidRPr="003F3299">
        <w:rPr>
          <w:b/>
        </w:rPr>
        <w:t xml:space="preserve">abeling </w:t>
      </w:r>
      <w:r w:rsidR="00D244D2" w:rsidRPr="003F3299">
        <w:rPr>
          <w:b/>
        </w:rPr>
        <w:t>s</w:t>
      </w:r>
      <w:r w:rsidRPr="003F3299">
        <w:rPr>
          <w:b/>
        </w:rPr>
        <w:t>ites</w:t>
      </w:r>
    </w:p>
    <w:p w14:paraId="0000002C" w14:textId="77777777" w:rsidR="00403951" w:rsidRPr="003F3299" w:rsidRDefault="00923F0D" w:rsidP="006E6F63">
      <w:pPr>
        <w:widowControl/>
        <w:pBdr>
          <w:top w:val="nil"/>
          <w:left w:val="nil"/>
          <w:bottom w:val="nil"/>
          <w:right w:val="nil"/>
          <w:between w:val="nil"/>
        </w:pBdr>
      </w:pPr>
      <w:r w:rsidRPr="003F3299">
        <w:rPr>
          <w:b/>
        </w:rPr>
        <w:t xml:space="preserve"> </w:t>
      </w:r>
    </w:p>
    <w:p w14:paraId="0000002D" w14:textId="32547243" w:rsidR="00403951" w:rsidRPr="003F3299" w:rsidRDefault="00923F0D" w:rsidP="006E6F63">
      <w:pPr>
        <w:widowControl/>
        <w:pBdr>
          <w:top w:val="nil"/>
          <w:left w:val="nil"/>
          <w:bottom w:val="nil"/>
          <w:right w:val="nil"/>
          <w:between w:val="nil"/>
        </w:pBdr>
      </w:pPr>
      <w:r w:rsidRPr="003F3299">
        <w:t>1.1</w:t>
      </w:r>
      <w:r w:rsidR="00A74051" w:rsidRPr="003F3299">
        <w:tab/>
      </w:r>
      <w:r w:rsidRPr="003F3299">
        <w:t>Identify at least three potential labeling sites to triangulate the putative binding site on the existing protein structures</w:t>
      </w:r>
      <w:r w:rsidR="009B43A0" w:rsidRPr="003F3299">
        <w:t>.</w:t>
      </w:r>
      <w:r w:rsidRPr="003F3299">
        <w:t xml:space="preserve"> </w:t>
      </w:r>
      <w:r w:rsidR="009B43A0" w:rsidRPr="003F3299">
        <w:t>I</w:t>
      </w:r>
      <w:r w:rsidRPr="003F3299">
        <w:t>n this case</w:t>
      </w:r>
      <w:r w:rsidR="008F50E0" w:rsidRPr="003F3299">
        <w:t>,</w:t>
      </w:r>
      <w:r w:rsidRPr="003F3299">
        <w:t xml:space="preserve"> SecA, SecYEG</w:t>
      </w:r>
      <w:r w:rsidR="008F50E0" w:rsidRPr="003F3299">
        <w:t>,</w:t>
      </w:r>
      <w:r w:rsidRPr="003F3299">
        <w:t xml:space="preserve"> and preprotein attached to SecA through genetic fusion</w:t>
      </w:r>
      <w:r w:rsidR="00850ECA" w:rsidRPr="003F3299">
        <w:t xml:space="preserve"> were </w:t>
      </w:r>
      <w:r w:rsidR="003221E2" w:rsidRPr="003F3299">
        <w:t>identified</w:t>
      </w:r>
      <w:r w:rsidR="00906D7F" w:rsidRPr="003F3299">
        <w:fldChar w:fldCharType="begin"/>
      </w:r>
      <w:r w:rsidR="00906D7F" w:rsidRPr="003F3299">
        <w:instrText xml:space="preserve"> ADDIN EN.CITE &lt;EndNote&gt;&lt;Cite&gt;&lt;Author&gt;Zhang&lt;/Author&gt;&lt;Year&gt;2016&lt;/Year&gt;&lt;RecNum&gt;648&lt;/RecNum&gt;&lt;DisplayText&gt;&lt;style face="superscript"&gt;2&lt;/style&gt;&lt;/DisplayText&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906D7F" w:rsidRPr="003F3299">
        <w:rPr>
          <w:vertAlign w:val="superscript"/>
        </w:rPr>
        <w:t>2</w:t>
      </w:r>
      <w:r w:rsidR="00906D7F" w:rsidRPr="003F3299">
        <w:fldChar w:fldCharType="end"/>
      </w:r>
      <w:r w:rsidRPr="003F3299">
        <w:t>.</w:t>
      </w:r>
      <w:r w:rsidR="00503456" w:rsidRPr="003F3299">
        <w:t xml:space="preserve"> </w:t>
      </w:r>
    </w:p>
    <w:p w14:paraId="0000002E" w14:textId="77777777" w:rsidR="00403951" w:rsidRPr="003F3299" w:rsidRDefault="00403951" w:rsidP="006E6F63">
      <w:pPr>
        <w:widowControl/>
        <w:pBdr>
          <w:top w:val="nil"/>
          <w:left w:val="nil"/>
          <w:bottom w:val="nil"/>
          <w:right w:val="nil"/>
          <w:between w:val="nil"/>
        </w:pBdr>
      </w:pPr>
    </w:p>
    <w:p w14:paraId="06E476EF" w14:textId="6CB04FD3" w:rsidR="00DF17D4" w:rsidRPr="003F3299" w:rsidRDefault="00A928F8" w:rsidP="006E6F63">
      <w:pPr>
        <w:pStyle w:val="ListParagraph"/>
        <w:widowControl/>
        <w:numPr>
          <w:ilvl w:val="2"/>
          <w:numId w:val="23"/>
        </w:numPr>
        <w:pBdr>
          <w:top w:val="nil"/>
          <w:left w:val="nil"/>
          <w:bottom w:val="nil"/>
          <w:right w:val="nil"/>
          <w:between w:val="nil"/>
        </w:pBdr>
        <w:ind w:left="0" w:firstLine="0"/>
        <w:contextualSpacing w:val="0"/>
      </w:pPr>
      <w:r w:rsidRPr="003F3299">
        <w:rPr>
          <w:highlight w:val="yellow"/>
        </w:rPr>
        <w:t>Choose l</w:t>
      </w:r>
      <w:r w:rsidR="00923F0D" w:rsidRPr="003F3299">
        <w:rPr>
          <w:highlight w:val="yellow"/>
        </w:rPr>
        <w:t>abeling sites within 25</w:t>
      </w:r>
      <w:r w:rsidR="008F50E0" w:rsidRPr="003F3299">
        <w:rPr>
          <w:highlight w:val="yellow"/>
        </w:rPr>
        <w:t>–</w:t>
      </w:r>
      <w:r w:rsidR="00923F0D" w:rsidRPr="003F3299">
        <w:rPr>
          <w:highlight w:val="yellow"/>
        </w:rPr>
        <w:t>75 Å of the putative binding site</w:t>
      </w:r>
      <w:r w:rsidRPr="003F3299">
        <w:rPr>
          <w:highlight w:val="yellow"/>
        </w:rPr>
        <w:t xml:space="preserve"> and in relatively static regions of the protein</w:t>
      </w:r>
      <w:r w:rsidR="00923F0D" w:rsidRPr="003F3299">
        <w:rPr>
          <w:highlight w:val="yellow"/>
        </w:rPr>
        <w:t xml:space="preserve">, </w:t>
      </w:r>
      <w:r w:rsidR="003221E2" w:rsidRPr="003F3299">
        <w:rPr>
          <w:highlight w:val="yellow"/>
        </w:rPr>
        <w:t xml:space="preserve">the </w:t>
      </w:r>
      <w:r w:rsidRPr="003F3299">
        <w:rPr>
          <w:highlight w:val="yellow"/>
        </w:rPr>
        <w:t xml:space="preserve">distance will </w:t>
      </w:r>
      <w:r w:rsidR="004E0319" w:rsidRPr="003F3299">
        <w:rPr>
          <w:highlight w:val="yellow"/>
        </w:rPr>
        <w:t>determine</w:t>
      </w:r>
      <w:r w:rsidR="00923F0D" w:rsidRPr="003F3299">
        <w:rPr>
          <w:highlight w:val="yellow"/>
        </w:rPr>
        <w:t xml:space="preserve"> </w:t>
      </w:r>
      <w:r w:rsidRPr="003F3299">
        <w:rPr>
          <w:highlight w:val="yellow"/>
        </w:rPr>
        <w:t xml:space="preserve">the specific </w:t>
      </w:r>
      <w:r w:rsidR="00923F0D" w:rsidRPr="003F3299">
        <w:rPr>
          <w:highlight w:val="yellow"/>
        </w:rPr>
        <w:t xml:space="preserve">FRET dye pair </w:t>
      </w:r>
      <w:r w:rsidR="004E0319" w:rsidRPr="003F3299">
        <w:rPr>
          <w:highlight w:val="yellow"/>
        </w:rPr>
        <w:t>to be</w:t>
      </w:r>
      <w:r w:rsidRPr="003F3299">
        <w:rPr>
          <w:highlight w:val="yellow"/>
        </w:rPr>
        <w:t xml:space="preserve"> used</w:t>
      </w:r>
      <w:r w:rsidR="00906D7F" w:rsidRPr="003F3299">
        <w:rPr>
          <w:highlight w:val="yellow"/>
        </w:rPr>
        <w:fldChar w:fldCharType="begin"/>
      </w:r>
      <w:r w:rsidR="00372AC7" w:rsidRPr="003F3299">
        <w:rPr>
          <w:highlight w:val="yellow"/>
        </w:rPr>
        <w:instrText xml:space="preserve"> ADDIN EN.CITE &lt;EndNote&gt;&lt;Cite&gt;&lt;Author&gt;Lambert&lt;/Author&gt;&lt;Year&gt;2019&lt;/Year&gt;&lt;RecNum&gt;679&lt;/RecNum&gt;&lt;DisplayText&gt;&lt;style face="superscript"&gt;36&lt;/style&gt;&lt;/DisplayText&gt;&lt;record&gt;&lt;rec-number&gt;679&lt;/rec-number&gt;&lt;foreign-keys&gt;&lt;key app="EN" db-id="dwtt55wf109w9bett01x0dx02dvzafvar0zr" timestamp="1629041603"&gt;679&lt;/key&gt;&lt;/foreign-keys&gt;&lt;ref-type name="Journal Article"&gt;17&lt;/ref-type&gt;&lt;contributors&gt;&lt;authors&gt;&lt;author&gt;Lambert, T. J.&lt;/author&gt;&lt;/authors&gt;&lt;/contributors&gt;&lt;auth-address&gt;Department of Cell Biology, Harvard Medical School, Boston, MA, USA. talley@hms.harvard.edu.&amp;#xD;Department of Systems Biology, Harvard Medical School, Boston, MA, USA. talley@hms.harvard.edu.&lt;/auth-address&gt;&lt;titles&gt;&lt;title&gt;FPbase: a community-editable fluorescent protein database&lt;/title&gt;&lt;secondary-title&gt;Nat Methods&lt;/secondary-title&gt;&lt;/titles&gt;&lt;periodical&gt;&lt;full-title&gt;Nature Methods&lt;/full-title&gt;&lt;abbr-1&gt;Nat Methods&lt;/abbr-1&gt;&lt;/periodical&gt;&lt;pages&gt;277-278&lt;/pages&gt;&lt;volume&gt;16&lt;/volume&gt;&lt;number&gt;4&lt;/number&gt;&lt;edition&gt;2019/03/20&lt;/edition&gt;&lt;keywords&gt;&lt;keyword&gt;Access to Information&lt;/keyword&gt;&lt;keyword&gt;Algorithms&lt;/keyword&gt;&lt;keyword&gt;Cell Biology&lt;/keyword&gt;&lt;keyword&gt;Computational Biology/*methods&lt;/keyword&gt;&lt;keyword&gt;*Databases, Protein&lt;/keyword&gt;&lt;keyword&gt;*Fluorescence&lt;/keyword&gt;&lt;keyword&gt;Information Storage and Retrieval&lt;/keyword&gt;&lt;keyword&gt;Internet&lt;/keyword&gt;&lt;keyword&gt;Luminescent Proteins/*chemistry&lt;/keyword&gt;&lt;keyword&gt;Mutation&lt;/keyword&gt;&lt;keyword&gt;Programming Languages&lt;/keyword&gt;&lt;keyword&gt;Software&lt;/keyword&gt;&lt;keyword&gt;User-Computer Interface&lt;/keyword&gt;&lt;/keywords&gt;&lt;dates&gt;&lt;year&gt;2019&lt;/year&gt;&lt;pub-dates&gt;&lt;date&gt;Apr&lt;/date&gt;&lt;/pub-dates&gt;&lt;/dates&gt;&lt;isbn&gt;1548-7105 (Electronic)&amp;#xD;1548-7091 (Linking)&lt;/isbn&gt;&lt;accession-num&gt;30886412&lt;/accession-num&gt;&lt;urls&gt;&lt;related-urls&gt;&lt;url&gt;https://www.ncbi.nlm.nih.gov/pubmed/30886412&lt;/url&gt;&lt;/related-urls&gt;&lt;/urls&gt;&lt;electronic-resource-num&gt;10.1038/s41592-019-0352-8&lt;/electronic-resource-num&gt;&lt;/record&gt;&lt;/Cite&gt;&lt;/EndNote&gt;</w:instrText>
      </w:r>
      <w:r w:rsidR="00906D7F" w:rsidRPr="003F3299">
        <w:rPr>
          <w:highlight w:val="yellow"/>
        </w:rPr>
        <w:fldChar w:fldCharType="separate"/>
      </w:r>
      <w:r w:rsidR="00372AC7" w:rsidRPr="003F3299">
        <w:rPr>
          <w:highlight w:val="yellow"/>
          <w:vertAlign w:val="superscript"/>
        </w:rPr>
        <w:t>36</w:t>
      </w:r>
      <w:r w:rsidR="00906D7F" w:rsidRPr="003F3299">
        <w:rPr>
          <w:highlight w:val="yellow"/>
        </w:rPr>
        <w:fldChar w:fldCharType="end"/>
      </w:r>
      <w:r w:rsidR="00923F0D" w:rsidRPr="003F3299">
        <w:rPr>
          <w:highlight w:val="yellow"/>
        </w:rPr>
        <w:t xml:space="preserve">. </w:t>
      </w:r>
      <w:r w:rsidR="001F3A9A" w:rsidRPr="003F3299">
        <w:rPr>
          <w:highlight w:val="yellow"/>
        </w:rPr>
        <w:t>Locate t</w:t>
      </w:r>
      <w:r w:rsidR="00953B4C" w:rsidRPr="003F3299">
        <w:rPr>
          <w:highlight w:val="yellow"/>
        </w:rPr>
        <w:t xml:space="preserve">he labeling sites </w:t>
      </w:r>
      <w:r w:rsidR="001F3A9A" w:rsidRPr="003F3299">
        <w:rPr>
          <w:highlight w:val="yellow"/>
        </w:rPr>
        <w:t>in protein regions that are</w:t>
      </w:r>
      <w:r w:rsidR="00953B4C" w:rsidRPr="003F3299">
        <w:rPr>
          <w:highlight w:val="yellow"/>
        </w:rPr>
        <w:t xml:space="preserve"> relatively distinct from each other, so the</w:t>
      </w:r>
      <w:r w:rsidR="001F3A9A" w:rsidRPr="003F3299">
        <w:rPr>
          <w:highlight w:val="yellow"/>
        </w:rPr>
        <w:t xml:space="preserve"> sites</w:t>
      </w:r>
      <w:r w:rsidR="00953B4C" w:rsidRPr="003F3299">
        <w:rPr>
          <w:highlight w:val="yellow"/>
        </w:rPr>
        <w:t xml:space="preserve"> describe the vertices of a triangle with the putative binding site located in the center</w:t>
      </w:r>
      <w:r w:rsidR="001F3A9A" w:rsidRPr="003F3299">
        <w:rPr>
          <w:highlight w:val="yellow"/>
        </w:rPr>
        <w:t xml:space="preserve"> (</w:t>
      </w:r>
      <w:r w:rsidR="001F3A9A" w:rsidRPr="003F3299">
        <w:rPr>
          <w:b/>
          <w:bCs/>
          <w:highlight w:val="yellow"/>
        </w:rPr>
        <w:t>Fig</w:t>
      </w:r>
      <w:r w:rsidR="00D111DE" w:rsidRPr="003F3299">
        <w:rPr>
          <w:b/>
          <w:bCs/>
          <w:highlight w:val="yellow"/>
        </w:rPr>
        <w:t>ure</w:t>
      </w:r>
      <w:r w:rsidR="001F3A9A" w:rsidRPr="003F3299">
        <w:rPr>
          <w:b/>
          <w:bCs/>
          <w:highlight w:val="yellow"/>
        </w:rPr>
        <w:t xml:space="preserve"> 1A</w:t>
      </w:r>
      <w:r w:rsidR="008F50E0" w:rsidRPr="003F3299">
        <w:rPr>
          <w:b/>
          <w:bCs/>
          <w:highlight w:val="yellow"/>
        </w:rPr>
        <w:t>–</w:t>
      </w:r>
      <w:r w:rsidR="001F3A9A" w:rsidRPr="003F3299">
        <w:rPr>
          <w:b/>
          <w:bCs/>
          <w:highlight w:val="yellow"/>
        </w:rPr>
        <w:t>D</w:t>
      </w:r>
      <w:r w:rsidR="001F3A9A" w:rsidRPr="003F3299">
        <w:rPr>
          <w:highlight w:val="yellow"/>
        </w:rPr>
        <w:t>)</w:t>
      </w:r>
      <w:r w:rsidR="00953B4C" w:rsidRPr="003F3299">
        <w:rPr>
          <w:highlight w:val="yellow"/>
        </w:rPr>
        <w:t xml:space="preserve">. </w:t>
      </w:r>
    </w:p>
    <w:p w14:paraId="6C861942" w14:textId="77777777" w:rsidR="00DF17D4" w:rsidRPr="003F3299" w:rsidRDefault="00DF17D4" w:rsidP="006E6F63"/>
    <w:p w14:paraId="06B9E08C" w14:textId="42F3498A" w:rsidR="00DF17D4" w:rsidRPr="003F3299" w:rsidRDefault="00923F0D" w:rsidP="006E6F63">
      <w:pPr>
        <w:pStyle w:val="ListParagraph"/>
        <w:widowControl/>
        <w:numPr>
          <w:ilvl w:val="2"/>
          <w:numId w:val="23"/>
        </w:numPr>
        <w:pBdr>
          <w:top w:val="nil"/>
          <w:left w:val="nil"/>
          <w:bottom w:val="nil"/>
          <w:right w:val="nil"/>
          <w:between w:val="nil"/>
        </w:pBdr>
        <w:ind w:left="0" w:firstLine="0"/>
        <w:contextualSpacing w:val="0"/>
      </w:pPr>
      <w:r w:rsidRPr="003F3299">
        <w:t xml:space="preserve">Introduce or identify </w:t>
      </w:r>
      <w:r w:rsidR="007D3462" w:rsidRPr="003F3299">
        <w:t>cysteine (</w:t>
      </w:r>
      <w:r w:rsidRPr="003F3299">
        <w:t>Cys</w:t>
      </w:r>
      <w:r w:rsidR="007D3462" w:rsidRPr="003F3299">
        <w:t>)</w:t>
      </w:r>
      <w:r w:rsidRPr="003F3299">
        <w:t xml:space="preserve"> residues at </w:t>
      </w:r>
      <w:r w:rsidR="00A928F8" w:rsidRPr="003F3299">
        <w:t xml:space="preserve">labeling </w:t>
      </w:r>
      <w:r w:rsidRPr="003F3299">
        <w:t>sites of interest</w:t>
      </w:r>
      <w:r w:rsidR="00A928F8" w:rsidRPr="003F3299">
        <w:t xml:space="preserve"> in a protein that has no other Cys residues,</w:t>
      </w:r>
      <w:r w:rsidRPr="003F3299">
        <w:t xml:space="preserve"> </w:t>
      </w:r>
      <w:r w:rsidR="00A928F8" w:rsidRPr="003F3299">
        <w:t>t</w:t>
      </w:r>
      <w:r w:rsidRPr="003F3299">
        <w:t xml:space="preserve">o improve </w:t>
      </w:r>
      <w:r w:rsidR="0046453E" w:rsidRPr="003F3299">
        <w:t xml:space="preserve">the </w:t>
      </w:r>
      <w:r w:rsidRPr="003F3299">
        <w:t>labeling efficiency of the specific site</w:t>
      </w:r>
      <w:r w:rsidR="008E3E4A" w:rsidRPr="003F3299">
        <w:fldChar w:fldCharType="begin"/>
      </w:r>
      <w:r w:rsidR="008E3E4A" w:rsidRPr="003F3299">
        <w:instrText xml:space="preserve"> ADDIN EN.CITE &lt;EndNote&gt;&lt;Cite&gt;&lt;Author&gt;Jilaveanu&lt;/Author&gt;&lt;Year&gt;2007&lt;/Year&gt;&lt;RecNum&gt;527&lt;/RecNum&gt;&lt;DisplayText&gt;&lt;style face="superscript"&gt;37,38&lt;/style&gt;&lt;/DisplayText&gt;&lt;record&gt;&lt;rec-number&gt;527&lt;/rec-number&gt;&lt;foreign-keys&gt;&lt;key app="EN" db-id="dwtt55wf109w9bett01x0dx02dvzafvar0zr" timestamp="0"&gt;527&lt;/key&gt;&lt;/foreign-keys&gt;&lt;ref-type name="Journal Article"&gt;17&lt;/ref-type&gt;&lt;contributors&gt;&lt;authors&gt;&lt;author&gt;Jilaveanu, L. B.&lt;/author&gt;&lt;author&gt;Oliver, D.&lt;/author&gt;&lt;/authors&gt;&lt;/contributors&gt;&lt;titles&gt;&lt;title&gt;In vivo membrane topology of Escherichia coli SecA ATPase reveals extensive periplasmic exposure of multiple functionally important domains clustering on one face of SecA&lt;/title&gt;&lt;secondary-title&gt;J Biol Chem&lt;/secondary-title&gt;&lt;/titles&gt;&lt;periodical&gt;&lt;full-title&gt;Journal of Biological Chemistry&lt;/full-title&gt;&lt;abbr-1&gt;J Biol Chem&lt;/abbr-1&gt;&lt;/periodical&gt;&lt;pages&gt;4661-4668&lt;/pages&gt;&lt;volume&gt;282&lt;/volume&gt;&lt;dates&gt;&lt;year&gt;2007&lt;/year&gt;&lt;/dates&gt;&lt;urls&gt;&lt;/urls&gt;&lt;/record&gt;&lt;/Cite&gt;&lt;Cite&gt;&lt;Author&gt;Ramamurthy&lt;/Author&gt;&lt;Year&gt;1997&lt;/Year&gt;&lt;RecNum&gt;171&lt;/RecNum&gt;&lt;record&gt;&lt;rec-number&gt;171&lt;/rec-number&gt;&lt;foreign-keys&gt;&lt;key app="EN" db-id="dwtt55wf109w9bett01x0dx02dvzafvar0zr" timestamp="0"&gt;171&lt;/key&gt;&lt;/foreign-keys&gt;&lt;ref-type name="Journal Article"&gt;17&lt;/ref-type&gt;&lt;contributors&gt;&lt;authors&gt;&lt;author&gt;Ramamurthy, V.&lt;/author&gt;&lt;author&gt;Oliver, D.&lt;/author&gt;&lt;/authors&gt;&lt;/contributors&gt;&lt;titles&gt;&lt;title&gt;&lt;style face="normal" font="default" size="100%"&gt;Topology of the integral-membrane form of &lt;/style&gt;&lt;style face="italic" font="default" size="100%"&gt;Escherichia&lt;/style&gt;&lt;style face="normal" font="default" size="100%"&gt; &lt;/style&gt;&lt;style face="italic" font="default" size="100%"&gt;coli&lt;/style&gt;&lt;style face="normal" font="default" size="100%"&gt; SecA protein&lt;/style&gt;&lt;/title&gt;&lt;secondary-title&gt;J. Biol. Chem.&lt;/secondary-title&gt;&lt;/titles&gt;&lt;periodical&gt;&lt;full-title&gt;Journal of Biological Chemistry&lt;/full-title&gt;&lt;abbr-1&gt;J. Biol. Chem.&lt;/abbr-1&gt;&lt;/periodical&gt;&lt;pages&gt;23239-23246&lt;/pages&gt;&lt;volume&gt;272&lt;/volume&gt;&lt;number&gt;37&lt;/number&gt;&lt;dates&gt;&lt;year&gt;1997&lt;/year&gt;&lt;/dates&gt;&lt;urls&gt;&lt;/urls&gt;&lt;/record&gt;&lt;/Cite&gt;&lt;/EndNote&gt;</w:instrText>
      </w:r>
      <w:r w:rsidR="008E3E4A" w:rsidRPr="003F3299">
        <w:fldChar w:fldCharType="separate"/>
      </w:r>
      <w:r w:rsidR="008E3E4A" w:rsidRPr="003F3299">
        <w:rPr>
          <w:vertAlign w:val="superscript"/>
        </w:rPr>
        <w:t>37,38</w:t>
      </w:r>
      <w:r w:rsidR="008E3E4A" w:rsidRPr="003F3299">
        <w:fldChar w:fldCharType="end"/>
      </w:r>
      <w:r w:rsidR="00C91B55" w:rsidRPr="003F3299">
        <w:t>.</w:t>
      </w:r>
    </w:p>
    <w:p w14:paraId="18049E29" w14:textId="77777777" w:rsidR="00485B8D" w:rsidRPr="003F3299" w:rsidRDefault="00485B8D" w:rsidP="006E6F63">
      <w:pPr>
        <w:pStyle w:val="ListParagraph"/>
        <w:widowControl/>
        <w:pBdr>
          <w:top w:val="nil"/>
          <w:left w:val="nil"/>
          <w:bottom w:val="nil"/>
          <w:right w:val="nil"/>
          <w:between w:val="nil"/>
        </w:pBdr>
        <w:ind w:left="0"/>
        <w:contextualSpacing w:val="0"/>
      </w:pPr>
    </w:p>
    <w:p w14:paraId="12F1D250" w14:textId="2ED3C00A" w:rsidR="00485B8D" w:rsidRPr="003F3299" w:rsidRDefault="00485B8D" w:rsidP="006E6F63">
      <w:pPr>
        <w:pStyle w:val="ListParagraph"/>
        <w:widowControl/>
        <w:numPr>
          <w:ilvl w:val="2"/>
          <w:numId w:val="23"/>
        </w:numPr>
        <w:pBdr>
          <w:top w:val="nil"/>
          <w:left w:val="nil"/>
          <w:bottom w:val="nil"/>
          <w:right w:val="nil"/>
          <w:between w:val="nil"/>
        </w:pBdr>
        <w:ind w:left="0" w:firstLine="0"/>
        <w:contextualSpacing w:val="0"/>
      </w:pPr>
      <w:r w:rsidRPr="003F3299">
        <w:t>Introduce unnatural amino acids, e.g.</w:t>
      </w:r>
      <w:r w:rsidR="008F50E0" w:rsidRPr="003F3299">
        <w:t>,</w:t>
      </w:r>
      <w:r w:rsidRPr="003F3299">
        <w:t xml:space="preserve"> p-</w:t>
      </w:r>
      <w:r w:rsidR="004E0319" w:rsidRPr="003F3299">
        <w:t>azidophenylalanine for labeling with click chemistry, in order to effectively label one protein at two distinct positions with different dyes</w:t>
      </w:r>
      <w:r w:rsidR="00906D7F" w:rsidRPr="003F3299">
        <w:fldChar w:fldCharType="begin">
          <w:fldData xml:space="preserve">PEVuZE5vdGU+PENpdGU+PEF1dGhvcj5DaGluPC9BdXRob3I+PFllYXI+MjAwMjwvWWVhcj48UmVj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</w:fldData>
        </w:fldChar>
      </w:r>
      <w:r w:rsidR="008E3E4A" w:rsidRPr="003F3299">
        <w:instrText xml:space="preserve"> ADDIN EN.CITE </w:instrText>
      </w:r>
      <w:r w:rsidR="008E3E4A" w:rsidRPr="003F3299">
        <w:fldChar w:fldCharType="begin">
          <w:fldData xml:space="preserve">PEVuZE5vdGU+PENpdGU+PEF1dGhvcj5DaGluPC9BdXRob3I+PFllYXI+MjAwMjwvWWVhcj48UmVj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</w:fldData>
        </w:fldChar>
      </w:r>
      <w:r w:rsidR="008E3E4A" w:rsidRPr="003F3299">
        <w:instrText xml:space="preserve"> ADDIN EN.CITE.DATA </w:instrText>
      </w:r>
      <w:r w:rsidR="008E3E4A" w:rsidRPr="003F3299">
        <w:fldChar w:fldCharType="end"/>
      </w:r>
      <w:r w:rsidR="00906D7F" w:rsidRPr="003F3299">
        <w:fldChar w:fldCharType="separate"/>
      </w:r>
      <w:r w:rsidR="008E3E4A" w:rsidRPr="003F3299">
        <w:rPr>
          <w:vertAlign w:val="superscript"/>
        </w:rPr>
        <w:t>39,40</w:t>
      </w:r>
      <w:r w:rsidR="00906D7F" w:rsidRPr="003F3299">
        <w:fldChar w:fldCharType="end"/>
      </w:r>
      <w:r w:rsidR="004E0319" w:rsidRPr="003F3299">
        <w:t>.</w:t>
      </w:r>
    </w:p>
    <w:p w14:paraId="3DC9817C" w14:textId="77777777" w:rsidR="00393A40" w:rsidRPr="003F3299" w:rsidRDefault="00393A40" w:rsidP="006E6F63">
      <w:pPr>
        <w:pStyle w:val="ListParagraph"/>
        <w:widowControl/>
        <w:pBdr>
          <w:top w:val="nil"/>
          <w:left w:val="nil"/>
          <w:bottom w:val="nil"/>
          <w:right w:val="nil"/>
          <w:between w:val="nil"/>
        </w:pBdr>
        <w:ind w:left="0"/>
        <w:contextualSpacing w:val="0"/>
      </w:pPr>
    </w:p>
    <w:p w14:paraId="14031B57" w14:textId="0A4B2660" w:rsidR="007C7E93" w:rsidRPr="003F3299" w:rsidRDefault="007C7E93" w:rsidP="006E6F63">
      <w:pPr>
        <w:pStyle w:val="ListParagraph"/>
        <w:numPr>
          <w:ilvl w:val="2"/>
          <w:numId w:val="23"/>
        </w:numPr>
        <w:ind w:left="0" w:firstLine="0"/>
        <w:contextualSpacing w:val="0"/>
      </w:pPr>
      <w:r w:rsidRPr="003F3299">
        <w:t xml:space="preserve">Test the Cys mutants for loss of function. Verify </w:t>
      </w:r>
      <w:r w:rsidR="0046453E" w:rsidRPr="003F3299">
        <w:t xml:space="preserve">the </w:t>
      </w:r>
      <w:r w:rsidRPr="003F3299">
        <w:t>activity of the Cys-less mutant and the unnatural amino acid mutant using an appropriate activity assay.</w:t>
      </w:r>
      <w:r w:rsidR="00151F42" w:rsidRPr="003F3299">
        <w:t xml:space="preserve"> </w:t>
      </w:r>
      <w:r w:rsidR="008E3E4A" w:rsidRPr="003F3299">
        <w:t xml:space="preserve">In this case, activity was verified with a growth assay followed by an </w:t>
      </w:r>
      <w:r w:rsidR="008E3E4A" w:rsidRPr="003F3299">
        <w:rPr>
          <w:i/>
          <w:iCs/>
        </w:rPr>
        <w:t>in vitro</w:t>
      </w:r>
      <w:r w:rsidR="008E3E4A" w:rsidRPr="003F3299">
        <w:t xml:space="preserve"> malachite green ATPase assay</w:t>
      </w:r>
      <w:r w:rsidR="008E3E4A" w:rsidRPr="003F3299">
        <w:fldChar w:fldCharType="begin">
          <w:fldData xml:space="preserve">PEVuZE5vdGU+PENpdGU+PEF1dGhvcj5MYW56ZXR0YTwvQXV0aG9yPjxZZWFyPjE5Nzk8L1llYXI+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</w:fldData>
        </w:fldChar>
      </w:r>
      <w:r w:rsidR="008E3E4A" w:rsidRPr="003F3299">
        <w:instrText xml:space="preserve"> ADDIN EN.CITE </w:instrText>
      </w:r>
      <w:r w:rsidR="008E3E4A" w:rsidRPr="003F3299">
        <w:fldChar w:fldCharType="begin">
          <w:fldData xml:space="preserve">PEVuZE5vdGU+PENpdGU+PEF1dGhvcj5MYW56ZXR0YTwvQXV0aG9yPjxZZWFyPjE5Nzk8L1llYXI+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</w:fldData>
        </w:fldChar>
      </w:r>
      <w:r w:rsidR="008E3E4A" w:rsidRPr="003F3299">
        <w:instrText xml:space="preserve"> ADDIN EN.CITE.DATA </w:instrText>
      </w:r>
      <w:r w:rsidR="008E3E4A" w:rsidRPr="003F3299">
        <w:fldChar w:fldCharType="end"/>
      </w:r>
      <w:r w:rsidR="008E3E4A" w:rsidRPr="003F3299">
        <w:fldChar w:fldCharType="separate"/>
      </w:r>
      <w:r w:rsidR="008E3E4A" w:rsidRPr="003F3299">
        <w:rPr>
          <w:vertAlign w:val="superscript"/>
        </w:rPr>
        <w:t>32,41,42</w:t>
      </w:r>
      <w:r w:rsidR="008E3E4A" w:rsidRPr="003F3299">
        <w:fldChar w:fldCharType="end"/>
      </w:r>
    </w:p>
    <w:p w14:paraId="00000034" w14:textId="77777777" w:rsidR="00403951" w:rsidRPr="003F3299" w:rsidRDefault="00923F0D" w:rsidP="006E6F63">
      <w:pPr>
        <w:widowControl/>
        <w:pBdr>
          <w:top w:val="nil"/>
          <w:left w:val="nil"/>
          <w:bottom w:val="nil"/>
          <w:right w:val="nil"/>
          <w:between w:val="nil"/>
        </w:pBdr>
        <w:tabs>
          <w:tab w:val="left" w:pos="6466"/>
        </w:tabs>
      </w:pPr>
      <w:r w:rsidRPr="003F3299">
        <w:tab/>
      </w:r>
    </w:p>
    <w:p w14:paraId="00000035" w14:textId="000BDD89" w:rsidR="00403951" w:rsidRPr="003F3299" w:rsidRDefault="00923F0D" w:rsidP="006E6F63">
      <w:pPr>
        <w:widowControl/>
        <w:numPr>
          <w:ilvl w:val="0"/>
          <w:numId w:val="14"/>
        </w:numPr>
        <w:pBdr>
          <w:top w:val="nil"/>
          <w:left w:val="nil"/>
          <w:bottom w:val="nil"/>
          <w:right w:val="nil"/>
          <w:between w:val="nil"/>
        </w:pBdr>
        <w:ind w:left="0" w:firstLine="0"/>
        <w:rPr>
          <w:b/>
        </w:rPr>
      </w:pPr>
      <w:r w:rsidRPr="003F3299">
        <w:rPr>
          <w:b/>
        </w:rPr>
        <w:t xml:space="preserve">Labeling </w:t>
      </w:r>
      <w:r w:rsidR="00DF60DE" w:rsidRPr="003F3299">
        <w:rPr>
          <w:b/>
        </w:rPr>
        <w:t>the</w:t>
      </w:r>
      <w:r w:rsidRPr="003F3299">
        <w:rPr>
          <w:b/>
        </w:rPr>
        <w:t xml:space="preserve"> protein</w:t>
      </w:r>
    </w:p>
    <w:p w14:paraId="00000036" w14:textId="77777777" w:rsidR="00403951" w:rsidRPr="003F3299" w:rsidRDefault="00403951" w:rsidP="006E6F63">
      <w:pPr>
        <w:widowControl/>
        <w:pBdr>
          <w:top w:val="nil"/>
          <w:left w:val="nil"/>
          <w:bottom w:val="nil"/>
          <w:right w:val="nil"/>
          <w:between w:val="nil"/>
        </w:pBdr>
      </w:pPr>
    </w:p>
    <w:p w14:paraId="00000037" w14:textId="32B520F2" w:rsidR="00403951" w:rsidRPr="003F3299" w:rsidRDefault="00923F0D" w:rsidP="006E6F63">
      <w:pPr>
        <w:widowControl/>
        <w:numPr>
          <w:ilvl w:val="1"/>
          <w:numId w:val="14"/>
        </w:numPr>
        <w:pBdr>
          <w:top w:val="nil"/>
          <w:left w:val="nil"/>
          <w:bottom w:val="nil"/>
          <w:right w:val="nil"/>
          <w:between w:val="nil"/>
        </w:pBdr>
        <w:ind w:left="0" w:firstLine="0"/>
      </w:pPr>
      <w:r w:rsidRPr="003F3299">
        <w:t>Purify the protein or proteins of interest</w:t>
      </w:r>
      <w:r w:rsidR="00A928F8" w:rsidRPr="003F3299">
        <w:t xml:space="preserve"> to</w:t>
      </w:r>
      <w:r w:rsidRPr="003F3299">
        <w:t xml:space="preserve"> at least 95% </w:t>
      </w:r>
      <w:r w:rsidR="00A928F8" w:rsidRPr="003F3299">
        <w:t xml:space="preserve">purity </w:t>
      </w:r>
      <w:r w:rsidRPr="003F3299">
        <w:t>for accurate labeling.</w:t>
      </w:r>
      <w:r w:rsidR="00503456" w:rsidRPr="003F3299">
        <w:t xml:space="preserve"> </w:t>
      </w:r>
      <w:r w:rsidR="00485B92" w:rsidRPr="003F3299">
        <w:t>Purify SecA and SecYEG proteins following protocols detailed in</w:t>
      </w:r>
      <w:r w:rsidR="00DF60DE" w:rsidRPr="003F3299">
        <w:t xml:space="preserve"> reference</w: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3</w:t>
      </w:r>
      <w:r w:rsidR="00906D7F" w:rsidRPr="003F3299">
        <w:fldChar w:fldCharType="end"/>
      </w:r>
      <w:r w:rsidR="00485B92" w:rsidRPr="003F3299">
        <w:t>.</w:t>
      </w:r>
      <w:r w:rsidR="00503456" w:rsidRPr="003F3299">
        <w:t xml:space="preserve"> </w:t>
      </w:r>
      <w:r w:rsidR="00485B92" w:rsidRPr="003F3299">
        <w:t>Ensure that you have at least</w:t>
      </w:r>
      <w:r w:rsidR="00A928F8" w:rsidRPr="003F3299">
        <w:t xml:space="preserve"> 5 </w:t>
      </w:r>
      <w:r w:rsidR="00A928F8" w:rsidRPr="003F3299">
        <w:rPr>
          <w:rFonts w:eastAsia="Symbol"/>
        </w:rPr>
        <w:sym w:font="Symbol" w:char="F06D"/>
      </w:r>
      <w:r w:rsidR="00A928F8" w:rsidRPr="003F3299">
        <w:t xml:space="preserve">g of </w:t>
      </w:r>
      <w:r w:rsidR="00485B92" w:rsidRPr="003F3299">
        <w:t xml:space="preserve">purified </w:t>
      </w:r>
      <w:r w:rsidR="00A928F8" w:rsidRPr="003F3299">
        <w:t xml:space="preserve">protein for this step, as </w:t>
      </w:r>
      <w:r w:rsidRPr="003F3299">
        <w:t>some protein will be lost during the labeling process</w:t>
      </w:r>
      <w:r w:rsidR="00A928F8" w:rsidRPr="003F3299">
        <w:t xml:space="preserve">. </w:t>
      </w:r>
    </w:p>
    <w:p w14:paraId="78406D60" w14:textId="77777777" w:rsidR="00393A40" w:rsidRPr="003F3299" w:rsidRDefault="00393A40" w:rsidP="006E6F63">
      <w:pPr>
        <w:widowControl/>
        <w:pBdr>
          <w:top w:val="nil"/>
          <w:left w:val="nil"/>
          <w:bottom w:val="nil"/>
          <w:right w:val="nil"/>
          <w:between w:val="nil"/>
        </w:pBdr>
      </w:pPr>
    </w:p>
    <w:p w14:paraId="525C2C80" w14:textId="1E66EC4A" w:rsidR="00393A40" w:rsidRPr="003F3299" w:rsidRDefault="00923F0D" w:rsidP="006E6F63">
      <w:pPr>
        <w:widowControl/>
        <w:numPr>
          <w:ilvl w:val="1"/>
          <w:numId w:val="14"/>
        </w:numPr>
        <w:pBdr>
          <w:top w:val="nil"/>
          <w:left w:val="nil"/>
          <w:bottom w:val="nil"/>
          <w:right w:val="nil"/>
          <w:between w:val="nil"/>
        </w:pBdr>
        <w:ind w:left="0" w:firstLine="0"/>
      </w:pPr>
      <w:r w:rsidRPr="003F3299">
        <w:t>Choose two dyes for FRET measurements</w:t>
      </w:r>
      <w:r w:rsidR="00A928F8" w:rsidRPr="003F3299">
        <w:t xml:space="preserve"> depending</w:t>
      </w:r>
      <w:r w:rsidRPr="003F3299">
        <w:t xml:space="preserve"> on</w:t>
      </w:r>
      <w:r w:rsidR="00A928F8" w:rsidRPr="003F3299">
        <w:t xml:space="preserve"> their</w:t>
      </w:r>
      <w:r w:rsidR="00B70186" w:rsidRPr="003F3299">
        <w:t xml:space="preserve"> R</w:t>
      </w:r>
      <w:r w:rsidR="00B70186" w:rsidRPr="003F3299">
        <w:rPr>
          <w:vertAlign w:val="subscript"/>
        </w:rPr>
        <w:t>0</w:t>
      </w:r>
      <w:r w:rsidR="00B70186" w:rsidRPr="003F3299">
        <w:t xml:space="preserve"> value and</w:t>
      </w:r>
      <w:r w:rsidRPr="003F3299">
        <w:t xml:space="preserve"> the predicted distance</w:t>
      </w:r>
      <w:r w:rsidR="00D2358F" w:rsidRPr="003F3299">
        <w:t>s</w:t>
      </w:r>
      <w:r w:rsidRPr="003F3299">
        <w:t xml:space="preserve"> between labeled sites.</w:t>
      </w:r>
      <w:r w:rsidR="00503456" w:rsidRPr="003F3299">
        <w:t xml:space="preserve"> </w:t>
      </w:r>
      <w:r w:rsidR="00A928F8" w:rsidRPr="003F3299">
        <w:t>Estimate</w:t>
      </w:r>
      <w:r w:rsidRPr="003F3299">
        <w:t xml:space="preserve"> R</w:t>
      </w:r>
      <w:r w:rsidRPr="003F3299">
        <w:rPr>
          <w:vertAlign w:val="subscript"/>
        </w:rPr>
        <w:t>0</w:t>
      </w:r>
      <w:r w:rsidRPr="003F3299">
        <w:t xml:space="preserve"> </w:t>
      </w:r>
      <w:r w:rsidR="00A928F8" w:rsidRPr="003F3299">
        <w:t xml:space="preserve">values </w:t>
      </w:r>
      <w:r w:rsidRPr="003F3299">
        <w:t>and observ</w:t>
      </w:r>
      <w:r w:rsidR="00A928F8" w:rsidRPr="003F3299">
        <w:t>e</w:t>
      </w:r>
      <w:r w:rsidRPr="003F3299">
        <w:t xml:space="preserve"> donor emission and acceptor absorbance overlap using the information</w:t>
      </w:r>
      <w:r w:rsidR="001E5A52" w:rsidRPr="003F3299">
        <w:t xml:space="preserve"> from the fluorescent protein database, which also gives spectra for commonly used dyes (</w:t>
      </w:r>
      <w:r w:rsidR="00FD2B56" w:rsidRPr="003F3299">
        <w:t>https://www.fpbase.org/spectra/</w:t>
      </w:r>
      <w:r w:rsidR="001E5A52" w:rsidRPr="003F3299">
        <w:t>)</w:t>
      </w:r>
      <w:r w:rsidR="00906D7F" w:rsidRPr="003F3299">
        <w:fldChar w:fldCharType="begin"/>
      </w:r>
      <w:r w:rsidR="00372AC7" w:rsidRPr="003F3299">
        <w:instrText xml:space="preserve"> ADDIN EN.CITE &lt;EndNote&gt;&lt;Cite&gt;&lt;Author&gt;Lambert&lt;/Author&gt;&lt;Year&gt;2019&lt;/Year&gt;&lt;RecNum&gt;679&lt;/RecNum&gt;&lt;DisplayText&gt;&lt;style face="superscript"&gt;36&lt;/style&gt;&lt;/DisplayText&gt;&lt;record&gt;&lt;rec-number&gt;679&lt;/rec-number&gt;&lt;foreign-keys&gt;&lt;key app="EN" db-id="dwtt55wf109w9bett01x0dx02dvzafvar0zr" timestamp="1629041603"&gt;679&lt;/key&gt;&lt;/foreign-keys&gt;&lt;ref-type name="Journal Article"&gt;17&lt;/ref-type&gt;&lt;contributors&gt;&lt;authors&gt;&lt;author&gt;Lambert, T. J.&lt;/author&gt;&lt;/authors&gt;&lt;/contributors&gt;&lt;auth-address&gt;Department of Cell Biology, Harvard Medical School, Boston, MA, USA. talley@hms.harvard.edu.&amp;#xD;Department of Systems Biology, Harvard Medical School, Boston, MA, USA. talley@hms.harvard.edu.&lt;/auth-address&gt;&lt;titles&gt;&lt;title&gt;FPbase: a community-editable fluorescent protein database&lt;/title&gt;&lt;secondary-title&gt;Nat Methods&lt;/secondary-title&gt;&lt;/titles&gt;&lt;periodical&gt;&lt;full-title&gt;Nature Methods&lt;/full-title&gt;&lt;abbr-1&gt;Nat Methods&lt;/abbr-1&gt;&lt;/periodical&gt;&lt;pages&gt;277-278&lt;/pages&gt;&lt;volume&gt;16&lt;/volume&gt;&lt;number&gt;4&lt;/number&gt;&lt;edition&gt;2019/03/20&lt;/edition&gt;&lt;keywords&gt;&lt;keyword&gt;Access to Information&lt;/keyword&gt;&lt;keyword&gt;Algorithms&lt;/keyword&gt;&lt;keyword&gt;Cell Biology&lt;/keyword&gt;&lt;keyword&gt;Computational Biology/*methods&lt;/keyword&gt;&lt;keyword&gt;*Databases, Protein&lt;/keyword&gt;&lt;keyword&gt;*Fluorescence&lt;/keyword&gt;&lt;keyword&gt;Information Storage and Retrieval&lt;/keyword&gt;&lt;keyword&gt;Internet&lt;/keyword&gt;&lt;keyword&gt;Luminescent Proteins/*chemistry&lt;/keyword&gt;&lt;keyword&gt;Mutation&lt;/keyword&gt;&lt;keyword&gt;Programming Languages&lt;/keyword&gt;&lt;keyword&gt;Software&lt;/keyword&gt;&lt;keyword&gt;User-Computer Interface&lt;/keyword&gt;&lt;/keywords&gt;&lt;dates&gt;&lt;year&gt;2019&lt;/year&gt;&lt;pub-dates&gt;&lt;date&gt;Apr&lt;/date&gt;&lt;/pub-dates&gt;&lt;/dates&gt;&lt;isbn&gt;1548-7105 (Electronic)&amp;#xD;1548-7091 (Linking)&lt;/isbn&gt;&lt;accession-num&gt;30886412&lt;/accession-num&gt;&lt;urls&gt;&lt;related-urls&gt;&lt;url&gt;https://www.ncbi.nlm.nih.gov/pubmed/30886412&lt;/url&gt;&lt;/related-urls&gt;&lt;/urls&gt;&lt;electronic-resource-num&gt;10.1038/s41592-019-0352-8&lt;/electronic-resource-num&gt;&lt;/record&gt;&lt;/Cite&gt;&lt;/EndNote&gt;</w:instrText>
      </w:r>
      <w:r w:rsidR="00906D7F" w:rsidRPr="003F3299">
        <w:fldChar w:fldCharType="separate"/>
      </w:r>
      <w:r w:rsidR="00372AC7" w:rsidRPr="003F3299">
        <w:rPr>
          <w:vertAlign w:val="superscript"/>
        </w:rPr>
        <w:t>36</w:t>
      </w:r>
      <w:r w:rsidR="00906D7F" w:rsidRPr="003F3299">
        <w:fldChar w:fldCharType="end"/>
      </w:r>
      <w:r w:rsidR="00CE36C0" w:rsidRPr="003F3299">
        <w:t>.</w:t>
      </w:r>
      <w:r w:rsidR="00503456" w:rsidRPr="003F3299">
        <w:t xml:space="preserve"> </w:t>
      </w:r>
    </w:p>
    <w:p w14:paraId="00000038" w14:textId="65733ED9" w:rsidR="00403951" w:rsidRPr="003F3299" w:rsidRDefault="00A928F8" w:rsidP="006E6F63">
      <w:pPr>
        <w:widowControl/>
        <w:pBdr>
          <w:top w:val="nil"/>
          <w:left w:val="nil"/>
          <w:bottom w:val="nil"/>
          <w:right w:val="nil"/>
          <w:between w:val="nil"/>
        </w:pBdr>
      </w:pPr>
      <w:r w:rsidRPr="003F3299">
        <w:br/>
        <w:t>N</w:t>
      </w:r>
      <w:r w:rsidR="0046453E" w:rsidRPr="003F3299">
        <w:t>OTE:</w:t>
      </w:r>
      <w:r w:rsidRPr="003F3299">
        <w:t xml:space="preserve"> R</w:t>
      </w:r>
      <w:r w:rsidRPr="003F3299">
        <w:rPr>
          <w:vertAlign w:val="subscript"/>
        </w:rPr>
        <w:t>0</w:t>
      </w:r>
      <w:r w:rsidRPr="003F3299">
        <w:t xml:space="preserve"> is defined as the distance at which the transfer efficiency is 50% for a given dye pair.</w:t>
      </w:r>
      <w:r w:rsidR="00503456" w:rsidRPr="003F3299">
        <w:t xml:space="preserve"> </w:t>
      </w:r>
      <w:r w:rsidRPr="003F3299">
        <w:t>For mapping experiments, predicted distances should be close to the R</w:t>
      </w:r>
      <w:r w:rsidRPr="003F3299">
        <w:rPr>
          <w:vertAlign w:val="subscript"/>
        </w:rPr>
        <w:t>0</w:t>
      </w:r>
      <w:r w:rsidRPr="003F3299">
        <w:t xml:space="preserve"> value of the dye pair to ensure that distances can be measured accurately.</w:t>
      </w:r>
    </w:p>
    <w:p w14:paraId="302E103B" w14:textId="77777777" w:rsidR="00393A40" w:rsidRPr="003F3299" w:rsidRDefault="00393A40" w:rsidP="006E6F63">
      <w:pPr>
        <w:widowControl/>
        <w:pBdr>
          <w:top w:val="nil"/>
          <w:left w:val="nil"/>
          <w:bottom w:val="nil"/>
          <w:right w:val="nil"/>
          <w:between w:val="nil"/>
        </w:pBdr>
      </w:pPr>
    </w:p>
    <w:p w14:paraId="00000039" w14:textId="5E3AF403" w:rsidR="00403951" w:rsidRPr="003F3299" w:rsidRDefault="00F6674B" w:rsidP="006E6F63">
      <w:pPr>
        <w:widowControl/>
        <w:numPr>
          <w:ilvl w:val="1"/>
          <w:numId w:val="14"/>
        </w:numPr>
        <w:pBdr>
          <w:top w:val="nil"/>
          <w:left w:val="nil"/>
          <w:bottom w:val="nil"/>
          <w:right w:val="nil"/>
          <w:between w:val="nil"/>
        </w:pBdr>
        <w:ind w:left="0" w:firstLine="0"/>
      </w:pPr>
      <w:r w:rsidRPr="003F3299">
        <w:t>Label the positions identified in step 1.1.1. with the donor-acceptor dye pair.</w:t>
      </w:r>
      <w:r w:rsidR="00923F0D" w:rsidRPr="003F3299">
        <w:t xml:space="preserve"> </w:t>
      </w:r>
    </w:p>
    <w:p w14:paraId="6CBB2335" w14:textId="77777777" w:rsidR="00393A40" w:rsidRPr="003F3299" w:rsidRDefault="00393A40" w:rsidP="006E6F63">
      <w:pPr>
        <w:widowControl/>
        <w:pBdr>
          <w:top w:val="nil"/>
          <w:left w:val="nil"/>
          <w:bottom w:val="nil"/>
          <w:right w:val="nil"/>
          <w:between w:val="nil"/>
        </w:pBdr>
      </w:pPr>
    </w:p>
    <w:p w14:paraId="1FD9674D" w14:textId="3363A559" w:rsidR="005A560F" w:rsidRPr="003F3299" w:rsidRDefault="00923F0D" w:rsidP="006E6F63">
      <w:pPr>
        <w:widowControl/>
        <w:numPr>
          <w:ilvl w:val="2"/>
          <w:numId w:val="14"/>
        </w:numPr>
        <w:pBdr>
          <w:top w:val="nil"/>
          <w:left w:val="nil"/>
          <w:bottom w:val="nil"/>
          <w:right w:val="nil"/>
          <w:between w:val="nil"/>
        </w:pBdr>
        <w:ind w:left="0" w:firstLine="0"/>
      </w:pPr>
      <w:r w:rsidRPr="003F3299">
        <w:t>Labe</w:t>
      </w:r>
      <w:r w:rsidR="00F6674B" w:rsidRPr="003F3299">
        <w:t>l the protein</w:t>
      </w:r>
      <w:r w:rsidRPr="003F3299">
        <w:t xml:space="preserve"> according to </w:t>
      </w:r>
      <w:r w:rsidR="005B3B2B" w:rsidRPr="003F3299">
        <w:t xml:space="preserve">the </w:t>
      </w:r>
      <w:r w:rsidRPr="003F3299">
        <w:t>manufacturer's instructions with particular attention paid to parameters such as optimal protein concentration, temperature, pH, length of time</w:t>
      </w:r>
      <w:r w:rsidR="00806141" w:rsidRPr="003F3299">
        <w:t>,</w:t>
      </w:r>
      <w:r w:rsidRPr="003F3299">
        <w:t xml:space="preserve"> and buffer for the specific dyes used</w:t>
      </w:r>
      <w:r w:rsidR="002F57ED" w:rsidRPr="003F3299">
        <w:fldChar w:fldCharType="begin"/>
      </w:r>
      <w:r w:rsidR="002F57ED" w:rsidRPr="003F3299">
        <w:instrText xml:space="preserve"> ADDIN EN.CITE &lt;EndNote&gt;&lt;Cite&gt;&lt;Author&gt;Scientific&lt;/Author&gt;&lt;Year&gt;2021&lt;/Year&gt;&lt;RecNum&gt;694&lt;/RecNum&gt;&lt;DisplayText&gt;&lt;style face="superscript"&gt;43,44&lt;/style&gt;&lt;/DisplayText&gt;&lt;record&gt;&lt;rec-number&gt;694&lt;/rec-number&gt;&lt;foreign-keys&gt;&lt;key app="EN" db-id="dwtt55wf109w9bett01x0dx02dvzafvar0zr" timestamp="1640357639"&gt;694&lt;/key&gt;&lt;/foreign-keys&gt;&lt;ref-type name="Web Page"&gt;12&lt;/ref-type&gt;&lt;contributors&gt;&lt;authors&gt;&lt;author&gt;ThermoFisher Scientific&lt;/author&gt;&lt;/authors&gt;&lt;/contributors&gt;&lt;titles&gt;&lt;title&gt;Thiol-reactive Probe Labeling Protocol&lt;/title&gt;&lt;secondary-title&gt;Cell Analysis Protocols&lt;/secondary-title&gt;&lt;/titles&gt;&lt;volume&gt;2021&lt;/volume&gt;&lt;number&gt;12/21/21&lt;/number&gt;&lt;dates&gt;&lt;year&gt;2021&lt;/year&gt;&lt;/dates&gt;&lt;pub-location&gt;Technical Reference Library&lt;/pub-location&gt;&lt;urls&gt;&lt;related-urls&gt;&lt;url&gt;https://www.thermofisher.com/us/en/home/references/protocols/cell-and-tissue-analysis/labeling-chemistry-protocols/thiol-reactive-probe-labeling-protocol.html&lt;/url&gt;&lt;/related-urls&gt;&lt;/urls&gt;&lt;/record&gt;&lt;/Cite&gt;&lt;Cite&gt;&lt;Author&gt;Scientific&lt;/Author&gt;&lt;Year&gt;2021&lt;/Year&gt;&lt;RecNum&gt;695&lt;/RecNum&gt;&lt;record&gt;&lt;rec-number&gt;695&lt;/rec-number&gt;&lt;foreign-keys&gt;&lt;key app="EN" db-id="dwtt55wf109w9bett01x0dx02dvzafvar0zr" timestamp="1640358661"&gt;695&lt;/key&gt;&lt;/foreign-keys&gt;&lt;ref-type name="Web Page"&gt;12&lt;/ref-type&gt;&lt;contributors&gt;&lt;authors&gt;&lt;author&gt;ThermoFisher Scientific&lt;/author&gt;&lt;/authors&gt;&lt;/contributors&gt;&lt;titles&gt;&lt;title&gt;Click Chemistry - Section 3.1&lt;/title&gt;&lt;secondary-title&gt;The Molecular Probes Handbook&lt;/secondary-title&gt;&lt;/titles&gt;&lt;dates&gt;&lt;year&gt;2021&lt;/year&gt;&lt;/dates&gt;&lt;urls&gt;&lt;related-urls&gt;&lt;url&gt;https://www.thermofisher.com/us/en/home/references/molecular-probes-the-handbook/reagents-for-modifying-groups-other-than-thiols-or-amines/click-chemistry.html&lt;/url&gt;&lt;/related-urls&gt;&lt;/urls&gt;&lt;/record&gt;&lt;/Cite&gt;&lt;/EndNote&gt;</w:instrText>
      </w:r>
      <w:r w:rsidR="002F57ED" w:rsidRPr="003F3299">
        <w:fldChar w:fldCharType="separate"/>
      </w:r>
      <w:r w:rsidR="002F57ED" w:rsidRPr="003F3299">
        <w:rPr>
          <w:vertAlign w:val="superscript"/>
        </w:rPr>
        <w:t>43,44</w:t>
      </w:r>
      <w:r w:rsidR="002F57ED" w:rsidRPr="003F3299">
        <w:fldChar w:fldCharType="end"/>
      </w:r>
      <w:r w:rsidRPr="003F3299">
        <w:t xml:space="preserve">. </w:t>
      </w:r>
    </w:p>
    <w:p w14:paraId="10CB0946" w14:textId="77777777" w:rsidR="00254961" w:rsidRPr="003F3299" w:rsidRDefault="00254961" w:rsidP="006E6F63">
      <w:pPr>
        <w:widowControl/>
        <w:pBdr>
          <w:top w:val="nil"/>
          <w:left w:val="nil"/>
          <w:bottom w:val="nil"/>
          <w:right w:val="nil"/>
          <w:between w:val="nil"/>
        </w:pBdr>
      </w:pPr>
    </w:p>
    <w:p w14:paraId="50A84D47" w14:textId="7009E213" w:rsidR="00C60493" w:rsidRPr="003F3299" w:rsidRDefault="00FB4EF0" w:rsidP="006E6F63">
      <w:pPr>
        <w:widowControl/>
        <w:numPr>
          <w:ilvl w:val="2"/>
          <w:numId w:val="14"/>
        </w:numPr>
        <w:pBdr>
          <w:top w:val="nil"/>
          <w:left w:val="nil"/>
          <w:bottom w:val="nil"/>
          <w:right w:val="nil"/>
          <w:between w:val="nil"/>
        </w:pBdr>
        <w:ind w:left="0" w:firstLine="0"/>
      </w:pPr>
      <w:r w:rsidRPr="003F3299">
        <w:t>Prepare the protein at a concentration of 1</w:t>
      </w:r>
      <w:r w:rsidR="001017B9" w:rsidRPr="003F3299">
        <w:t>–</w:t>
      </w:r>
      <w:r w:rsidRPr="003F3299">
        <w:t xml:space="preserve">2 </w:t>
      </w:r>
      <w:r w:rsidR="00B7355C" w:rsidRPr="003F3299">
        <w:t>m</w:t>
      </w:r>
      <w:r w:rsidRPr="003F3299">
        <w:t>g/m</w:t>
      </w:r>
      <w:r w:rsidR="001017B9" w:rsidRPr="003F3299">
        <w:t>L</w:t>
      </w:r>
      <w:r w:rsidR="00E27A1A" w:rsidRPr="003F3299">
        <w:t xml:space="preserve"> or approximately 10 </w:t>
      </w:r>
      <w:r w:rsidR="00E27A1A" w:rsidRPr="003F3299">
        <w:sym w:font="Symbol" w:char="F06D"/>
      </w:r>
      <w:r w:rsidR="00E27A1A" w:rsidRPr="003F3299">
        <w:t>M</w:t>
      </w:r>
      <w:r w:rsidRPr="003F3299">
        <w:t xml:space="preserve"> </w:t>
      </w:r>
      <w:r w:rsidR="00923F0D" w:rsidRPr="003F3299">
        <w:t>in a 25 mM Tris-HCl</w:t>
      </w:r>
      <w:r w:rsidR="005A560F" w:rsidRPr="003F3299">
        <w:t xml:space="preserve"> (</w:t>
      </w:r>
      <w:r w:rsidR="00923F0D" w:rsidRPr="003F3299">
        <w:t>pH 7.5</w:t>
      </w:r>
      <w:r w:rsidR="005A560F" w:rsidRPr="003F3299">
        <w:t>)</w:t>
      </w:r>
      <w:r w:rsidR="00923F0D" w:rsidRPr="003F3299">
        <w:t>, 25 mM KCl, 1 mM EDTA (TKE) buffer</w:t>
      </w:r>
      <w:r w:rsidR="002F57ED" w:rsidRPr="003F3299">
        <w:t>.</w:t>
      </w:r>
      <w:r w:rsidR="00151F42" w:rsidRPr="003F3299">
        <w:t xml:space="preserve"> </w:t>
      </w:r>
      <w:r w:rsidR="009E6E7D" w:rsidRPr="003F3299">
        <w:t xml:space="preserve">Dissolve dye in dimethylformamide (DMF) or dimethylsulfoxide (DMSO) to a </w:t>
      </w:r>
      <w:r w:rsidR="00A16724" w:rsidRPr="003F3299">
        <w:t xml:space="preserve">final </w:t>
      </w:r>
      <w:r w:rsidR="009E6E7D" w:rsidRPr="003F3299">
        <w:t xml:space="preserve">concentration of </w:t>
      </w:r>
      <w:r w:rsidR="00B7355C" w:rsidRPr="003F3299">
        <w:t>1 mM.</w:t>
      </w:r>
      <w:r w:rsidR="00151F42" w:rsidRPr="003F3299">
        <w:t xml:space="preserve"> </w:t>
      </w:r>
      <w:r w:rsidR="00B7355C" w:rsidRPr="003F3299">
        <w:t>Add the dye</w:t>
      </w:r>
      <w:r w:rsidR="00E27A1A" w:rsidRPr="003F3299">
        <w:t xml:space="preserve"> dropwise to the solution while stirring to reach a</w:t>
      </w:r>
      <w:r w:rsidR="00B7355C" w:rsidRPr="003F3299">
        <w:t xml:space="preserve"> </w:t>
      </w:r>
      <w:r w:rsidR="00E27A1A" w:rsidRPr="003F3299">
        <w:t xml:space="preserve">dye: protein molar ratio of 5:1 (50 </w:t>
      </w:r>
      <w:r w:rsidR="00E27A1A" w:rsidRPr="003F3299">
        <w:sym w:font="Symbol" w:char="F06D"/>
      </w:r>
      <w:r w:rsidR="00E27A1A" w:rsidRPr="003F3299">
        <w:t xml:space="preserve">M dye: 10 </w:t>
      </w:r>
      <w:r w:rsidR="00E27A1A" w:rsidRPr="003F3299">
        <w:sym w:font="Symbol" w:char="F06D"/>
      </w:r>
      <w:r w:rsidR="00E27A1A" w:rsidRPr="003F3299">
        <w:t>M protein).</w:t>
      </w:r>
      <w:r w:rsidR="009E6E7D" w:rsidRPr="003F3299">
        <w:t xml:space="preserve"> </w:t>
      </w:r>
    </w:p>
    <w:p w14:paraId="4F0EAE79" w14:textId="77777777" w:rsidR="00C60493" w:rsidRPr="003F3299" w:rsidRDefault="00C60493" w:rsidP="003F3299">
      <w:pPr>
        <w:pStyle w:val="ListParagraph"/>
        <w:ind w:left="0"/>
        <w:contextualSpacing w:val="0"/>
      </w:pPr>
    </w:p>
    <w:p w14:paraId="0000003A" w14:textId="69A9AC0D" w:rsidR="00403951" w:rsidRPr="003F3299" w:rsidRDefault="00E27A1A" w:rsidP="006E6F63">
      <w:pPr>
        <w:widowControl/>
        <w:numPr>
          <w:ilvl w:val="2"/>
          <w:numId w:val="14"/>
        </w:numPr>
        <w:pBdr>
          <w:top w:val="nil"/>
          <w:left w:val="nil"/>
          <w:bottom w:val="nil"/>
          <w:right w:val="nil"/>
          <w:between w:val="nil"/>
        </w:pBdr>
        <w:ind w:left="0" w:firstLine="0"/>
      </w:pPr>
      <w:r w:rsidRPr="003F3299">
        <w:t>Allow the reaction to proceed</w:t>
      </w:r>
      <w:r w:rsidR="002F57ED" w:rsidRPr="003F3299">
        <w:t xml:space="preserve"> </w:t>
      </w:r>
      <w:r w:rsidR="00923F0D" w:rsidRPr="003F3299">
        <w:t xml:space="preserve">for </w:t>
      </w:r>
      <w:r w:rsidR="005A560F" w:rsidRPr="003F3299">
        <w:t xml:space="preserve">4 </w:t>
      </w:r>
      <w:r w:rsidR="00923F0D" w:rsidRPr="003F3299">
        <w:t xml:space="preserve">h at </w:t>
      </w:r>
      <w:r w:rsidR="00815400" w:rsidRPr="003F3299">
        <w:t>room temperature (</w:t>
      </w:r>
      <w:r w:rsidR="00923F0D" w:rsidRPr="003F3299">
        <w:t>RT</w:t>
      </w:r>
      <w:r w:rsidR="00815400" w:rsidRPr="003F3299">
        <w:t>)</w:t>
      </w:r>
      <w:r w:rsidR="00892046" w:rsidRPr="003F3299">
        <w:t xml:space="preserve"> </w:t>
      </w:r>
      <w:r w:rsidR="00F6674B" w:rsidRPr="003F3299">
        <w:t xml:space="preserve">in a </w:t>
      </w:r>
      <w:r w:rsidR="00D2358F" w:rsidRPr="003F3299">
        <w:t>glass vial with gentle rocking</w:t>
      </w:r>
      <w:r w:rsidR="00254961" w:rsidRPr="003F3299">
        <w:t xml:space="preserve"> or overnight at 4 </w:t>
      </w:r>
      <w:r w:rsidR="00815400" w:rsidRPr="003F3299">
        <w:t>°</w:t>
      </w:r>
      <w:r w:rsidR="00254961" w:rsidRPr="003F3299">
        <w:t>C</w:t>
      </w:r>
      <w:r w:rsidR="00923F0D" w:rsidRPr="003F3299">
        <w:t>.</w:t>
      </w:r>
      <w:r w:rsidR="00151F42" w:rsidRPr="003F3299">
        <w:t xml:space="preserve"> </w:t>
      </w:r>
      <w:r w:rsidRPr="003F3299">
        <w:t xml:space="preserve">Stop the reaction </w:t>
      </w:r>
      <w:r w:rsidR="00815400" w:rsidRPr="003F3299">
        <w:t>by adding</w:t>
      </w:r>
      <w:r w:rsidRPr="003F3299">
        <w:t xml:space="preserve"> </w:t>
      </w:r>
      <w:r w:rsidRPr="003F3299">
        <w:sym w:font="Symbol" w:char="F062"/>
      </w:r>
      <w:r w:rsidRPr="003F3299">
        <w:t>-mercaptoethanol.</w:t>
      </w:r>
      <w:r w:rsidR="00151F42" w:rsidRPr="003F3299">
        <w:t xml:space="preserve"> </w:t>
      </w:r>
    </w:p>
    <w:p w14:paraId="26E45B2F" w14:textId="77777777" w:rsidR="00254961" w:rsidRPr="003F3299" w:rsidRDefault="00254961" w:rsidP="006E6F63">
      <w:pPr>
        <w:widowControl/>
        <w:pBdr>
          <w:top w:val="nil"/>
          <w:left w:val="nil"/>
          <w:bottom w:val="nil"/>
          <w:right w:val="nil"/>
          <w:between w:val="nil"/>
        </w:pBdr>
      </w:pPr>
    </w:p>
    <w:p w14:paraId="1B41768F" w14:textId="41D98514" w:rsidR="00393A40" w:rsidRPr="003F3299" w:rsidRDefault="009E6E7D" w:rsidP="006E6F63">
      <w:pPr>
        <w:widowControl/>
        <w:pBdr>
          <w:top w:val="nil"/>
          <w:left w:val="nil"/>
          <w:bottom w:val="nil"/>
          <w:right w:val="nil"/>
          <w:between w:val="nil"/>
        </w:pBdr>
      </w:pPr>
      <w:r w:rsidRPr="003F3299">
        <w:t>N</w:t>
      </w:r>
      <w:r w:rsidR="00BA271A" w:rsidRPr="003F3299">
        <w:t>OTE</w:t>
      </w:r>
      <w:r w:rsidRPr="003F3299">
        <w:t>: If protein is not compatible with Tris buffer, phosphate or H</w:t>
      </w:r>
      <w:r w:rsidR="0004676E" w:rsidRPr="003F3299">
        <w:t>EPES</w:t>
      </w:r>
      <w:r w:rsidRPr="003F3299">
        <w:t xml:space="preserve"> buffers can be used.</w:t>
      </w:r>
      <w:r w:rsidR="00151F42" w:rsidRPr="003F3299">
        <w:t xml:space="preserve"> </w:t>
      </w:r>
      <w:r w:rsidRPr="003F3299">
        <w:t>Maintain pH in the 7.0</w:t>
      </w:r>
      <w:r w:rsidR="0004676E" w:rsidRPr="003F3299">
        <w:t>–</w:t>
      </w:r>
      <w:r w:rsidRPr="003F3299">
        <w:t>7.5 range.</w:t>
      </w:r>
      <w:r w:rsidR="00151F42" w:rsidRPr="003F3299">
        <w:t xml:space="preserve"> </w:t>
      </w:r>
      <w:r w:rsidR="00254961" w:rsidRPr="003F3299">
        <w:t xml:space="preserve">If </w:t>
      </w:r>
      <w:r w:rsidR="0004676E" w:rsidRPr="003F3299">
        <w:t xml:space="preserve">the </w:t>
      </w:r>
      <w:r w:rsidR="00254961" w:rsidRPr="003F3299">
        <w:t>protein has disulfide bonds, add a reducing agent such as DTT or TCEP prior to labeling.</w:t>
      </w:r>
      <w:r w:rsidR="00151F42" w:rsidRPr="003F3299">
        <w:t xml:space="preserve"> </w:t>
      </w:r>
      <w:r w:rsidR="00254961" w:rsidRPr="003F3299">
        <w:t>Remove DTT by dialysis or gel filtration before adding dye.</w:t>
      </w:r>
    </w:p>
    <w:p w14:paraId="5B19562A" w14:textId="77777777" w:rsidR="00254961" w:rsidRPr="003F3299" w:rsidRDefault="00254961" w:rsidP="006E6F63">
      <w:pPr>
        <w:widowControl/>
        <w:pBdr>
          <w:top w:val="nil"/>
          <w:left w:val="nil"/>
          <w:bottom w:val="nil"/>
          <w:right w:val="nil"/>
          <w:between w:val="nil"/>
        </w:pBdr>
      </w:pPr>
    </w:p>
    <w:p w14:paraId="0000003B" w14:textId="13AC542B" w:rsidR="00403951" w:rsidRPr="003F3299" w:rsidRDefault="00F6674B" w:rsidP="006E6F63">
      <w:pPr>
        <w:widowControl/>
        <w:numPr>
          <w:ilvl w:val="1"/>
          <w:numId w:val="14"/>
        </w:numPr>
        <w:pBdr>
          <w:top w:val="nil"/>
          <w:left w:val="nil"/>
          <w:bottom w:val="nil"/>
          <w:right w:val="nil"/>
          <w:between w:val="nil"/>
        </w:pBdr>
        <w:ind w:left="0" w:firstLine="0"/>
      </w:pPr>
      <w:r w:rsidRPr="003F3299">
        <w:t xml:space="preserve">For accurate FRET measurements remove the </w:t>
      </w:r>
      <w:r w:rsidR="00923F0D" w:rsidRPr="003F3299">
        <w:t>free dye with a centrifugal concentrator</w:t>
      </w:r>
      <w:r w:rsidRPr="003F3299">
        <w:t xml:space="preserve"> with an appropriate </w:t>
      </w:r>
      <w:r w:rsidR="00093B94" w:rsidRPr="003F3299">
        <w:t>molecular weight cut-off (</w:t>
      </w:r>
      <w:r w:rsidRPr="003F3299">
        <w:t>MWCO</w:t>
      </w:r>
      <w:r w:rsidR="00093B94" w:rsidRPr="003F3299">
        <w:t>)</w:t>
      </w:r>
      <w:r w:rsidRPr="003F3299">
        <w:t xml:space="preserve"> </w:t>
      </w:r>
      <w:r w:rsidR="000C7EE8" w:rsidRPr="003F3299">
        <w:t>to let the free dye flow through while retaining the labeled</w:t>
      </w:r>
      <w:r w:rsidRPr="003F3299">
        <w:t xml:space="preserve"> protein</w:t>
      </w:r>
      <w:r w:rsidR="00923F0D" w:rsidRPr="003F3299">
        <w:t xml:space="preserve">. </w:t>
      </w:r>
    </w:p>
    <w:p w14:paraId="083F7623" w14:textId="77777777" w:rsidR="00393A40" w:rsidRPr="003F3299" w:rsidRDefault="00393A40" w:rsidP="006E6F63">
      <w:pPr>
        <w:widowControl/>
        <w:pBdr>
          <w:top w:val="nil"/>
          <w:left w:val="nil"/>
          <w:bottom w:val="nil"/>
          <w:right w:val="nil"/>
          <w:between w:val="nil"/>
        </w:pBdr>
      </w:pPr>
    </w:p>
    <w:p w14:paraId="0000003C" w14:textId="01FA00F2" w:rsidR="00403951" w:rsidRPr="003F3299" w:rsidRDefault="00923F0D" w:rsidP="006E6F63">
      <w:pPr>
        <w:widowControl/>
        <w:numPr>
          <w:ilvl w:val="2"/>
          <w:numId w:val="14"/>
        </w:numPr>
        <w:pBdr>
          <w:top w:val="nil"/>
          <w:left w:val="nil"/>
          <w:bottom w:val="nil"/>
          <w:right w:val="nil"/>
          <w:between w:val="nil"/>
        </w:pBdr>
        <w:ind w:left="0" w:firstLine="0"/>
      </w:pPr>
      <w:r w:rsidRPr="003F3299">
        <w:t xml:space="preserve">Prepare </w:t>
      </w:r>
      <w:r w:rsidR="00F6674B" w:rsidRPr="003F3299">
        <w:t xml:space="preserve">the </w:t>
      </w:r>
      <w:r w:rsidRPr="003F3299">
        <w:t xml:space="preserve">concentrator membrane by </w:t>
      </w:r>
      <w:r w:rsidR="00F6674B" w:rsidRPr="003F3299">
        <w:t xml:space="preserve">placing </w:t>
      </w:r>
      <w:r w:rsidR="002F43F4" w:rsidRPr="003F3299">
        <w:t>~ 1 m</w:t>
      </w:r>
      <w:r w:rsidR="00F13970" w:rsidRPr="003F3299">
        <w:t>L</w:t>
      </w:r>
      <w:r w:rsidR="002F43F4" w:rsidRPr="003F3299">
        <w:t xml:space="preserve"> of </w:t>
      </w:r>
      <w:r w:rsidR="00F6674B" w:rsidRPr="003F3299">
        <w:t xml:space="preserve">water in the upper part of </w:t>
      </w:r>
      <w:r w:rsidR="002F43F4" w:rsidRPr="003F3299">
        <w:t>a 3 m</w:t>
      </w:r>
      <w:r w:rsidR="005B3B2B" w:rsidRPr="003F3299">
        <w:t>L</w:t>
      </w:r>
      <w:r w:rsidR="002F43F4" w:rsidRPr="003F3299">
        <w:t xml:space="preserve"> </w:t>
      </w:r>
      <w:r w:rsidR="00F6674B" w:rsidRPr="003F3299">
        <w:t xml:space="preserve">concentrator and then </w:t>
      </w:r>
      <w:r w:rsidR="002F43F4" w:rsidRPr="003F3299">
        <w:t xml:space="preserve">centrifuge </w:t>
      </w:r>
      <w:r w:rsidR="000C7EE8" w:rsidRPr="003F3299">
        <w:t xml:space="preserve">the </w:t>
      </w:r>
      <w:r w:rsidRPr="003F3299">
        <w:t>water through the membrane (at least 10 mi</w:t>
      </w:r>
      <w:r w:rsidR="005B3B2B" w:rsidRPr="003F3299">
        <w:t>n</w:t>
      </w:r>
      <w:r w:rsidRPr="003F3299">
        <w:t xml:space="preserve"> at 4,300 x </w:t>
      </w:r>
      <w:r w:rsidRPr="003F3299">
        <w:rPr>
          <w:i/>
        </w:rPr>
        <w:t>g</w:t>
      </w:r>
      <w:r w:rsidRPr="003F3299">
        <w:t>)</w:t>
      </w:r>
      <w:r w:rsidRPr="003F3299">
        <w:rPr>
          <w:i/>
        </w:rPr>
        <w:t>.</w:t>
      </w:r>
    </w:p>
    <w:p w14:paraId="18A405A8" w14:textId="77777777" w:rsidR="00393A40" w:rsidRPr="003F3299" w:rsidRDefault="00393A40" w:rsidP="006E6F63">
      <w:pPr>
        <w:widowControl/>
        <w:pBdr>
          <w:top w:val="nil"/>
          <w:left w:val="nil"/>
          <w:bottom w:val="nil"/>
          <w:right w:val="nil"/>
          <w:between w:val="nil"/>
        </w:pBdr>
      </w:pPr>
    </w:p>
    <w:p w14:paraId="0000003D" w14:textId="50D326F5" w:rsidR="00403951" w:rsidRPr="003F3299" w:rsidRDefault="00923F0D" w:rsidP="006E6F63">
      <w:pPr>
        <w:widowControl/>
        <w:numPr>
          <w:ilvl w:val="2"/>
          <w:numId w:val="14"/>
        </w:numPr>
        <w:pBdr>
          <w:top w:val="nil"/>
          <w:left w:val="nil"/>
          <w:bottom w:val="nil"/>
          <w:right w:val="nil"/>
          <w:between w:val="nil"/>
        </w:pBdr>
        <w:ind w:left="0" w:firstLine="0"/>
      </w:pPr>
      <w:r w:rsidRPr="003F3299">
        <w:t xml:space="preserve">Remove free dye by centrifuging labeled sample in concentrator (20 min at 4,300 x </w:t>
      </w:r>
      <w:r w:rsidRPr="003F3299">
        <w:rPr>
          <w:i/>
        </w:rPr>
        <w:t>g</w:t>
      </w:r>
      <w:r w:rsidRPr="003F3299">
        <w:t>).</w:t>
      </w:r>
      <w:r w:rsidR="00503456" w:rsidRPr="003F3299">
        <w:t xml:space="preserve"> </w:t>
      </w:r>
      <w:r w:rsidRPr="003F3299">
        <w:t>Repeat 3</w:t>
      </w:r>
      <w:r w:rsidR="003B12AC" w:rsidRPr="003F3299">
        <w:t>–</w:t>
      </w:r>
      <w:r w:rsidRPr="003F3299">
        <w:t>4 times and dispose of flow through.</w:t>
      </w:r>
      <w:r w:rsidR="00503456" w:rsidRPr="003F3299">
        <w:t xml:space="preserve"> </w:t>
      </w:r>
    </w:p>
    <w:p w14:paraId="3409235F" w14:textId="77777777" w:rsidR="00393A40" w:rsidRPr="003F3299" w:rsidRDefault="00393A40" w:rsidP="006E6F63">
      <w:pPr>
        <w:widowControl/>
        <w:pBdr>
          <w:top w:val="nil"/>
          <w:left w:val="nil"/>
          <w:bottom w:val="nil"/>
          <w:right w:val="nil"/>
          <w:between w:val="nil"/>
        </w:pBdr>
      </w:pPr>
    </w:p>
    <w:p w14:paraId="0B8535B6" w14:textId="389E857A" w:rsidR="00F6674B" w:rsidRPr="003F3299" w:rsidRDefault="00923F0D" w:rsidP="006E6F63">
      <w:pPr>
        <w:widowControl/>
        <w:numPr>
          <w:ilvl w:val="2"/>
          <w:numId w:val="14"/>
        </w:numPr>
        <w:pBdr>
          <w:top w:val="nil"/>
          <w:left w:val="nil"/>
          <w:bottom w:val="nil"/>
          <w:right w:val="nil"/>
          <w:between w:val="nil"/>
        </w:pBdr>
        <w:ind w:left="0" w:firstLine="0"/>
      </w:pPr>
      <w:r w:rsidRPr="003F3299">
        <w:t>Check labeling efficiency</w:t>
      </w:r>
      <w:r w:rsidR="002F43F4" w:rsidRPr="003F3299">
        <w:t xml:space="preserve"> of the labeled protein using UV-Vis absorption spectroscopy</w:t>
      </w:r>
      <w:r w:rsidRPr="003F3299">
        <w:t>.</w:t>
      </w:r>
      <w:r w:rsidR="00503456" w:rsidRPr="003F3299">
        <w:t xml:space="preserve"> </w:t>
      </w:r>
    </w:p>
    <w:p w14:paraId="3CCD4438" w14:textId="77777777" w:rsidR="00393A40" w:rsidRPr="003F3299" w:rsidRDefault="00393A40" w:rsidP="006E6F63">
      <w:pPr>
        <w:widowControl/>
        <w:pBdr>
          <w:top w:val="nil"/>
          <w:left w:val="nil"/>
          <w:bottom w:val="nil"/>
          <w:right w:val="nil"/>
          <w:between w:val="nil"/>
        </w:pBdr>
      </w:pPr>
    </w:p>
    <w:p w14:paraId="0000003E" w14:textId="26DFC54A" w:rsidR="00403951" w:rsidRPr="003F3299" w:rsidRDefault="0039200D" w:rsidP="006E6F63">
      <w:pPr>
        <w:widowControl/>
        <w:pBdr>
          <w:top w:val="nil"/>
          <w:left w:val="nil"/>
          <w:bottom w:val="nil"/>
          <w:right w:val="nil"/>
          <w:between w:val="nil"/>
        </w:pBdr>
      </w:pPr>
      <w:r w:rsidRPr="003F3299">
        <w:t>NOTE</w:t>
      </w:r>
      <w:r w:rsidR="00F6674B" w:rsidRPr="003F3299">
        <w:t xml:space="preserve">: </w:t>
      </w:r>
      <w:r w:rsidR="00923F0D" w:rsidRPr="003F3299">
        <w:t xml:space="preserve">FRET measurements require labeling efficiencies of </w:t>
      </w:r>
      <w:r w:rsidR="00EB798E" w:rsidRPr="003F3299">
        <w:t>50</w:t>
      </w:r>
      <w:r w:rsidR="00923F0D" w:rsidRPr="003F3299">
        <w:t xml:space="preserve">% or </w:t>
      </w:r>
      <w:r w:rsidR="0068627B" w:rsidRPr="003F3299">
        <w:t>greater</w:t>
      </w:r>
      <w:r w:rsidR="00923F0D" w:rsidRPr="003F3299">
        <w:t xml:space="preserve">. Lower labeling efficiencies reduce the FRET signal and </w:t>
      </w:r>
      <w:r w:rsidR="00F6674B" w:rsidRPr="003F3299">
        <w:t>can lead to inaccuracies</w:t>
      </w:r>
      <w:r w:rsidR="000C7EE8" w:rsidRPr="003F3299">
        <w:t xml:space="preserve"> in</w:t>
      </w:r>
      <w:r w:rsidR="00923F0D" w:rsidRPr="003F3299">
        <w:t xml:space="preserve"> measurement.</w:t>
      </w:r>
      <w:r w:rsidR="00503456" w:rsidRPr="003F3299">
        <w:t xml:space="preserve"> </w:t>
      </w:r>
    </w:p>
    <w:p w14:paraId="763EA27E" w14:textId="77777777" w:rsidR="00393A40" w:rsidRPr="003F3299" w:rsidRDefault="00393A40" w:rsidP="006E6F63">
      <w:pPr>
        <w:widowControl/>
        <w:pBdr>
          <w:top w:val="nil"/>
          <w:left w:val="nil"/>
          <w:bottom w:val="nil"/>
          <w:right w:val="nil"/>
          <w:between w:val="nil"/>
        </w:pBdr>
      </w:pPr>
    </w:p>
    <w:p w14:paraId="17138BE7" w14:textId="0B4E2BAB" w:rsidR="003D0557" w:rsidRPr="003F3299" w:rsidRDefault="00923F0D" w:rsidP="006E6F63">
      <w:pPr>
        <w:widowControl/>
        <w:numPr>
          <w:ilvl w:val="2"/>
          <w:numId w:val="14"/>
        </w:numPr>
        <w:pBdr>
          <w:top w:val="nil"/>
          <w:left w:val="nil"/>
          <w:bottom w:val="nil"/>
          <w:right w:val="nil"/>
          <w:between w:val="nil"/>
        </w:pBdr>
        <w:ind w:left="0" w:firstLine="0"/>
      </w:pPr>
      <w:r w:rsidRPr="003F3299">
        <w:t>Obtain a UV-Vis spectrum of the labeled protein with a range from 250</w:t>
      </w:r>
      <w:r w:rsidR="00132519" w:rsidRPr="003F3299">
        <w:t>–</w:t>
      </w:r>
      <w:r w:rsidRPr="003F3299">
        <w:t>700 nm to observe both the protein absorption band and the dye maximum absorption band.</w:t>
      </w:r>
      <w:r w:rsidR="00503456" w:rsidRPr="003F3299">
        <w:t xml:space="preserve"> </w:t>
      </w:r>
      <w:r w:rsidRPr="003F3299">
        <w:t xml:space="preserve">Measure </w:t>
      </w:r>
      <w:r w:rsidR="0039200D" w:rsidRPr="003F3299">
        <w:t xml:space="preserve">the </w:t>
      </w:r>
      <w:r w:rsidRPr="003F3299">
        <w:t xml:space="preserve">absorbance at </w:t>
      </w:r>
      <w:r w:rsidR="00093B94" w:rsidRPr="003F3299">
        <w:t xml:space="preserve">the </w:t>
      </w:r>
      <w:r w:rsidRPr="003F3299">
        <w:t>absorption peak of dye and at 280 nm for protein.</w:t>
      </w:r>
    </w:p>
    <w:p w14:paraId="0562F0AD" w14:textId="77777777" w:rsidR="00393A40" w:rsidRPr="003F3299" w:rsidRDefault="00393A40" w:rsidP="006E6F63">
      <w:pPr>
        <w:widowControl/>
        <w:pBdr>
          <w:top w:val="nil"/>
          <w:left w:val="nil"/>
          <w:bottom w:val="nil"/>
          <w:right w:val="nil"/>
          <w:between w:val="nil"/>
        </w:pBdr>
      </w:pPr>
    </w:p>
    <w:p w14:paraId="00000040" w14:textId="17E20B45" w:rsidR="00403951" w:rsidRPr="003F3299" w:rsidRDefault="00923F0D" w:rsidP="006E6F63">
      <w:pPr>
        <w:widowControl/>
        <w:numPr>
          <w:ilvl w:val="2"/>
          <w:numId w:val="14"/>
        </w:numPr>
        <w:pBdr>
          <w:top w:val="nil"/>
          <w:left w:val="nil"/>
          <w:bottom w:val="nil"/>
          <w:right w:val="nil"/>
          <w:between w:val="nil"/>
        </w:pBdr>
        <w:ind w:left="0" w:firstLine="0"/>
      </w:pPr>
      <w:r w:rsidRPr="003F3299">
        <w:t>Determine the concentration of protein and correct for any contributions from the dye using the correction factor, CF</w:t>
      </w:r>
      <w:r w:rsidR="0039200D" w:rsidRPr="003F3299">
        <w:t>,</w:t>
      </w:r>
      <w:r w:rsidRPr="003F3299">
        <w:t xml:space="preserve"> and the following equations</w:t>
      </w:r>
      <w:r w:rsidR="00906D7F" w:rsidRPr="003F3299">
        <w:fldChar w:fldCharType="begin"/>
      </w:r>
      <w:r w:rsidR="002F57ED" w:rsidRPr="003F3299">
        <w:instrText xml:space="preserve"> ADDIN EN.CITE &lt;EndNote&gt;&lt;Cite&gt;&lt;Author&gt;Bioquest&lt;/Author&gt;&lt;Year&gt;2019&lt;/Year&gt;&lt;RecNum&gt;681&lt;/RecNum&gt;&lt;DisplayText&gt;&lt;style face="superscript"&gt;45&lt;/style&gt;&lt;/DisplayText&gt;&lt;record&gt;&lt;rec-number&gt;681&lt;/rec-number&gt;&lt;foreign-keys&gt;&lt;key app="EN" db-id="dwtt55wf109w9bett01x0dx02dvzafvar0zr" timestamp="1629042579"&gt;681&lt;/key&gt;&lt;/foreign-keys&gt;&lt;ref-type name="Web Page"&gt;12&lt;/ref-type&gt;&lt;contributors&gt;&lt;authors&gt;&lt;author&gt;AAT Bioquest&lt;/author&gt;&lt;/authors&gt;&lt;/contributors&gt;&lt;titles&gt;&lt;title&gt;Correction Factor&lt;/title&gt;&lt;/titles&gt;&lt;volume&gt;2021&lt;/volume&gt;&lt;number&gt;June 22, 2021&lt;/number&gt;&lt;dates&gt;&lt;year&gt;2019&lt;/year&gt;&lt;/dates&gt;&lt;pub-location&gt;Sunnyvale California&lt;/pub-location&gt;&lt;urls&gt;&lt;related-urls&gt;&lt;url&gt;https://www.aatbio.com/resources/correction-factor/&lt;/url&gt;&lt;/related-urls&gt;&lt;/urls&gt;&lt;/record&gt;&lt;/Cite&gt;&lt;/EndNote&gt;</w:instrText>
      </w:r>
      <w:r w:rsidR="00906D7F" w:rsidRPr="003F3299">
        <w:fldChar w:fldCharType="separate"/>
      </w:r>
      <w:r w:rsidR="002F57ED" w:rsidRPr="003F3299">
        <w:rPr>
          <w:vertAlign w:val="superscript"/>
        </w:rPr>
        <w:t>45</w:t>
      </w:r>
      <w:r w:rsidR="00906D7F" w:rsidRPr="003F3299">
        <w:fldChar w:fldCharType="end"/>
      </w:r>
      <w:r w:rsidR="0039200D" w:rsidRPr="003F3299">
        <w:rPr>
          <w:vertAlign w:val="superscript"/>
        </w:rPr>
        <w:t>,</w:t>
      </w:r>
      <w:r w:rsidR="00906D7F" w:rsidRPr="003F3299">
        <w:fldChar w:fldCharType="begin"/>
      </w:r>
      <w:r w:rsidR="002F57ED" w:rsidRPr="003F3299">
        <w:instrText xml:space="preserve"> ADDIN EN.CITE &lt;EndNote&gt;&lt;Cite&gt;&lt;Author&gt;Scientific&lt;/Author&gt;&lt;Year&gt;2011&lt;/Year&gt;&lt;RecNum&gt;682&lt;/RecNum&gt;&lt;DisplayText&gt;&lt;style face="superscript"&gt;46&lt;/style&gt;&lt;/DisplayText&gt;&lt;record&gt;&lt;rec-number&gt;682&lt;/rec-number&gt;&lt;foreign-keys&gt;&lt;key app="EN" db-id="dwtt55wf109w9bett01x0dx02dvzafvar0zr" timestamp="1629042954"&gt;682&lt;/key&gt;&lt;/foreign-keys&gt;&lt;ref-type name="Web Page"&gt;12&lt;/ref-type&gt;&lt;contributors&gt;&lt;authors&gt;&lt;author&gt;Thermo Scientific&lt;/author&gt;&lt;/authors&gt;&lt;secondary-authors&gt;&lt;author&gt;Pierce Biotechnology&lt;/author&gt;&lt;/secondary-authors&gt;&lt;/contributors&gt;&lt;titles&gt;&lt;title&gt;Calculate dye:protein (F/P) molar ratios&lt;/title&gt;&lt;secondary-title&gt;Tech Tip&lt;/secondary-title&gt;&lt;alt-title&gt;Tech Tip #31&lt;/alt-title&gt;&lt;/titles&gt;&lt;volume&gt;2021&lt;/volume&gt;&lt;number&gt;June 21, 2021&lt;/number&gt;&lt;dates&gt;&lt;year&gt;2011&lt;/year&gt;&lt;/dates&gt;&lt;pub-location&gt;Rockford, IL&lt;/pub-location&gt;&lt;urls&gt;&lt;related-urls&gt;&lt;url&gt;https://tools.thermofisher.com/content/sfs/brochures/TR0031-Calc-FP-ratios.pdf&lt;/url&gt;&lt;/related-urls&gt;&lt;/urls&gt;&lt;/record&gt;&lt;/Cite&gt;&lt;/EndNote&gt;</w:instrText>
      </w:r>
      <w:r w:rsidR="00906D7F" w:rsidRPr="003F3299">
        <w:fldChar w:fldCharType="separate"/>
      </w:r>
      <w:r w:rsidR="002F57ED" w:rsidRPr="003F3299">
        <w:rPr>
          <w:vertAlign w:val="superscript"/>
        </w:rPr>
        <w:t>46</w:t>
      </w:r>
      <w:r w:rsidR="00906D7F" w:rsidRPr="003F3299">
        <w:fldChar w:fldCharType="end"/>
      </w:r>
      <w:r w:rsidRPr="003F3299">
        <w:t xml:space="preserve">: </w:t>
      </w:r>
      <w:r w:rsidRPr="003F3299">
        <w:br/>
      </w:r>
      <m:oMathPara>
        <m:oMath>
          <m:r>
            <w:rPr>
              <w:rFonts w:ascii="Cambria Math" w:eastAsia="Cambria Math" w:hAnsi="Cambria Math"/>
            </w:rPr>
            <m:t>C=</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280</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max</m:t>
                  </m:r>
                </m:sub>
              </m:sSub>
              <m:r>
                <w:rPr>
                  <w:rFonts w:ascii="Cambria Math" w:eastAsia="Cambria Math" w:hAnsi="Cambria Math"/>
                </w:rPr>
                <m:t>*CF)</m:t>
              </m:r>
            </m:num>
            <m:den>
              <m:sSub>
                <m:sSubPr>
                  <m:ctrlPr>
                    <w:rPr>
                      <w:rFonts w:ascii="Cambria Math" w:eastAsia="Cambria Math" w:hAnsi="Cambria Math"/>
                    </w:rPr>
                  </m:ctrlPr>
                </m:sSubPr>
                <m:e>
                  <m:r>
                    <w:rPr>
                      <w:rFonts w:ascii="Cambria Math" w:eastAsia="Cambria Math" w:hAnsi="Cambria Math"/>
                    </w:rPr>
                    <m:t>ε</m:t>
                  </m:r>
                </m:e>
                <m:sub>
                  <m:r>
                    <w:rPr>
                      <w:rFonts w:ascii="Cambria Math" w:eastAsia="Cambria Math" w:hAnsi="Cambria Math"/>
                    </w:rPr>
                    <m:t>Protein</m:t>
                  </m:r>
                </m:sub>
              </m:sSub>
            </m:den>
          </m:f>
        </m:oMath>
      </m:oMathPara>
    </w:p>
    <w:p w14:paraId="4565AA1C" w14:textId="0806215C" w:rsidR="003D0557" w:rsidRPr="003F3299" w:rsidRDefault="00923F0D" w:rsidP="006E6F63">
      <w:pPr>
        <w:widowControl/>
        <w:pBdr>
          <w:top w:val="nil"/>
          <w:left w:val="nil"/>
          <w:bottom w:val="nil"/>
          <w:right w:val="nil"/>
          <w:between w:val="nil"/>
        </w:pBdr>
      </w:pPr>
      <w:r w:rsidRPr="003F3299">
        <w:t>where C is the concentration of the protein (M), A</w:t>
      </w:r>
      <w:r w:rsidRPr="003F3299">
        <w:rPr>
          <w:vertAlign w:val="subscript"/>
        </w:rPr>
        <w:t>280</w:t>
      </w:r>
      <w:r w:rsidRPr="003F3299">
        <w:t xml:space="preserve"> is the </w:t>
      </w:r>
      <w:r w:rsidR="00953B4C" w:rsidRPr="003F3299">
        <w:t xml:space="preserve">sample </w:t>
      </w:r>
      <w:r w:rsidRPr="003F3299">
        <w:t>absorbance at 280</w:t>
      </w:r>
      <w:r w:rsidR="00953B4C" w:rsidRPr="003F3299">
        <w:t xml:space="preserve"> </w:t>
      </w:r>
      <w:r w:rsidRPr="003F3299">
        <w:t>nm, A</w:t>
      </w:r>
      <w:r w:rsidRPr="003F3299">
        <w:rPr>
          <w:vertAlign w:val="subscript"/>
        </w:rPr>
        <w:t>max</w:t>
      </w:r>
      <w:r w:rsidRPr="003F3299">
        <w:t xml:space="preserve"> is the absorbance</w:t>
      </w:r>
      <w:r w:rsidR="00413E31" w:rsidRPr="003F3299">
        <w:t xml:space="preserve"> </w:t>
      </w:r>
      <w:r w:rsidRPr="003F3299">
        <w:t>at the dye absorption maximum, ε protein is the extinction coefficient for the protein</w:t>
      </w:r>
      <w:r w:rsidR="00953B4C" w:rsidRPr="003F3299">
        <w:t xml:space="preserve"> at 280 nm</w:t>
      </w:r>
      <w:r w:rsidR="000C7EE8" w:rsidRPr="003F3299">
        <w:t xml:space="preserve"> and CF is the correction factor, </w:t>
      </w:r>
      <w:r w:rsidR="000C7EE8" w:rsidRPr="003F3299">
        <w:rPr>
          <w:i/>
          <w:iCs/>
        </w:rPr>
        <w:t>A’</w:t>
      </w:r>
      <w:r w:rsidR="000C7EE8" w:rsidRPr="003F3299">
        <w:rPr>
          <w:i/>
          <w:iCs/>
          <w:vertAlign w:val="subscript"/>
        </w:rPr>
        <w:t>280</w:t>
      </w:r>
      <w:r w:rsidR="000C7EE8" w:rsidRPr="003F3299">
        <w:t>/</w:t>
      </w:r>
      <w:r w:rsidR="000C7EE8" w:rsidRPr="003F3299">
        <w:rPr>
          <w:i/>
          <w:iCs/>
        </w:rPr>
        <w:t>A’</w:t>
      </w:r>
      <w:r w:rsidR="000C7EE8" w:rsidRPr="003F3299">
        <w:rPr>
          <w:i/>
          <w:iCs/>
          <w:vertAlign w:val="subscript"/>
        </w:rPr>
        <w:t>max</w:t>
      </w:r>
      <w:r w:rsidR="000C7EE8" w:rsidRPr="003F3299">
        <w:t xml:space="preserve">, where </w:t>
      </w:r>
      <w:r w:rsidR="000C7EE8" w:rsidRPr="003F3299">
        <w:rPr>
          <w:i/>
          <w:iCs/>
        </w:rPr>
        <w:t>A’</w:t>
      </w:r>
      <w:r w:rsidR="000C7EE8" w:rsidRPr="003F3299">
        <w:rPr>
          <w:i/>
          <w:iCs/>
          <w:vertAlign w:val="subscript"/>
        </w:rPr>
        <w:t>280</w:t>
      </w:r>
      <w:r w:rsidR="000C7EE8" w:rsidRPr="003F3299">
        <w:t xml:space="preserve"> is the absorbance at 280 nm and </w:t>
      </w:r>
      <w:r w:rsidR="000C7EE8" w:rsidRPr="003F3299">
        <w:rPr>
          <w:i/>
          <w:iCs/>
        </w:rPr>
        <w:t>A</w:t>
      </w:r>
      <w:r w:rsidR="00DA407F" w:rsidRPr="003F3299">
        <w:rPr>
          <w:i/>
          <w:iCs/>
        </w:rPr>
        <w:t>’</w:t>
      </w:r>
      <w:r w:rsidR="00413E31" w:rsidRPr="003F3299">
        <w:rPr>
          <w:i/>
          <w:iCs/>
          <w:vertAlign w:val="subscript"/>
        </w:rPr>
        <w:t>max</w:t>
      </w:r>
      <w:r w:rsidR="00413E31" w:rsidRPr="003F3299">
        <w:t xml:space="preserve"> is the absorbance at the </w:t>
      </w:r>
      <w:r w:rsidR="000A2C03" w:rsidRPr="003F3299">
        <w:t xml:space="preserve">peak </w:t>
      </w:r>
      <w:r w:rsidR="00413E31" w:rsidRPr="003F3299">
        <w:t>maximum for the dye only</w:t>
      </w:r>
      <w:r w:rsidR="000C7EE8" w:rsidRPr="003F3299">
        <w:t>.</w:t>
      </w:r>
    </w:p>
    <w:p w14:paraId="5D2EBDC1" w14:textId="77777777" w:rsidR="00393A40" w:rsidRPr="003F3299" w:rsidRDefault="00393A40" w:rsidP="006E6F63">
      <w:pPr>
        <w:widowControl/>
        <w:pBdr>
          <w:top w:val="nil"/>
          <w:left w:val="nil"/>
          <w:bottom w:val="nil"/>
          <w:right w:val="nil"/>
          <w:between w:val="nil"/>
        </w:pBdr>
      </w:pPr>
    </w:p>
    <w:p w14:paraId="1350BC1B" w14:textId="77777777" w:rsidR="003D0557" w:rsidRPr="003F3299" w:rsidRDefault="00923F0D" w:rsidP="006E6F63">
      <w:pPr>
        <w:widowControl/>
        <w:numPr>
          <w:ilvl w:val="2"/>
          <w:numId w:val="14"/>
        </w:numPr>
        <w:pBdr>
          <w:top w:val="nil"/>
          <w:left w:val="nil"/>
          <w:bottom w:val="nil"/>
          <w:right w:val="nil"/>
          <w:between w:val="nil"/>
        </w:pBdr>
        <w:ind w:left="0" w:firstLine="0"/>
      </w:pPr>
      <w:r w:rsidRPr="003F3299">
        <w:t>Determine labeling efficiency using the following equation:</w:t>
      </w:r>
    </w:p>
    <w:p w14:paraId="00000043" w14:textId="5527363E" w:rsidR="00403951" w:rsidRPr="003F3299" w:rsidRDefault="00923F0D" w:rsidP="006E6F63">
      <w:pPr>
        <w:widowControl/>
        <w:pBdr>
          <w:top w:val="nil"/>
          <w:left w:val="nil"/>
          <w:bottom w:val="nil"/>
          <w:right w:val="nil"/>
          <w:between w:val="nil"/>
        </w:pBdr>
      </w:pPr>
      <m:oMathPara>
        <m:oMath>
          <m:r>
            <w:rPr>
              <w:rFonts w:ascii="Cambria Math" w:eastAsia="Cambria Math" w:hAnsi="Cambria Math"/>
            </w:rPr>
            <w:lastRenderedPageBreak/>
            <m:t>E=</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max</m:t>
                  </m:r>
                </m:sub>
              </m:sSub>
            </m:num>
            <m:den>
              <m:sSub>
                <m:sSubPr>
                  <m:ctrlPr>
                    <w:rPr>
                      <w:rFonts w:ascii="Cambria Math" w:eastAsia="Cambria Math" w:hAnsi="Cambria Math"/>
                    </w:rPr>
                  </m:ctrlPr>
                </m:sSubPr>
                <m:e>
                  <m:r>
                    <w:rPr>
                      <w:rFonts w:ascii="Cambria Math" w:eastAsia="Cambria Math" w:hAnsi="Cambria Math"/>
                    </w:rPr>
                    <m:t>ε</m:t>
                  </m:r>
                </m:e>
                <m:sub>
                  <m:r>
                    <w:rPr>
                      <w:rFonts w:ascii="Cambria Math" w:eastAsia="Cambria Math" w:hAnsi="Cambria Math"/>
                    </w:rPr>
                    <m:t>dye</m:t>
                  </m:r>
                </m:sub>
              </m:sSub>
              <m:r>
                <w:rPr>
                  <w:rFonts w:ascii="Cambria Math" w:eastAsia="Cambria Math" w:hAnsi="Cambria Math"/>
                </w:rPr>
                <m:t>*C</m:t>
              </m:r>
            </m:den>
          </m:f>
          <m:r>
            <m:rPr>
              <m:sty m:val="p"/>
            </m:rPr>
            <w:rPr>
              <w:rFonts w:ascii="Cambria Math" w:hAnsi="Cambria Math"/>
            </w:rPr>
            <w:br/>
          </m:r>
        </m:oMath>
      </m:oMathPara>
      <w:r w:rsidRPr="003F3299">
        <w:t xml:space="preserve">where </w:t>
      </w:r>
      <w:r w:rsidRPr="003F3299">
        <w:rPr>
          <w:i/>
        </w:rPr>
        <w:t>ε</w:t>
      </w:r>
      <w:r w:rsidRPr="003F3299">
        <w:rPr>
          <w:i/>
          <w:vertAlign w:val="subscript"/>
        </w:rPr>
        <w:t>dye</w:t>
      </w:r>
      <w:r w:rsidRPr="003F3299">
        <w:t xml:space="preserve"> is the molar extinction coefficient of the dye, C is the concentration of the protein as determined in step 2.4.</w:t>
      </w:r>
      <w:r w:rsidR="000A2C03" w:rsidRPr="003F3299">
        <w:t>5</w:t>
      </w:r>
      <w:r w:rsidRPr="003F3299">
        <w:t>, and E is the labeling efficiency.</w:t>
      </w:r>
      <w:r w:rsidR="00503456" w:rsidRPr="003F3299">
        <w:t xml:space="preserve"> </w:t>
      </w:r>
      <w:r w:rsidR="00F6674B" w:rsidRPr="003F3299">
        <w:t>Repeat step 2.</w:t>
      </w:r>
      <w:r w:rsidR="002F43F4" w:rsidRPr="003F3299">
        <w:t>4</w:t>
      </w:r>
      <w:r w:rsidR="00F6674B" w:rsidRPr="003F3299">
        <w:t>.2 until the labeling efficiency</w:t>
      </w:r>
      <w:r w:rsidR="000A2C03" w:rsidRPr="003F3299">
        <w:t xml:space="preserve"> value has plateaued</w:t>
      </w:r>
      <w:r w:rsidR="002F43F4" w:rsidRPr="003F3299">
        <w:t xml:space="preserve"> and</w:t>
      </w:r>
      <w:r w:rsidR="00F6674B" w:rsidRPr="003F3299">
        <w:t xml:space="preserve"> is less than </w:t>
      </w:r>
      <w:r w:rsidR="000A2C03" w:rsidRPr="003F3299">
        <w:t>100%</w:t>
      </w:r>
      <w:r w:rsidR="00F6674B" w:rsidRPr="003F3299">
        <w:t>.</w:t>
      </w:r>
      <w:r w:rsidR="00151F42" w:rsidRPr="003F3299">
        <w:t xml:space="preserve"> </w:t>
      </w:r>
    </w:p>
    <w:p w14:paraId="00000045" w14:textId="77777777" w:rsidR="00403951" w:rsidRPr="003F3299" w:rsidRDefault="00403951" w:rsidP="006E6F63">
      <w:pPr>
        <w:widowControl/>
        <w:pBdr>
          <w:top w:val="nil"/>
          <w:left w:val="nil"/>
          <w:bottom w:val="nil"/>
          <w:right w:val="nil"/>
          <w:between w:val="nil"/>
        </w:pBdr>
      </w:pPr>
    </w:p>
    <w:p w14:paraId="00000046" w14:textId="77777777" w:rsidR="00403951" w:rsidRPr="003F3299" w:rsidRDefault="00923F0D" w:rsidP="006E6F63">
      <w:pPr>
        <w:widowControl/>
        <w:numPr>
          <w:ilvl w:val="0"/>
          <w:numId w:val="16"/>
        </w:numPr>
        <w:pBdr>
          <w:top w:val="nil"/>
          <w:left w:val="nil"/>
          <w:bottom w:val="nil"/>
          <w:right w:val="nil"/>
          <w:between w:val="nil"/>
        </w:pBdr>
        <w:ind w:left="0" w:firstLine="0"/>
        <w:rPr>
          <w:b/>
        </w:rPr>
      </w:pPr>
      <w:r w:rsidRPr="003F3299">
        <w:rPr>
          <w:b/>
        </w:rPr>
        <w:t>Determine the R</w:t>
      </w:r>
      <w:r w:rsidRPr="003F3299">
        <w:rPr>
          <w:b/>
          <w:vertAlign w:val="subscript"/>
        </w:rPr>
        <w:t>0</w:t>
      </w:r>
      <w:r w:rsidRPr="003F3299">
        <w:rPr>
          <w:b/>
        </w:rPr>
        <w:t xml:space="preserve"> values</w:t>
      </w:r>
    </w:p>
    <w:p w14:paraId="00000047" w14:textId="77777777" w:rsidR="00403951" w:rsidRPr="003F3299" w:rsidRDefault="00403951" w:rsidP="006E6F63">
      <w:pPr>
        <w:widowControl/>
        <w:pBdr>
          <w:top w:val="nil"/>
          <w:left w:val="nil"/>
          <w:bottom w:val="nil"/>
          <w:right w:val="nil"/>
          <w:between w:val="nil"/>
        </w:pBdr>
        <w:rPr>
          <w:b/>
        </w:rPr>
      </w:pPr>
    </w:p>
    <w:p w14:paraId="61A74E82" w14:textId="0155FA50" w:rsidR="007F2BD9" w:rsidRPr="003F3299" w:rsidRDefault="00A52F85" w:rsidP="006E6F63">
      <w:pPr>
        <w:widowControl/>
        <w:numPr>
          <w:ilvl w:val="1"/>
          <w:numId w:val="16"/>
        </w:numPr>
        <w:pBdr>
          <w:top w:val="nil"/>
          <w:left w:val="nil"/>
          <w:bottom w:val="nil"/>
          <w:right w:val="nil"/>
          <w:between w:val="nil"/>
        </w:pBdr>
        <w:ind w:left="0" w:firstLine="0"/>
        <w:rPr>
          <w:highlight w:val="yellow"/>
        </w:rPr>
      </w:pPr>
      <w:r w:rsidRPr="003F3299">
        <w:rPr>
          <w:highlight w:val="yellow"/>
        </w:rPr>
        <w:t>Measure the R</w:t>
      </w:r>
      <w:r w:rsidRPr="003F3299">
        <w:rPr>
          <w:highlight w:val="yellow"/>
          <w:vertAlign w:val="subscript"/>
        </w:rPr>
        <w:t>0</w:t>
      </w:r>
      <w:r w:rsidRPr="003F3299">
        <w:rPr>
          <w:highlight w:val="yellow"/>
        </w:rPr>
        <w:t xml:space="preserve"> values </w:t>
      </w:r>
      <w:r w:rsidRPr="003F3299">
        <w:rPr>
          <w:i/>
          <w:iCs/>
          <w:highlight w:val="yellow"/>
        </w:rPr>
        <w:t>in situ</w:t>
      </w:r>
      <w:r w:rsidRPr="003F3299">
        <w:rPr>
          <w:highlight w:val="yellow"/>
        </w:rPr>
        <w:t>.</w:t>
      </w:r>
      <w:r w:rsidR="00923F0D" w:rsidRPr="003F3299">
        <w:rPr>
          <w:highlight w:val="yellow"/>
        </w:rPr>
        <w:t xml:space="preserve"> </w:t>
      </w:r>
      <w:r w:rsidRPr="003F3299">
        <w:rPr>
          <w:highlight w:val="yellow"/>
        </w:rPr>
        <w:t>P</w:t>
      </w:r>
      <w:r w:rsidR="00923F0D" w:rsidRPr="003F3299">
        <w:rPr>
          <w:highlight w:val="yellow"/>
        </w:rPr>
        <w:t xml:space="preserve">repare </w:t>
      </w:r>
      <w:r w:rsidR="007C640D" w:rsidRPr="003F3299">
        <w:rPr>
          <w:highlight w:val="yellow"/>
        </w:rPr>
        <w:t>two</w:t>
      </w:r>
      <w:r w:rsidR="00022FDB" w:rsidRPr="003F3299">
        <w:rPr>
          <w:highlight w:val="yellow"/>
        </w:rPr>
        <w:t xml:space="preserve"> </w:t>
      </w:r>
      <w:r w:rsidR="00923F0D" w:rsidRPr="003F3299">
        <w:rPr>
          <w:highlight w:val="yellow"/>
        </w:rPr>
        <w:t>protein samples</w:t>
      </w:r>
      <w:r w:rsidR="00022FDB" w:rsidRPr="003F3299">
        <w:rPr>
          <w:highlight w:val="yellow"/>
        </w:rPr>
        <w:t xml:space="preserve"> at the same concentration of total protein, 4 </w:t>
      </w:r>
      <w:r w:rsidR="00022FDB" w:rsidRPr="003F3299">
        <w:rPr>
          <w:highlight w:val="yellow"/>
        </w:rPr>
        <w:sym w:font="Symbol" w:char="F06D"/>
      </w:r>
      <w:r w:rsidR="00022FDB" w:rsidRPr="003F3299">
        <w:rPr>
          <w:highlight w:val="yellow"/>
        </w:rPr>
        <w:t xml:space="preserve">M, one with </w:t>
      </w:r>
      <w:r w:rsidR="007C640D" w:rsidRPr="003F3299">
        <w:rPr>
          <w:highlight w:val="yellow"/>
        </w:rPr>
        <w:t>the</w:t>
      </w:r>
      <w:r w:rsidR="00022FDB" w:rsidRPr="003F3299">
        <w:rPr>
          <w:highlight w:val="yellow"/>
        </w:rPr>
        <w:t xml:space="preserve"> protein</w:t>
      </w:r>
      <w:r w:rsidR="00923F0D" w:rsidRPr="003F3299">
        <w:rPr>
          <w:highlight w:val="yellow"/>
        </w:rPr>
        <w:t xml:space="preserve"> labeled with the donor dye only </w:t>
      </w:r>
      <w:r w:rsidR="007C640D" w:rsidRPr="003F3299">
        <w:rPr>
          <w:highlight w:val="yellow"/>
        </w:rPr>
        <w:t>and one with the protein labeled with</w:t>
      </w:r>
      <w:r w:rsidR="00923F0D" w:rsidRPr="003F3299">
        <w:rPr>
          <w:highlight w:val="yellow"/>
        </w:rPr>
        <w:t xml:space="preserve"> the acceptor dye only</w:t>
      </w:r>
      <w:r w:rsidR="007C640D" w:rsidRPr="003F3299">
        <w:rPr>
          <w:highlight w:val="yellow"/>
        </w:rPr>
        <w:t xml:space="preserve">. </w:t>
      </w:r>
      <w:r w:rsidR="00923F0D" w:rsidRPr="003F3299">
        <w:rPr>
          <w:highlight w:val="yellow"/>
        </w:rPr>
        <w:t xml:space="preserve">For SecA, a protein concentration of 4 </w:t>
      </w:r>
      <w:r w:rsidR="00E42BE9" w:rsidRPr="003F3299">
        <w:rPr>
          <w:rFonts w:eastAsia="Symbol"/>
          <w:highlight w:val="yellow"/>
        </w:rPr>
        <w:sym w:font="Symbol" w:char="F06D"/>
      </w:r>
      <w:r w:rsidR="00923F0D" w:rsidRPr="003F3299">
        <w:rPr>
          <w:highlight w:val="yellow"/>
        </w:rPr>
        <w:t>M SecA monomer works well for these measurements.</w:t>
      </w:r>
    </w:p>
    <w:p w14:paraId="0D98CD7D" w14:textId="77777777" w:rsidR="00953B4C" w:rsidRPr="003F3299" w:rsidRDefault="00953B4C" w:rsidP="006E6F63">
      <w:pPr>
        <w:widowControl/>
        <w:pBdr>
          <w:top w:val="nil"/>
          <w:left w:val="nil"/>
          <w:bottom w:val="nil"/>
          <w:right w:val="nil"/>
          <w:between w:val="nil"/>
        </w:pBdr>
        <w:rPr>
          <w:highlight w:val="yellow"/>
        </w:rPr>
      </w:pPr>
    </w:p>
    <w:p w14:paraId="1F028E2E" w14:textId="5C58C9EE" w:rsidR="00405598" w:rsidRPr="003F3299" w:rsidRDefault="00EB798E" w:rsidP="006E6F63">
      <w:pPr>
        <w:widowControl/>
        <w:numPr>
          <w:ilvl w:val="2"/>
          <w:numId w:val="16"/>
        </w:numPr>
        <w:pBdr>
          <w:top w:val="nil"/>
          <w:left w:val="nil"/>
          <w:bottom w:val="nil"/>
          <w:right w:val="nil"/>
          <w:between w:val="nil"/>
        </w:pBdr>
        <w:ind w:left="0" w:firstLine="0"/>
        <w:rPr>
          <w:highlight w:val="yellow"/>
        </w:rPr>
      </w:pPr>
      <w:r w:rsidRPr="003F3299">
        <w:rPr>
          <w:highlight w:val="yellow"/>
        </w:rPr>
        <w:t>Prepare sample volumes of 2.5 m</w:t>
      </w:r>
      <w:r w:rsidR="00471C46" w:rsidRPr="003F3299">
        <w:rPr>
          <w:highlight w:val="yellow"/>
        </w:rPr>
        <w:t>L</w:t>
      </w:r>
      <w:r w:rsidRPr="003F3299">
        <w:rPr>
          <w:highlight w:val="yellow"/>
        </w:rPr>
        <w:t xml:space="preserve"> for a 1 cm x 1 cm cuvette</w:t>
      </w:r>
      <w:r w:rsidR="006C3FAF" w:rsidRPr="003F3299">
        <w:rPr>
          <w:highlight w:val="yellow"/>
        </w:rPr>
        <w:t>,</w:t>
      </w:r>
      <w:r w:rsidRPr="003F3299">
        <w:rPr>
          <w:highlight w:val="yellow"/>
        </w:rPr>
        <w:t xml:space="preserve"> 600 </w:t>
      </w:r>
      <w:r w:rsidRPr="003F3299">
        <w:rPr>
          <w:highlight w:val="yellow"/>
        </w:rPr>
        <w:sym w:font="Symbol" w:char="F06D"/>
      </w:r>
      <w:r w:rsidR="00471C46" w:rsidRPr="003F3299">
        <w:rPr>
          <w:highlight w:val="yellow"/>
        </w:rPr>
        <w:t>L</w:t>
      </w:r>
      <w:r w:rsidRPr="003F3299">
        <w:rPr>
          <w:highlight w:val="yellow"/>
        </w:rPr>
        <w:t xml:space="preserve"> for a 5 mm x 5 mm cuvette or 200 </w:t>
      </w:r>
      <w:r w:rsidRPr="003F3299">
        <w:rPr>
          <w:highlight w:val="yellow"/>
        </w:rPr>
        <w:sym w:font="Symbol" w:char="F06D"/>
      </w:r>
      <w:r w:rsidR="00471C46" w:rsidRPr="003F3299">
        <w:rPr>
          <w:highlight w:val="yellow"/>
        </w:rPr>
        <w:t>L</w:t>
      </w:r>
      <w:r w:rsidRPr="003F3299">
        <w:rPr>
          <w:highlight w:val="yellow"/>
        </w:rPr>
        <w:t xml:space="preserve"> for a 3 mm x 3 mm cuvette.</w:t>
      </w:r>
    </w:p>
    <w:p w14:paraId="5CA420CD" w14:textId="77777777" w:rsidR="00953B4C" w:rsidRPr="003F3299" w:rsidRDefault="00953B4C" w:rsidP="006E6F63">
      <w:pPr>
        <w:widowControl/>
        <w:pBdr>
          <w:top w:val="nil"/>
          <w:left w:val="nil"/>
          <w:bottom w:val="nil"/>
          <w:right w:val="nil"/>
          <w:between w:val="nil"/>
        </w:pBdr>
        <w:rPr>
          <w:highlight w:val="yellow"/>
        </w:rPr>
      </w:pPr>
    </w:p>
    <w:p w14:paraId="47ECB24E" w14:textId="5B7E1D9F" w:rsidR="000205CC" w:rsidRPr="003F3299" w:rsidRDefault="00405598" w:rsidP="006E6F63">
      <w:pPr>
        <w:widowControl/>
        <w:numPr>
          <w:ilvl w:val="1"/>
          <w:numId w:val="16"/>
        </w:numPr>
        <w:pBdr>
          <w:top w:val="nil"/>
          <w:left w:val="nil"/>
          <w:bottom w:val="nil"/>
          <w:right w:val="nil"/>
          <w:between w:val="nil"/>
        </w:pBdr>
        <w:ind w:left="0" w:firstLine="0"/>
        <w:rPr>
          <w:highlight w:val="yellow"/>
        </w:rPr>
      </w:pPr>
      <w:r w:rsidRPr="003F3299">
        <w:rPr>
          <w:highlight w:val="yellow"/>
        </w:rPr>
        <w:t xml:space="preserve">Turn on the fluorometer and open the spectral acquisition and analysis program </w:t>
      </w:r>
      <w:r w:rsidR="00D17F6E" w:rsidRPr="003F3299">
        <w:rPr>
          <w:highlight w:val="yellow"/>
        </w:rPr>
        <w:t>in the fluorescence software</w:t>
      </w:r>
      <w:r w:rsidRPr="003F3299">
        <w:rPr>
          <w:highlight w:val="yellow"/>
        </w:rPr>
        <w:t xml:space="preserve"> if using a </w:t>
      </w:r>
      <w:r w:rsidR="00856D16" w:rsidRPr="003F3299">
        <w:rPr>
          <w:highlight w:val="yellow"/>
        </w:rPr>
        <w:t>spectrofluorometer</w:t>
      </w:r>
      <w:r w:rsidRPr="003F3299">
        <w:rPr>
          <w:highlight w:val="yellow"/>
        </w:rPr>
        <w:t>.</w:t>
      </w:r>
      <w:r w:rsidR="00503456" w:rsidRPr="003F3299">
        <w:rPr>
          <w:highlight w:val="yellow"/>
        </w:rPr>
        <w:t xml:space="preserve"> </w:t>
      </w:r>
      <w:r w:rsidRPr="003F3299">
        <w:rPr>
          <w:highlight w:val="yellow"/>
        </w:rPr>
        <w:t>Click on the red</w:t>
      </w:r>
      <w:r w:rsidRPr="003F3299">
        <w:rPr>
          <w:b/>
          <w:bCs/>
          <w:highlight w:val="yellow"/>
        </w:rPr>
        <w:t xml:space="preserve"> M</w:t>
      </w:r>
      <w:r w:rsidRPr="003F3299">
        <w:rPr>
          <w:highlight w:val="yellow"/>
        </w:rPr>
        <w:t xml:space="preserve"> to connect </w:t>
      </w:r>
      <w:r w:rsidR="00196120" w:rsidRPr="003F3299">
        <w:rPr>
          <w:highlight w:val="yellow"/>
        </w:rPr>
        <w:t xml:space="preserve">the </w:t>
      </w:r>
      <w:r w:rsidRPr="003F3299">
        <w:rPr>
          <w:highlight w:val="yellow"/>
        </w:rPr>
        <w:t xml:space="preserve">computer to </w:t>
      </w:r>
      <w:r w:rsidR="00370A05" w:rsidRPr="003F3299">
        <w:rPr>
          <w:highlight w:val="yellow"/>
        </w:rPr>
        <w:t xml:space="preserve">the </w:t>
      </w:r>
      <w:r w:rsidRPr="003F3299">
        <w:rPr>
          <w:highlight w:val="yellow"/>
        </w:rPr>
        <w:t>instrument (</w:t>
      </w:r>
      <w:r w:rsidRPr="003F3299">
        <w:rPr>
          <w:b/>
          <w:bCs/>
          <w:highlight w:val="yellow"/>
        </w:rPr>
        <w:t>Fig</w:t>
      </w:r>
      <w:r w:rsidR="00471C46" w:rsidRPr="003F3299">
        <w:rPr>
          <w:b/>
          <w:bCs/>
          <w:highlight w:val="yellow"/>
        </w:rPr>
        <w:t xml:space="preserve">ure </w:t>
      </w:r>
      <w:r w:rsidR="00AC2844" w:rsidRPr="003F3299">
        <w:rPr>
          <w:b/>
          <w:bCs/>
          <w:highlight w:val="yellow"/>
        </w:rPr>
        <w:t>2</w:t>
      </w:r>
      <w:r w:rsidR="00471C46" w:rsidRPr="003F3299">
        <w:rPr>
          <w:b/>
          <w:bCs/>
          <w:highlight w:val="yellow"/>
        </w:rPr>
        <w:t>A</w:t>
      </w:r>
      <w:r w:rsidRPr="003F3299">
        <w:rPr>
          <w:highlight w:val="yellow"/>
        </w:rPr>
        <w:t xml:space="preserve">) and choose </w:t>
      </w:r>
      <w:r w:rsidR="00492654" w:rsidRPr="003F3299">
        <w:rPr>
          <w:b/>
          <w:bCs/>
          <w:highlight w:val="yellow"/>
        </w:rPr>
        <w:t>E</w:t>
      </w:r>
      <w:r w:rsidRPr="003F3299">
        <w:rPr>
          <w:b/>
          <w:bCs/>
          <w:highlight w:val="yellow"/>
        </w:rPr>
        <w:t xml:space="preserve">mission </w:t>
      </w:r>
      <w:r w:rsidR="00492654" w:rsidRPr="003F3299">
        <w:rPr>
          <w:b/>
          <w:bCs/>
          <w:highlight w:val="yellow"/>
        </w:rPr>
        <w:t>S</w:t>
      </w:r>
      <w:r w:rsidRPr="003F3299">
        <w:rPr>
          <w:b/>
          <w:bCs/>
          <w:highlight w:val="yellow"/>
        </w:rPr>
        <w:t>pectra</w:t>
      </w:r>
      <w:r w:rsidRPr="003F3299">
        <w:rPr>
          <w:highlight w:val="yellow"/>
        </w:rPr>
        <w:t>.</w:t>
      </w:r>
    </w:p>
    <w:p w14:paraId="3C9DD826" w14:textId="77777777" w:rsidR="00953B4C" w:rsidRPr="003F3299" w:rsidRDefault="00953B4C" w:rsidP="006E6F63">
      <w:pPr>
        <w:widowControl/>
        <w:pBdr>
          <w:top w:val="nil"/>
          <w:left w:val="nil"/>
          <w:bottom w:val="nil"/>
          <w:right w:val="nil"/>
          <w:between w:val="nil"/>
        </w:pBdr>
        <w:rPr>
          <w:highlight w:val="yellow"/>
        </w:rPr>
      </w:pPr>
    </w:p>
    <w:p w14:paraId="5EFEED14" w14:textId="7E0B3E2F" w:rsidR="000205CC" w:rsidRPr="003F3299" w:rsidRDefault="000205CC" w:rsidP="006E6F63">
      <w:pPr>
        <w:widowControl/>
        <w:numPr>
          <w:ilvl w:val="2"/>
          <w:numId w:val="16"/>
        </w:numPr>
        <w:pBdr>
          <w:top w:val="nil"/>
          <w:left w:val="nil"/>
          <w:bottom w:val="nil"/>
          <w:right w:val="nil"/>
          <w:between w:val="nil"/>
        </w:pBdr>
        <w:ind w:left="0" w:firstLine="0"/>
        <w:rPr>
          <w:highlight w:val="yellow"/>
        </w:rPr>
      </w:pPr>
      <w:r w:rsidRPr="003F3299">
        <w:rPr>
          <w:highlight w:val="yellow"/>
        </w:rPr>
        <w:t xml:space="preserve">Enter scan parameters using the </w:t>
      </w:r>
      <w:r w:rsidRPr="003F3299">
        <w:rPr>
          <w:b/>
          <w:bCs/>
          <w:highlight w:val="yellow"/>
        </w:rPr>
        <w:t>Collect Experiment</w:t>
      </w:r>
      <w:r w:rsidRPr="003F3299">
        <w:rPr>
          <w:highlight w:val="yellow"/>
        </w:rPr>
        <w:t xml:space="preserve"> menu item, such as excitation wavelength, </w:t>
      </w:r>
      <w:r w:rsidR="00300DB8" w:rsidRPr="003F3299">
        <w:rPr>
          <w:highlight w:val="yellow"/>
        </w:rPr>
        <w:t xml:space="preserve">the </w:t>
      </w:r>
      <w:r w:rsidRPr="003F3299">
        <w:rPr>
          <w:highlight w:val="yellow"/>
        </w:rPr>
        <w:t>range for emission scan, temperature</w:t>
      </w:r>
      <w:r w:rsidR="00196120" w:rsidRPr="003F3299">
        <w:rPr>
          <w:highlight w:val="yellow"/>
        </w:rPr>
        <w:t>,</w:t>
      </w:r>
      <w:r w:rsidRPr="003F3299">
        <w:rPr>
          <w:highlight w:val="yellow"/>
        </w:rPr>
        <w:t xml:space="preserve"> and sample changer position (</w:t>
      </w:r>
      <w:r w:rsidRPr="003F3299">
        <w:rPr>
          <w:b/>
          <w:bCs/>
          <w:highlight w:val="yellow"/>
        </w:rPr>
        <w:t>Fig</w:t>
      </w:r>
      <w:r w:rsidR="00196120" w:rsidRPr="003F3299">
        <w:rPr>
          <w:b/>
          <w:bCs/>
          <w:highlight w:val="yellow"/>
        </w:rPr>
        <w:t>ure</w:t>
      </w:r>
      <w:r w:rsidRPr="003F3299">
        <w:rPr>
          <w:b/>
          <w:bCs/>
          <w:highlight w:val="yellow"/>
        </w:rPr>
        <w:t xml:space="preserve"> </w:t>
      </w:r>
      <w:r w:rsidR="00AC2844" w:rsidRPr="003F3299">
        <w:rPr>
          <w:b/>
          <w:bCs/>
          <w:highlight w:val="yellow"/>
        </w:rPr>
        <w:t>2</w:t>
      </w:r>
      <w:r w:rsidR="00196120" w:rsidRPr="003F3299">
        <w:rPr>
          <w:b/>
          <w:bCs/>
          <w:highlight w:val="yellow"/>
        </w:rPr>
        <w:t>B</w:t>
      </w:r>
      <w:r w:rsidRPr="003F3299">
        <w:rPr>
          <w:highlight w:val="yellow"/>
        </w:rPr>
        <w:t>).</w:t>
      </w:r>
    </w:p>
    <w:p w14:paraId="5812BCBC" w14:textId="77777777" w:rsidR="00DF0269" w:rsidRPr="003F3299" w:rsidRDefault="00DF0269" w:rsidP="006E6F63">
      <w:pPr>
        <w:widowControl/>
        <w:pBdr>
          <w:top w:val="nil"/>
          <w:left w:val="nil"/>
          <w:bottom w:val="nil"/>
          <w:right w:val="nil"/>
          <w:between w:val="nil"/>
        </w:pBdr>
        <w:rPr>
          <w:highlight w:val="yellow"/>
        </w:rPr>
      </w:pPr>
    </w:p>
    <w:p w14:paraId="6E061B85" w14:textId="578453E5" w:rsidR="000205CC" w:rsidRPr="003F3299" w:rsidRDefault="00405598" w:rsidP="006E6F63">
      <w:pPr>
        <w:widowControl/>
        <w:numPr>
          <w:ilvl w:val="2"/>
          <w:numId w:val="16"/>
        </w:numPr>
        <w:pBdr>
          <w:top w:val="nil"/>
          <w:left w:val="nil"/>
          <w:bottom w:val="nil"/>
          <w:right w:val="nil"/>
          <w:between w:val="nil"/>
        </w:pBdr>
        <w:ind w:left="0" w:firstLine="0"/>
        <w:rPr>
          <w:highlight w:val="yellow"/>
        </w:rPr>
      </w:pPr>
      <w:r w:rsidRPr="003F3299">
        <w:rPr>
          <w:highlight w:val="yellow"/>
        </w:rPr>
        <w:t xml:space="preserve">Click on </w:t>
      </w:r>
      <w:r w:rsidRPr="003F3299">
        <w:rPr>
          <w:b/>
          <w:bCs/>
          <w:highlight w:val="yellow"/>
        </w:rPr>
        <w:t>RTC</w:t>
      </w:r>
      <w:r w:rsidRPr="003F3299">
        <w:rPr>
          <w:highlight w:val="yellow"/>
        </w:rPr>
        <w:t xml:space="preserve"> and o</w:t>
      </w:r>
      <w:r w:rsidR="00923F0D" w:rsidRPr="003F3299">
        <w:rPr>
          <w:highlight w:val="yellow"/>
        </w:rPr>
        <w:t>ptimize instrument settings (e.g.</w:t>
      </w:r>
      <w:r w:rsidR="00300DB8" w:rsidRPr="003F3299">
        <w:rPr>
          <w:highlight w:val="yellow"/>
        </w:rPr>
        <w:t>,</w:t>
      </w:r>
      <w:r w:rsidR="00923F0D" w:rsidRPr="003F3299">
        <w:rPr>
          <w:highlight w:val="yellow"/>
        </w:rPr>
        <w:t xml:space="preserve"> spectral slits) by monitoring the fluorescence emission at the peak using an excitation wavelength set at the dye's absorption maximum.</w:t>
      </w:r>
      <w:r w:rsidR="00503456" w:rsidRPr="003F3299">
        <w:rPr>
          <w:highlight w:val="yellow"/>
        </w:rPr>
        <w:t xml:space="preserve"> </w:t>
      </w:r>
      <w:r w:rsidR="00C3682D" w:rsidRPr="003F3299">
        <w:rPr>
          <w:highlight w:val="yellow"/>
        </w:rPr>
        <w:t>For SecA, set th</w:t>
      </w:r>
      <w:r w:rsidR="00A20D55" w:rsidRPr="003F3299">
        <w:rPr>
          <w:highlight w:val="yellow"/>
        </w:rPr>
        <w:t xml:space="preserve">e following </w:t>
      </w:r>
      <w:r w:rsidR="00C3682D" w:rsidRPr="003F3299">
        <w:rPr>
          <w:highlight w:val="yellow"/>
        </w:rPr>
        <w:t>settings</w:t>
      </w:r>
      <w:r w:rsidR="00B4394D" w:rsidRPr="003F3299">
        <w:rPr>
          <w:highlight w:val="yellow"/>
        </w:rPr>
        <w:t xml:space="preserve">: bandpass as </w:t>
      </w:r>
      <w:r w:rsidR="00C3682D" w:rsidRPr="003F3299">
        <w:rPr>
          <w:highlight w:val="yellow"/>
        </w:rPr>
        <w:t>1 nm</w:t>
      </w:r>
      <w:r w:rsidR="00B4394D" w:rsidRPr="003F3299">
        <w:rPr>
          <w:highlight w:val="yellow"/>
        </w:rPr>
        <w:t xml:space="preserve">; excitation and emission </w:t>
      </w:r>
      <w:r w:rsidR="00ED3B46" w:rsidRPr="003F3299">
        <w:rPr>
          <w:highlight w:val="yellow"/>
        </w:rPr>
        <w:t>slits as</w:t>
      </w:r>
      <w:r w:rsidR="00151F42" w:rsidRPr="003F3299">
        <w:rPr>
          <w:highlight w:val="yellow"/>
        </w:rPr>
        <w:t xml:space="preserve"> </w:t>
      </w:r>
      <w:r w:rsidR="00C3682D" w:rsidRPr="003F3299">
        <w:rPr>
          <w:highlight w:val="yellow"/>
        </w:rPr>
        <w:t xml:space="preserve">1 and 1.5 mm respectively, with </w:t>
      </w:r>
      <w:r w:rsidR="00ED3B46" w:rsidRPr="003F3299">
        <w:rPr>
          <w:highlight w:val="yellow"/>
        </w:rPr>
        <w:t xml:space="preserve">the </w:t>
      </w:r>
      <w:r w:rsidR="00C3682D" w:rsidRPr="003F3299">
        <w:rPr>
          <w:highlight w:val="yellow"/>
        </w:rPr>
        <w:t xml:space="preserve">temperature at 25 </w:t>
      </w:r>
      <w:r w:rsidR="00C3682D" w:rsidRPr="003F3299">
        <w:rPr>
          <w:rFonts w:eastAsia="Symbol"/>
          <w:highlight w:val="yellow"/>
        </w:rPr>
        <w:t>°</w:t>
      </w:r>
      <w:r w:rsidR="00C3682D" w:rsidRPr="003F3299">
        <w:rPr>
          <w:highlight w:val="yellow"/>
        </w:rPr>
        <w:t xml:space="preserve">C and stirring speed </w:t>
      </w:r>
      <w:r w:rsidR="00452DAD" w:rsidRPr="003F3299">
        <w:rPr>
          <w:highlight w:val="yellow"/>
        </w:rPr>
        <w:t>at</w:t>
      </w:r>
      <w:r w:rsidR="00C3682D" w:rsidRPr="003F3299">
        <w:rPr>
          <w:highlight w:val="yellow"/>
        </w:rPr>
        <w:t xml:space="preserve"> 250 rpm.</w:t>
      </w:r>
    </w:p>
    <w:p w14:paraId="71907EF0" w14:textId="77777777" w:rsidR="00DF0269" w:rsidRPr="003F3299" w:rsidRDefault="00DF0269" w:rsidP="006E6F63">
      <w:pPr>
        <w:widowControl/>
        <w:pBdr>
          <w:top w:val="nil"/>
          <w:left w:val="nil"/>
          <w:bottom w:val="nil"/>
          <w:right w:val="nil"/>
          <w:between w:val="nil"/>
        </w:pBdr>
        <w:rPr>
          <w:highlight w:val="yellow"/>
        </w:rPr>
      </w:pPr>
    </w:p>
    <w:p w14:paraId="4A71A206" w14:textId="346177D4" w:rsidR="00405598" w:rsidRPr="003F3299" w:rsidRDefault="00EB798E" w:rsidP="006E6F63">
      <w:pPr>
        <w:rPr>
          <w:highlight w:val="yellow"/>
        </w:rPr>
      </w:pPr>
      <w:r w:rsidRPr="003F3299">
        <w:rPr>
          <w:highlight w:val="yellow"/>
        </w:rPr>
        <w:t>N</w:t>
      </w:r>
      <w:r w:rsidR="00300DB8" w:rsidRPr="003F3299">
        <w:rPr>
          <w:highlight w:val="yellow"/>
        </w:rPr>
        <w:t>OTE</w:t>
      </w:r>
      <w:r w:rsidRPr="003F3299">
        <w:rPr>
          <w:highlight w:val="yellow"/>
        </w:rPr>
        <w:t>: Do not exceed the counts per second (cps) capacity of the instrument (</w:t>
      </w:r>
      <w:r w:rsidR="004E0319" w:rsidRPr="003F3299">
        <w:rPr>
          <w:highlight w:val="yellow"/>
        </w:rPr>
        <w:t>typica</w:t>
      </w:r>
      <w:r w:rsidR="00C3682D" w:rsidRPr="003F3299">
        <w:rPr>
          <w:highlight w:val="yellow"/>
        </w:rPr>
        <w:t>l</w:t>
      </w:r>
      <w:r w:rsidR="004E0319" w:rsidRPr="003F3299">
        <w:rPr>
          <w:highlight w:val="yellow"/>
        </w:rPr>
        <w:t xml:space="preserve">ly </w:t>
      </w:r>
      <w:r w:rsidRPr="003F3299">
        <w:rPr>
          <w:highlight w:val="yellow"/>
        </w:rPr>
        <w:t>2 x 10</w:t>
      </w:r>
      <w:r w:rsidRPr="003F3299">
        <w:rPr>
          <w:highlight w:val="yellow"/>
          <w:vertAlign w:val="superscript"/>
        </w:rPr>
        <w:t>6</w:t>
      </w:r>
      <w:r w:rsidRPr="003F3299">
        <w:rPr>
          <w:highlight w:val="yellow"/>
        </w:rPr>
        <w:t xml:space="preserve"> cps).</w:t>
      </w:r>
      <w:r w:rsidR="00503456" w:rsidRPr="003F3299">
        <w:rPr>
          <w:highlight w:val="yellow"/>
        </w:rPr>
        <w:t xml:space="preserve"> </w:t>
      </w:r>
      <w:r w:rsidR="001F3A9A" w:rsidRPr="003F3299">
        <w:rPr>
          <w:highlight w:val="yellow"/>
        </w:rPr>
        <w:br/>
      </w:r>
    </w:p>
    <w:p w14:paraId="04962436" w14:textId="0A935FE5" w:rsidR="00D37435" w:rsidRPr="003F3299" w:rsidRDefault="00D37435" w:rsidP="006E6F63">
      <w:pPr>
        <w:widowControl/>
        <w:pBdr>
          <w:top w:val="nil"/>
          <w:left w:val="nil"/>
          <w:bottom w:val="nil"/>
          <w:right w:val="nil"/>
          <w:between w:val="nil"/>
        </w:pBdr>
        <w:rPr>
          <w:highlight w:val="yellow"/>
        </w:rPr>
      </w:pPr>
      <w:r w:rsidRPr="003F3299">
        <w:rPr>
          <w:highlight w:val="yellow"/>
        </w:rPr>
        <w:t>3.3</w:t>
      </w:r>
      <w:r w:rsidRPr="003F3299">
        <w:rPr>
          <w:highlight w:val="yellow"/>
        </w:rPr>
        <w:tab/>
      </w:r>
      <w:r w:rsidR="003A26EF" w:rsidRPr="003F3299">
        <w:rPr>
          <w:highlight w:val="yellow"/>
        </w:rPr>
        <w:t>Place the donor labeled protein sample in the sample holder and c</w:t>
      </w:r>
      <w:r w:rsidR="000205CC" w:rsidRPr="003F3299">
        <w:rPr>
          <w:highlight w:val="yellow"/>
        </w:rPr>
        <w:t xml:space="preserve">lick </w:t>
      </w:r>
      <w:r w:rsidR="00CC582D" w:rsidRPr="003F3299">
        <w:rPr>
          <w:b/>
          <w:bCs/>
          <w:highlight w:val="yellow"/>
        </w:rPr>
        <w:t>R</w:t>
      </w:r>
      <w:r w:rsidR="000205CC" w:rsidRPr="003F3299">
        <w:rPr>
          <w:b/>
          <w:bCs/>
          <w:highlight w:val="yellow"/>
        </w:rPr>
        <w:t>un</w:t>
      </w:r>
      <w:r w:rsidR="000205CC" w:rsidRPr="003F3299">
        <w:rPr>
          <w:highlight w:val="yellow"/>
        </w:rPr>
        <w:t xml:space="preserve"> to g</w:t>
      </w:r>
      <w:r w:rsidR="00923F0D" w:rsidRPr="003F3299">
        <w:rPr>
          <w:highlight w:val="yellow"/>
        </w:rPr>
        <w:t>enerate an emission scan of the protein labeled with the donor dye only (</w:t>
      </w:r>
      <w:r w:rsidR="00CC582D" w:rsidRPr="003F3299">
        <w:rPr>
          <w:highlight w:val="yellow"/>
        </w:rPr>
        <w:t>d</w:t>
      </w:r>
      <w:r w:rsidR="00923F0D" w:rsidRPr="003F3299">
        <w:rPr>
          <w:highlight w:val="yellow"/>
        </w:rPr>
        <w:t>onor only protein) by exciting the sample at the dye absorption maximum</w:t>
      </w:r>
      <w:r w:rsidR="00892046" w:rsidRPr="003F3299">
        <w:rPr>
          <w:highlight w:val="yellow"/>
        </w:rPr>
        <w:t xml:space="preserve"> (e.g.</w:t>
      </w:r>
      <w:r w:rsidR="00CC582D" w:rsidRPr="003F3299">
        <w:rPr>
          <w:highlight w:val="yellow"/>
        </w:rPr>
        <w:t>,</w:t>
      </w:r>
      <w:r w:rsidR="00892046" w:rsidRPr="003F3299">
        <w:rPr>
          <w:highlight w:val="yellow"/>
        </w:rPr>
        <w:t xml:space="preserve"> 488 nm for AF488)</w:t>
      </w:r>
      <w:r w:rsidR="00923F0D" w:rsidRPr="003F3299">
        <w:rPr>
          <w:highlight w:val="yellow"/>
        </w:rPr>
        <w:t xml:space="preserve"> and scanning over the emission peak</w:t>
      </w:r>
      <w:r w:rsidR="00A52F85" w:rsidRPr="003F3299">
        <w:rPr>
          <w:highlight w:val="yellow"/>
        </w:rPr>
        <w:t xml:space="preserve"> (505</w:t>
      </w:r>
      <w:r w:rsidR="00651801" w:rsidRPr="003F3299">
        <w:rPr>
          <w:highlight w:val="yellow"/>
        </w:rPr>
        <w:t>–</w:t>
      </w:r>
      <w:r w:rsidR="00A52F85" w:rsidRPr="003F3299">
        <w:rPr>
          <w:highlight w:val="yellow"/>
        </w:rPr>
        <w:t>750 nm for donor only SecA protein labeled with AF488)</w:t>
      </w:r>
      <w:r w:rsidR="00923F0D" w:rsidRPr="003F3299">
        <w:rPr>
          <w:highlight w:val="yellow"/>
        </w:rPr>
        <w:t>.</w:t>
      </w:r>
      <w:r w:rsidR="00503456" w:rsidRPr="003F3299">
        <w:rPr>
          <w:highlight w:val="yellow"/>
        </w:rPr>
        <w:t xml:space="preserve"> </w:t>
      </w:r>
    </w:p>
    <w:p w14:paraId="5DA7B444" w14:textId="77777777" w:rsidR="00D37435" w:rsidRPr="003F3299" w:rsidRDefault="00D37435" w:rsidP="006E6F63">
      <w:pPr>
        <w:widowControl/>
        <w:pBdr>
          <w:top w:val="nil"/>
          <w:left w:val="nil"/>
          <w:bottom w:val="nil"/>
          <w:right w:val="nil"/>
          <w:between w:val="nil"/>
        </w:pBdr>
        <w:rPr>
          <w:highlight w:val="yellow"/>
        </w:rPr>
      </w:pPr>
    </w:p>
    <w:p w14:paraId="0000004C" w14:textId="73EA62ED" w:rsidR="00403951" w:rsidRPr="003F3299" w:rsidRDefault="00D37435" w:rsidP="006E6F63">
      <w:pPr>
        <w:pStyle w:val="ListParagraph"/>
        <w:numPr>
          <w:ilvl w:val="1"/>
          <w:numId w:val="27"/>
        </w:numPr>
        <w:ind w:left="0" w:firstLine="0"/>
        <w:contextualSpacing w:val="0"/>
        <w:rPr>
          <w:highlight w:val="yellow"/>
        </w:rPr>
      </w:pPr>
      <w:r w:rsidRPr="003F3299">
        <w:rPr>
          <w:highlight w:val="yellow"/>
        </w:rPr>
        <w:t>Establish a baseline for the scan</w:t>
      </w:r>
      <w:r w:rsidRPr="003F3299" w:rsidDel="00A52F85">
        <w:rPr>
          <w:highlight w:val="yellow"/>
        </w:rPr>
        <w:t xml:space="preserve"> </w:t>
      </w:r>
      <w:r w:rsidRPr="003F3299">
        <w:rPr>
          <w:highlight w:val="yellow"/>
        </w:rPr>
        <w:t xml:space="preserve">by extending the scan 25–50 nm past the end of the peak. </w:t>
      </w:r>
      <w:r w:rsidR="008B37C9" w:rsidRPr="003F3299">
        <w:rPr>
          <w:highlight w:val="yellow"/>
        </w:rPr>
        <w:t>M</w:t>
      </w:r>
      <w:r w:rsidR="00923F0D" w:rsidRPr="003F3299">
        <w:rPr>
          <w:highlight w:val="yellow"/>
        </w:rPr>
        <w:t xml:space="preserve">easure the quantum yield of the </w:t>
      </w:r>
      <w:r w:rsidR="00DD1977" w:rsidRPr="003F3299">
        <w:rPr>
          <w:highlight w:val="yellow"/>
        </w:rPr>
        <w:t>donor-</w:t>
      </w:r>
      <w:r w:rsidR="00923F0D" w:rsidRPr="003F3299">
        <w:rPr>
          <w:highlight w:val="yellow"/>
        </w:rPr>
        <w:t xml:space="preserve">only protein, </w:t>
      </w:r>
      <w:r w:rsidR="008B37C9" w:rsidRPr="003F3299">
        <w:rPr>
          <w:highlight w:val="yellow"/>
        </w:rPr>
        <w:t xml:space="preserve">by performing </w:t>
      </w:r>
      <w:r w:rsidR="00923F0D" w:rsidRPr="003F3299">
        <w:rPr>
          <w:highlight w:val="yellow"/>
        </w:rPr>
        <w:t xml:space="preserve">absorption and fluorescence measurements on samples of </w:t>
      </w:r>
      <w:r w:rsidR="00D2358F" w:rsidRPr="003F3299">
        <w:rPr>
          <w:highlight w:val="yellow"/>
        </w:rPr>
        <w:t xml:space="preserve">different </w:t>
      </w:r>
      <w:r w:rsidR="00923F0D" w:rsidRPr="003F3299">
        <w:rPr>
          <w:highlight w:val="yellow"/>
        </w:rPr>
        <w:t>concentration</w:t>
      </w:r>
      <w:r w:rsidR="00D2358F" w:rsidRPr="003F3299">
        <w:rPr>
          <w:highlight w:val="yellow"/>
        </w:rPr>
        <w:t>s</w:t>
      </w:r>
      <w:r w:rsidR="00923F0D" w:rsidRPr="003F3299">
        <w:rPr>
          <w:highlight w:val="yellow"/>
        </w:rPr>
        <w:t xml:space="preserve"> as described</w:t>
      </w:r>
      <w:r w:rsidR="00906D7F" w:rsidRPr="003F3299">
        <w:rPr>
          <w:highlight w:val="yellow"/>
        </w:rPr>
        <w:fldChar w:fldCharType="begin"/>
      </w:r>
      <w:r w:rsidR="002F57ED" w:rsidRPr="003F3299">
        <w:rPr>
          <w:highlight w:val="yellow"/>
        </w:rPr>
        <w:instrText xml:space="preserve"> ADDIN EN.CITE &lt;EndNote&gt;&lt;Cite ExcludeYear="1"&gt;&lt;Author&gt;Scientific&lt;/Author&gt;&lt;RecNum&gt;680&lt;/RecNum&gt;&lt;DisplayText&gt;&lt;style face="superscript"&gt;47&lt;/style&gt;&lt;/DisplayText&gt;&lt;record&gt;&lt;rec-number&gt;680&lt;/rec-number&gt;&lt;foreign-keys&gt;&lt;key app="EN" db-id="dwtt55wf109w9bett01x0dx02dvzafvar0zr" timestamp="1629042107"&gt;680&lt;/key&gt;&lt;/foreign-keys&gt;&lt;ref-type name="Web Page"&gt;12&lt;/ref-type&gt;&lt;contributors&gt;&lt;authors&gt;&lt;author&gt;Horiba Scientific&lt;/author&gt;&lt;/authors&gt;&lt;/contributors&gt;&lt;titles&gt;&lt;title&gt;A Guide to Recording Fluorescence Quantum Yields&lt;/title&gt;&lt;/titles&gt;&lt;pages&gt;guide to measuring fluorescence quantum yields&lt;/pages&gt;&lt;volume&gt;2021&lt;/volume&gt;&lt;number&gt;7/15/21&lt;/number&gt;&lt;dates&gt;&lt;/dates&gt;&lt;pub-location&gt;Middlesex UK&lt;/pub-location&gt;&lt;publisher&gt;Horiba UK Limited&lt;/publisher&gt;&lt;work-type&gt;pdf&lt;/work-type&gt;&lt;urls&gt;&lt;related-urls&gt;&lt;url&gt;https://static.horiba.com/fileadmin/Horiba/Application/Materials/Material_Research/Quantum_Dots/quantumyieldstrad.pdf&lt;/url&gt;&lt;/related-urls&gt;&lt;/urls&gt;&lt;/record&gt;&lt;/Cite&gt;&lt;/EndNote&gt;</w:instrText>
      </w:r>
      <w:r w:rsidR="00906D7F" w:rsidRPr="003F3299">
        <w:rPr>
          <w:highlight w:val="yellow"/>
        </w:rPr>
        <w:fldChar w:fldCharType="separate"/>
      </w:r>
      <w:r w:rsidR="002F57ED" w:rsidRPr="003F3299">
        <w:rPr>
          <w:highlight w:val="yellow"/>
          <w:vertAlign w:val="superscript"/>
        </w:rPr>
        <w:t>47</w:t>
      </w:r>
      <w:r w:rsidR="00906D7F" w:rsidRPr="003F3299">
        <w:rPr>
          <w:highlight w:val="yellow"/>
        </w:rPr>
        <w:fldChar w:fldCharType="end"/>
      </w:r>
      <w:r w:rsidR="00923F0D" w:rsidRPr="003F3299">
        <w:rPr>
          <w:highlight w:val="yellow"/>
        </w:rPr>
        <w:t>.</w:t>
      </w:r>
      <w:r w:rsidR="00503456" w:rsidRPr="003F3299">
        <w:rPr>
          <w:highlight w:val="yellow"/>
        </w:rPr>
        <w:t xml:space="preserve"> </w:t>
      </w:r>
      <w:r w:rsidR="002008DB" w:rsidRPr="003F3299">
        <w:rPr>
          <w:highlight w:val="yellow"/>
        </w:rPr>
        <w:t>Maintain t</w:t>
      </w:r>
      <w:r w:rsidR="00923F0D" w:rsidRPr="003F3299">
        <w:rPr>
          <w:highlight w:val="yellow"/>
        </w:rPr>
        <w:t>he same slit settings for these measurements.</w:t>
      </w:r>
    </w:p>
    <w:p w14:paraId="0D8AE191" w14:textId="77777777" w:rsidR="00DF0269" w:rsidRPr="003F3299" w:rsidRDefault="00DF0269" w:rsidP="006E6F63">
      <w:pPr>
        <w:widowControl/>
        <w:pBdr>
          <w:top w:val="nil"/>
          <w:left w:val="nil"/>
          <w:bottom w:val="nil"/>
          <w:right w:val="nil"/>
          <w:between w:val="nil"/>
        </w:pBdr>
        <w:rPr>
          <w:highlight w:val="yellow"/>
        </w:rPr>
      </w:pPr>
    </w:p>
    <w:p w14:paraId="0000004E" w14:textId="4DC7908B" w:rsidR="00403951" w:rsidRPr="003F3299" w:rsidRDefault="00EC1329" w:rsidP="006E6F63">
      <w:pPr>
        <w:pStyle w:val="ListParagraph"/>
        <w:widowControl/>
        <w:numPr>
          <w:ilvl w:val="2"/>
          <w:numId w:val="27"/>
        </w:numPr>
        <w:pBdr>
          <w:top w:val="nil"/>
          <w:left w:val="nil"/>
          <w:bottom w:val="nil"/>
          <w:right w:val="nil"/>
          <w:between w:val="nil"/>
        </w:pBdr>
        <w:ind w:left="0" w:firstLine="0"/>
        <w:contextualSpacing w:val="0"/>
        <w:rPr>
          <w:highlight w:val="yellow"/>
        </w:rPr>
      </w:pPr>
      <w:r w:rsidRPr="003F3299">
        <w:rPr>
          <w:highlight w:val="yellow"/>
        </w:rPr>
        <w:lastRenderedPageBreak/>
        <w:t xml:space="preserve">Use </w:t>
      </w:r>
      <w:r w:rsidR="00DD1977" w:rsidRPr="003F3299">
        <w:rPr>
          <w:highlight w:val="yellow"/>
        </w:rPr>
        <w:t>f</w:t>
      </w:r>
      <w:r w:rsidR="00923F0D" w:rsidRPr="003F3299">
        <w:rPr>
          <w:highlight w:val="yellow"/>
        </w:rPr>
        <w:t>ree donor dye as the reference for the quantum yield.</w:t>
      </w:r>
      <w:r w:rsidR="00503456" w:rsidRPr="003F3299">
        <w:rPr>
          <w:highlight w:val="yellow"/>
        </w:rPr>
        <w:t xml:space="preserve"> </w:t>
      </w:r>
      <w:r w:rsidR="00D2358F" w:rsidRPr="003F3299">
        <w:rPr>
          <w:highlight w:val="yellow"/>
        </w:rPr>
        <w:br/>
      </w:r>
      <w:r w:rsidR="008B37C9" w:rsidRPr="003F3299">
        <w:rPr>
          <w:highlight w:val="yellow"/>
        </w:rPr>
        <w:t>Obtain a</w:t>
      </w:r>
      <w:r w:rsidR="00923F0D" w:rsidRPr="003F3299">
        <w:rPr>
          <w:highlight w:val="yellow"/>
        </w:rPr>
        <w:t xml:space="preserve">t least four measurements </w:t>
      </w:r>
      <w:r w:rsidR="008B37C9" w:rsidRPr="003F3299">
        <w:rPr>
          <w:highlight w:val="yellow"/>
        </w:rPr>
        <w:t>of</w:t>
      </w:r>
      <w:r w:rsidR="00923F0D" w:rsidRPr="003F3299">
        <w:rPr>
          <w:highlight w:val="yellow"/>
        </w:rPr>
        <w:t xml:space="preserve"> the </w:t>
      </w:r>
      <w:r w:rsidR="00DD1977" w:rsidRPr="003F3299">
        <w:rPr>
          <w:highlight w:val="yellow"/>
        </w:rPr>
        <w:t>donor-</w:t>
      </w:r>
      <w:r w:rsidR="00923F0D" w:rsidRPr="003F3299">
        <w:rPr>
          <w:highlight w:val="yellow"/>
        </w:rPr>
        <w:t>only protein and the free dye</w:t>
      </w:r>
      <w:r w:rsidR="00DF0269" w:rsidRPr="003F3299">
        <w:rPr>
          <w:highlight w:val="yellow"/>
        </w:rPr>
        <w:t xml:space="preserve"> at different concentrations</w:t>
      </w:r>
      <w:r w:rsidR="00923F0D" w:rsidRPr="003F3299">
        <w:rPr>
          <w:highlight w:val="yellow"/>
        </w:rPr>
        <w:t xml:space="preserve"> for an accurate determination.</w:t>
      </w:r>
    </w:p>
    <w:p w14:paraId="48E9C629" w14:textId="77777777" w:rsidR="00DF0269" w:rsidRPr="003F3299" w:rsidRDefault="00DF0269" w:rsidP="006E6F63">
      <w:pPr>
        <w:widowControl/>
        <w:pBdr>
          <w:top w:val="nil"/>
          <w:left w:val="nil"/>
          <w:bottom w:val="nil"/>
          <w:right w:val="nil"/>
          <w:between w:val="nil"/>
        </w:pBdr>
      </w:pPr>
    </w:p>
    <w:p w14:paraId="0000004F" w14:textId="57D72291" w:rsidR="00403951" w:rsidRPr="003F3299" w:rsidRDefault="00923F0D" w:rsidP="006E6F63">
      <w:pPr>
        <w:widowControl/>
        <w:numPr>
          <w:ilvl w:val="2"/>
          <w:numId w:val="27"/>
        </w:numPr>
        <w:pBdr>
          <w:top w:val="nil"/>
          <w:left w:val="nil"/>
          <w:bottom w:val="nil"/>
          <w:right w:val="nil"/>
          <w:between w:val="nil"/>
        </w:pBdr>
        <w:ind w:left="0" w:firstLine="0"/>
      </w:pPr>
      <w:r w:rsidRPr="003F3299">
        <w:t>Plot the fluorescence intensity</w:t>
      </w:r>
      <w:r w:rsidR="00821053" w:rsidRPr="003F3299">
        <w:t xml:space="preserve"> or integrated area</w:t>
      </w:r>
      <w:r w:rsidRPr="003F3299">
        <w:t xml:space="preserve"> versus the absorbance for the </w:t>
      </w:r>
      <w:r w:rsidR="00DD1977" w:rsidRPr="003F3299">
        <w:t>donor-</w:t>
      </w:r>
      <w:r w:rsidRPr="003F3299">
        <w:t>only protein and the free dye or reference.</w:t>
      </w:r>
      <w:r w:rsidR="00503456" w:rsidRPr="003F3299">
        <w:t xml:space="preserve"> </w:t>
      </w:r>
      <w:r w:rsidRPr="003F3299">
        <w:t>Determine the slopes</w:t>
      </w:r>
      <w:r w:rsidR="001B2CCF" w:rsidRPr="003F3299">
        <w:t xml:space="preserve"> for the </w:t>
      </w:r>
      <w:r w:rsidR="007F577D" w:rsidRPr="003F3299">
        <w:t>donor-</w:t>
      </w:r>
      <w:r w:rsidR="001B2CCF" w:rsidRPr="003F3299">
        <w:t>only protein (</w:t>
      </w:r>
      <w:r w:rsidR="001B2CCF" w:rsidRPr="003F3299">
        <w:rPr>
          <w:i/>
          <w:iCs/>
        </w:rPr>
        <w:t>Slope</w:t>
      </w:r>
      <w:r w:rsidR="001B2CCF" w:rsidRPr="003F3299">
        <w:rPr>
          <w:i/>
          <w:iCs/>
          <w:vertAlign w:val="subscript"/>
        </w:rPr>
        <w:t>D</w:t>
      </w:r>
      <w:r w:rsidR="001B2CCF" w:rsidRPr="003F3299">
        <w:t>) and the reference (</w:t>
      </w:r>
      <w:r w:rsidR="001B2CCF" w:rsidRPr="003F3299">
        <w:rPr>
          <w:i/>
          <w:iCs/>
        </w:rPr>
        <w:t>Slope</w:t>
      </w:r>
      <w:r w:rsidR="001B2CCF" w:rsidRPr="003F3299">
        <w:rPr>
          <w:i/>
          <w:iCs/>
          <w:vertAlign w:val="subscript"/>
        </w:rPr>
        <w:t>R</w:t>
      </w:r>
      <w:r w:rsidR="001B2CCF" w:rsidRPr="003F3299">
        <w:t>)</w:t>
      </w:r>
      <w:r w:rsidRPr="003F3299">
        <w:t>.</w:t>
      </w:r>
    </w:p>
    <w:p w14:paraId="243590F6" w14:textId="77777777" w:rsidR="00DF0269" w:rsidRPr="003F3299" w:rsidRDefault="00DF0269" w:rsidP="006E6F63">
      <w:pPr>
        <w:widowControl/>
        <w:pBdr>
          <w:top w:val="nil"/>
          <w:left w:val="nil"/>
          <w:bottom w:val="nil"/>
          <w:right w:val="nil"/>
          <w:between w:val="nil"/>
        </w:pBdr>
      </w:pPr>
    </w:p>
    <w:p w14:paraId="0DCBD252" w14:textId="3338CB80" w:rsidR="003D0557" w:rsidRPr="003F3299" w:rsidRDefault="00923F0D" w:rsidP="006E6F63">
      <w:pPr>
        <w:widowControl/>
        <w:numPr>
          <w:ilvl w:val="2"/>
          <w:numId w:val="27"/>
        </w:numPr>
        <w:pBdr>
          <w:top w:val="nil"/>
          <w:left w:val="nil"/>
          <w:bottom w:val="nil"/>
          <w:right w:val="nil"/>
          <w:between w:val="nil"/>
        </w:pBdr>
        <w:ind w:left="0" w:firstLine="0"/>
      </w:pPr>
      <w:r w:rsidRPr="003F3299">
        <w:t xml:space="preserve">Quantum </w:t>
      </w:r>
      <w:r w:rsidR="004B6315" w:rsidRPr="003F3299">
        <w:t xml:space="preserve">yield </w:t>
      </w:r>
      <w:r w:rsidR="0080518A" w:rsidRPr="003F3299">
        <w:t>(</w:t>
      </w:r>
      <w:r w:rsidR="004B6315" w:rsidRPr="003F3299">
        <w:rPr>
          <w:i/>
          <w:iCs/>
        </w:rPr>
        <w:sym w:font="Symbol" w:char="F066"/>
      </w:r>
      <w:r w:rsidR="004B6315" w:rsidRPr="003F3299">
        <w:t xml:space="preserve">) </w:t>
      </w:r>
      <w:r w:rsidRPr="003F3299">
        <w:t>is calculated using the following equation:</w:t>
      </w:r>
    </w:p>
    <w:p w14:paraId="00000050" w14:textId="5F50495C" w:rsidR="00403951" w:rsidRPr="003F3299" w:rsidRDefault="00151D12" w:rsidP="006E6F63">
      <w:pPr>
        <w:rPr>
          <w:rFonts w:eastAsia="Cambria Math"/>
        </w:rPr>
      </w:pPr>
      <m:oMathPara>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D</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ϕ</m:t>
              </m:r>
            </m:e>
            <m:sub>
              <m:r>
                <w:rPr>
                  <w:rFonts w:ascii="Cambria Math" w:eastAsia="Cambria Math" w:hAnsi="Cambria Math"/>
                </w:rPr>
                <m:t>R</m:t>
              </m:r>
            </m:sub>
          </m:sSub>
          <m:d>
            <m:dPr>
              <m:ctrlPr>
                <w:rPr>
                  <w:rFonts w:ascii="Cambria Math" w:eastAsia="Cambria Math" w:hAnsi="Cambria Math"/>
                </w:rPr>
              </m:ctrlPr>
            </m:dPr>
            <m:e>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Slope</m:t>
                      </m:r>
                    </m:e>
                    <m:sub>
                      <m:r>
                        <w:rPr>
                          <w:rFonts w:ascii="Cambria Math" w:eastAsia="Cambria Math" w:hAnsi="Cambria Math"/>
                        </w:rPr>
                        <m:t>D</m:t>
                      </m:r>
                    </m:sub>
                  </m:sSub>
                </m:num>
                <m:den>
                  <m:sSub>
                    <m:sSubPr>
                      <m:ctrlPr>
                        <w:rPr>
                          <w:rFonts w:ascii="Cambria Math" w:eastAsia="Cambria Math" w:hAnsi="Cambria Math"/>
                        </w:rPr>
                      </m:ctrlPr>
                    </m:sSubPr>
                    <m:e>
                      <m:r>
                        <w:rPr>
                          <w:rFonts w:ascii="Cambria Math" w:eastAsia="Cambria Math" w:hAnsi="Cambria Math"/>
                        </w:rPr>
                        <m:t>Slope</m:t>
                      </m:r>
                    </m:e>
                    <m:sub>
                      <m:r>
                        <w:rPr>
                          <w:rFonts w:ascii="Cambria Math" w:eastAsia="Cambria Math" w:hAnsi="Cambria Math"/>
                        </w:rPr>
                        <m:t>R</m:t>
                      </m:r>
                    </m:sub>
                  </m:sSub>
                </m:den>
              </m:f>
            </m:e>
          </m:d>
          <m:d>
            <m:dPr>
              <m:ctrlPr>
                <w:rPr>
                  <w:rFonts w:ascii="Cambria Math" w:eastAsia="Cambria Math" w:hAnsi="Cambria Math"/>
                </w:rPr>
              </m:ctrlPr>
            </m:dPr>
            <m:e>
              <m:f>
                <m:fPr>
                  <m:ctrlPr>
                    <w:rPr>
                      <w:rFonts w:ascii="Cambria Math" w:eastAsia="Cambria Math" w:hAnsi="Cambria Math"/>
                    </w:rPr>
                  </m:ctrlPr>
                </m:fPr>
                <m:num>
                  <m:sSubSup>
                    <m:sSubSupPr>
                      <m:ctrlPr>
                        <w:rPr>
                          <w:rFonts w:ascii="Cambria Math" w:eastAsia="Cambria Math" w:hAnsi="Cambria Math"/>
                        </w:rPr>
                      </m:ctrlPr>
                    </m:sSubSupPr>
                    <m:e>
                      <m:r>
                        <w:rPr>
                          <w:rFonts w:ascii="Cambria Math" w:eastAsia="Cambria Math" w:hAnsi="Cambria Math"/>
                        </w:rPr>
                        <m:t>η</m:t>
                      </m:r>
                    </m:e>
                    <m:sub>
                      <m:r>
                        <w:rPr>
                          <w:rFonts w:ascii="Cambria Math" w:eastAsia="Cambria Math" w:hAnsi="Cambria Math"/>
                        </w:rPr>
                        <m:t>D</m:t>
                      </m:r>
                    </m:sub>
                    <m:sup>
                      <m:r>
                        <w:rPr>
                          <w:rFonts w:ascii="Cambria Math" w:eastAsia="Cambria Math" w:hAnsi="Cambria Math"/>
                        </w:rPr>
                        <m:t>2</m:t>
                      </m:r>
                    </m:sup>
                  </m:sSubSup>
                </m:num>
                <m:den>
                  <m:sSubSup>
                    <m:sSubSupPr>
                      <m:ctrlPr>
                        <w:rPr>
                          <w:rFonts w:ascii="Cambria Math" w:eastAsia="Cambria Math" w:hAnsi="Cambria Math"/>
                        </w:rPr>
                      </m:ctrlPr>
                    </m:sSubSupPr>
                    <m:e>
                      <m:r>
                        <w:rPr>
                          <w:rFonts w:ascii="Cambria Math" w:eastAsia="Cambria Math" w:hAnsi="Cambria Math"/>
                        </w:rPr>
                        <m:t>η</m:t>
                      </m:r>
                    </m:e>
                    <m:sub>
                      <m:r>
                        <w:rPr>
                          <w:rFonts w:ascii="Cambria Math" w:eastAsia="Cambria Math" w:hAnsi="Cambria Math"/>
                        </w:rPr>
                        <m:t>R</m:t>
                      </m:r>
                    </m:sub>
                    <m:sup>
                      <m:r>
                        <w:rPr>
                          <w:rFonts w:ascii="Cambria Math" w:eastAsia="Cambria Math" w:hAnsi="Cambria Math"/>
                        </w:rPr>
                        <m:t>2</m:t>
                      </m:r>
                    </m:sup>
                  </m:sSubSup>
                </m:den>
              </m:f>
            </m:e>
          </m:d>
        </m:oMath>
      </m:oMathPara>
    </w:p>
    <w:p w14:paraId="00000051" w14:textId="7AB6850D" w:rsidR="00403951" w:rsidRPr="003F3299" w:rsidRDefault="00923F0D" w:rsidP="006E6F63">
      <w:pPr>
        <w:widowControl/>
        <w:pBdr>
          <w:top w:val="nil"/>
          <w:left w:val="nil"/>
          <w:bottom w:val="nil"/>
          <w:right w:val="nil"/>
          <w:between w:val="nil"/>
        </w:pBdr>
      </w:pPr>
      <w:r w:rsidRPr="003F3299">
        <w:t xml:space="preserve">here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D</m:t>
            </m:r>
          </m:sub>
        </m:sSub>
      </m:oMath>
      <w:r w:rsidRPr="003F3299">
        <w:t xml:space="preserve"> is the quantum yield of the donor</w:t>
      </w:r>
      <w:r w:rsidR="00413E31" w:rsidRPr="003F3299">
        <w:t xml:space="preserve"> only protein</w:t>
      </w:r>
      <w:r w:rsidRPr="003F3299">
        <w:t xml:space="preserve">, </w:t>
      </w:r>
      <m:oMath>
        <m:sSub>
          <m:sSubPr>
            <m:ctrlPr>
              <w:rPr>
                <w:rFonts w:ascii="Cambria Math" w:eastAsia="Cambria Math" w:hAnsi="Cambria Math"/>
              </w:rPr>
            </m:ctrlPr>
          </m:sSubPr>
          <m:e>
            <m:r>
              <w:rPr>
                <w:rFonts w:ascii="Cambria Math" w:hAnsi="Cambria Math"/>
              </w:rPr>
              <m:t>ϕ</m:t>
            </m:r>
          </m:e>
          <m:sub>
            <m:r>
              <w:rPr>
                <w:rFonts w:ascii="Cambria Math" w:eastAsia="Cambria Math" w:hAnsi="Cambria Math"/>
              </w:rPr>
              <m:t>R</m:t>
            </m:r>
          </m:sub>
        </m:sSub>
      </m:oMath>
      <w:r w:rsidRPr="003F3299">
        <w:t xml:space="preserve"> is the quantum yield of the free dye (this can usually be obtained from the manufacturer), </w:t>
      </w:r>
      <m:oMath>
        <m:sSub>
          <m:sSubPr>
            <m:ctrlPr>
              <w:rPr>
                <w:rFonts w:ascii="Cambria Math" w:eastAsia="Cambria Math" w:hAnsi="Cambria Math"/>
              </w:rPr>
            </m:ctrlPr>
          </m:sSubPr>
          <m:e>
            <m:r>
              <w:rPr>
                <w:rFonts w:ascii="Cambria Math" w:eastAsia="Cambria Math" w:hAnsi="Cambria Math"/>
              </w:rPr>
              <m:t>Slope</m:t>
            </m:r>
          </m:e>
          <m:sub>
            <m:r>
              <w:rPr>
                <w:rFonts w:ascii="Cambria Math" w:eastAsia="Cambria Math" w:hAnsi="Cambria Math"/>
              </w:rPr>
              <m:t>D</m:t>
            </m:r>
          </m:sub>
        </m:sSub>
      </m:oMath>
      <w:r w:rsidRPr="003F3299">
        <w:t xml:space="preserve"> and </w:t>
      </w:r>
      <m:oMath>
        <m:sSub>
          <m:sSubPr>
            <m:ctrlPr>
              <w:rPr>
                <w:rFonts w:ascii="Cambria Math" w:eastAsia="Cambria Math" w:hAnsi="Cambria Math"/>
              </w:rPr>
            </m:ctrlPr>
          </m:sSubPr>
          <m:e>
            <m:r>
              <w:rPr>
                <w:rFonts w:ascii="Cambria Math" w:eastAsia="Cambria Math" w:hAnsi="Cambria Math"/>
              </w:rPr>
              <m:t>Slope</m:t>
            </m:r>
          </m:e>
          <m:sub>
            <m:r>
              <w:rPr>
                <w:rFonts w:ascii="Cambria Math" w:eastAsia="Cambria Math" w:hAnsi="Cambria Math"/>
              </w:rPr>
              <m:t>R</m:t>
            </m:r>
          </m:sub>
        </m:sSub>
      </m:oMath>
      <w:r w:rsidRPr="003F3299">
        <w:t xml:space="preserve"> are the slopes determined in step 3.</w:t>
      </w:r>
      <w:r w:rsidR="006A1852" w:rsidRPr="003F3299">
        <w:t>4</w:t>
      </w:r>
      <w:r w:rsidRPr="003F3299">
        <w:t>.</w:t>
      </w:r>
      <w:r w:rsidR="0093552C" w:rsidRPr="003F3299">
        <w:t>2</w:t>
      </w:r>
      <w:r w:rsidRPr="003F3299">
        <w:t xml:space="preserve"> for the donor only protein and reference, respectively and </w:t>
      </w:r>
      <m:oMath>
        <m:sSub>
          <m:sSubPr>
            <m:ctrlPr>
              <w:rPr>
                <w:rFonts w:ascii="Cambria Math" w:eastAsia="Cambria Math" w:hAnsi="Cambria Math"/>
              </w:rPr>
            </m:ctrlPr>
          </m:sSubPr>
          <m:e>
            <m:r>
              <w:rPr>
                <w:rFonts w:ascii="Cambria Math" w:hAnsi="Cambria Math"/>
              </w:rPr>
              <m:t>η</m:t>
            </m:r>
          </m:e>
          <m:sub>
            <m:r>
              <w:rPr>
                <w:rFonts w:ascii="Cambria Math" w:eastAsia="Cambria Math" w:hAnsi="Cambria Math"/>
              </w:rPr>
              <m:t>D</m:t>
            </m:r>
          </m:sub>
        </m:sSub>
      </m:oMath>
      <w:r w:rsidRPr="003F3299">
        <w:t xml:space="preserve"> and </w:t>
      </w:r>
      <m:oMath>
        <m:sSub>
          <m:sSubPr>
            <m:ctrlPr>
              <w:rPr>
                <w:rFonts w:ascii="Cambria Math" w:eastAsia="Cambria Math" w:hAnsi="Cambria Math"/>
              </w:rPr>
            </m:ctrlPr>
          </m:sSubPr>
          <m:e>
            <m:r>
              <w:rPr>
                <w:rFonts w:ascii="Cambria Math" w:hAnsi="Cambria Math"/>
              </w:rPr>
              <m:t>η</m:t>
            </m:r>
          </m:e>
          <m:sub>
            <m:r>
              <w:rPr>
                <w:rFonts w:ascii="Cambria Math" w:eastAsia="Cambria Math" w:hAnsi="Cambria Math"/>
              </w:rPr>
              <m:t>R</m:t>
            </m:r>
          </m:sub>
        </m:sSub>
      </m:oMath>
      <w:r w:rsidRPr="003F3299">
        <w:t xml:space="preserve"> represent the index of refraction of the </w:t>
      </w:r>
      <w:r w:rsidR="0093552C" w:rsidRPr="003F3299">
        <w:t>donor-</w:t>
      </w:r>
      <w:r w:rsidRPr="003F3299">
        <w:t xml:space="preserve">only protein and the </w:t>
      </w:r>
      <w:r w:rsidR="0093552C" w:rsidRPr="003F3299">
        <w:t>reference-</w:t>
      </w:r>
      <w:r w:rsidRPr="003F3299">
        <w:t xml:space="preserve">free dye solutions, respectively </w:t>
      </w:r>
      <w:r w:rsidR="00906D7F" w:rsidRPr="003F3299">
        <w:fldChar w:fldCharType="begin"/>
      </w:r>
      <w:r w:rsidR="002F57ED" w:rsidRPr="003F3299">
        <w:instrText xml:space="preserve"> ADDIN EN.CITE &lt;EndNote&gt;&lt;Cite ExcludeYear="1"&gt;&lt;Author&gt;Scientific&lt;/Author&gt;&lt;RecNum&gt;680&lt;/RecNum&gt;&lt;DisplayText&gt;&lt;style face="superscript"&gt;47&lt;/style&gt;&lt;/DisplayText&gt;&lt;record&gt;&lt;rec-number&gt;680&lt;/rec-number&gt;&lt;foreign-keys&gt;&lt;key app="EN" db-id="dwtt55wf109w9bett01x0dx02dvzafvar0zr" timestamp="1629042107"&gt;680&lt;/key&gt;&lt;/foreign-keys&gt;&lt;ref-type name="Web Page"&gt;12&lt;/ref-type&gt;&lt;contributors&gt;&lt;authors&gt;&lt;author&gt;Horiba Scientific&lt;/author&gt;&lt;/authors&gt;&lt;/contributors&gt;&lt;titles&gt;&lt;title&gt;A Guide to Recording Fluorescence Quantum Yields&lt;/title&gt;&lt;/titles&gt;&lt;pages&gt;guide to measuring fluorescence quantum yields&lt;/pages&gt;&lt;volume&gt;2021&lt;/volume&gt;&lt;number&gt;7/15/21&lt;/number&gt;&lt;dates&gt;&lt;/dates&gt;&lt;pub-location&gt;Middlesex UK&lt;/pub-location&gt;&lt;publisher&gt;Horiba UK Limited&lt;/publisher&gt;&lt;work-type&gt;pdf&lt;/work-type&gt;&lt;urls&gt;&lt;related-urls&gt;&lt;url&gt;https://static.horiba.com/fileadmin/Horiba/Application/Materials/Material_Research/Quantum_Dots/quantumyieldstrad.pdf&lt;/url&gt;&lt;/related-urls&gt;&lt;/urls&gt;&lt;/record&gt;&lt;/Cite&gt;&lt;/EndNote&gt;</w:instrText>
      </w:r>
      <w:r w:rsidR="00906D7F" w:rsidRPr="003F3299">
        <w:fldChar w:fldCharType="separate"/>
      </w:r>
      <w:r w:rsidR="002F57ED" w:rsidRPr="003F3299">
        <w:rPr>
          <w:vertAlign w:val="superscript"/>
        </w:rPr>
        <w:t>47</w:t>
      </w:r>
      <w:r w:rsidR="00906D7F" w:rsidRPr="003F3299">
        <w:fldChar w:fldCharType="end"/>
      </w:r>
      <w:r w:rsidRPr="003F3299">
        <w:t xml:space="preserve">. </w:t>
      </w:r>
    </w:p>
    <w:p w14:paraId="6A5B57B3" w14:textId="77777777" w:rsidR="00DF0269" w:rsidRPr="003F3299" w:rsidRDefault="00DF0269" w:rsidP="006E6F63">
      <w:pPr>
        <w:widowControl/>
        <w:pBdr>
          <w:top w:val="nil"/>
          <w:left w:val="nil"/>
          <w:bottom w:val="nil"/>
          <w:right w:val="nil"/>
          <w:between w:val="nil"/>
        </w:pBdr>
      </w:pPr>
    </w:p>
    <w:p w14:paraId="00000052" w14:textId="3DB86EEE" w:rsidR="00403951" w:rsidRPr="003F3299" w:rsidRDefault="00923F0D" w:rsidP="006E6F63">
      <w:pPr>
        <w:widowControl/>
        <w:numPr>
          <w:ilvl w:val="1"/>
          <w:numId w:val="27"/>
        </w:numPr>
        <w:pBdr>
          <w:top w:val="nil"/>
          <w:left w:val="nil"/>
          <w:bottom w:val="nil"/>
          <w:right w:val="nil"/>
          <w:between w:val="nil"/>
        </w:pBdr>
        <w:ind w:left="0" w:firstLine="0"/>
      </w:pPr>
      <w:r w:rsidRPr="003F3299">
        <w:t xml:space="preserve">Obtain an absorption spectrum of your </w:t>
      </w:r>
      <w:r w:rsidR="00E1545D" w:rsidRPr="003F3299">
        <w:t>acceptor-</w:t>
      </w:r>
      <w:r w:rsidRPr="003F3299">
        <w:t>only protein using a 1 cm pathlength cell.</w:t>
      </w:r>
      <w:r w:rsidR="00503456" w:rsidRPr="003F3299">
        <w:t xml:space="preserve"> </w:t>
      </w:r>
      <w:r w:rsidRPr="003F3299">
        <w:t xml:space="preserve">Generate an extinction coefficient spectrum of your </w:t>
      </w:r>
      <w:r w:rsidR="00E1545D" w:rsidRPr="003F3299">
        <w:t>acceptor-</w:t>
      </w:r>
      <w:r w:rsidRPr="003F3299">
        <w:t>only protein by dividing the absorption spectrum by the dye concentration.</w:t>
      </w:r>
    </w:p>
    <w:p w14:paraId="7FB4BB56" w14:textId="77777777" w:rsidR="00DF0269" w:rsidRPr="003F3299" w:rsidRDefault="00DF0269" w:rsidP="006E6F63">
      <w:pPr>
        <w:widowControl/>
        <w:pBdr>
          <w:top w:val="nil"/>
          <w:left w:val="nil"/>
          <w:bottom w:val="nil"/>
          <w:right w:val="nil"/>
          <w:between w:val="nil"/>
        </w:pBdr>
      </w:pPr>
    </w:p>
    <w:p w14:paraId="00000053" w14:textId="6D838515" w:rsidR="00403951" w:rsidRPr="003F3299" w:rsidRDefault="00923F0D" w:rsidP="006E6F63">
      <w:pPr>
        <w:widowControl/>
        <w:numPr>
          <w:ilvl w:val="1"/>
          <w:numId w:val="27"/>
        </w:numPr>
        <w:pBdr>
          <w:top w:val="nil"/>
          <w:left w:val="nil"/>
          <w:bottom w:val="nil"/>
          <w:right w:val="nil"/>
          <w:between w:val="nil"/>
        </w:pBdr>
        <w:ind w:left="0" w:firstLine="0"/>
      </w:pPr>
      <w:r w:rsidRPr="003F3299">
        <w:t xml:space="preserve">Generate the spectral overlap integral, </w:t>
      </w:r>
      <w:r w:rsidR="00FD2B56" w:rsidRPr="00FD2B56">
        <w:rPr>
          <w:i/>
        </w:rPr>
        <w:t>J (</w:t>
      </w:r>
      <w:r w:rsidR="00E42BE9" w:rsidRPr="003F3299">
        <w:rPr>
          <w:rFonts w:eastAsia="Symbol"/>
          <w:i/>
        </w:rPr>
        <w:sym w:font="Symbol" w:char="F06C"/>
      </w:r>
      <w:r w:rsidRPr="003F3299">
        <w:rPr>
          <w:i/>
        </w:rPr>
        <w:t>)</w:t>
      </w:r>
      <w:r w:rsidRPr="003F3299">
        <w:t xml:space="preserve"> using a graphical analysis program.</w:t>
      </w:r>
      <w:r w:rsidR="00503456" w:rsidRPr="003F3299">
        <w:t xml:space="preserve"> </w:t>
      </w:r>
      <w:r w:rsidR="004B6315" w:rsidRPr="003F3299">
        <w:t>A standard worksheet program</w:t>
      </w:r>
      <w:r w:rsidR="00485B8D" w:rsidRPr="003F3299">
        <w:t xml:space="preserve"> (e</w:t>
      </w:r>
      <w:r w:rsidR="00E1545D" w:rsidRPr="003F3299">
        <w:t>.g., spreadsheet</w:t>
      </w:r>
      <w:r w:rsidR="00485B8D" w:rsidRPr="003F3299">
        <w:t>)</w:t>
      </w:r>
      <w:r w:rsidR="004B6315" w:rsidRPr="003F3299">
        <w:t xml:space="preserve"> can also be used for this process.</w:t>
      </w:r>
    </w:p>
    <w:p w14:paraId="2ABBA0B4" w14:textId="77777777" w:rsidR="00DF0269" w:rsidRPr="003F3299" w:rsidRDefault="00DF0269" w:rsidP="006E6F63">
      <w:pPr>
        <w:widowControl/>
        <w:pBdr>
          <w:top w:val="nil"/>
          <w:left w:val="nil"/>
          <w:bottom w:val="nil"/>
          <w:right w:val="nil"/>
          <w:between w:val="nil"/>
        </w:pBdr>
      </w:pPr>
    </w:p>
    <w:p w14:paraId="00000054" w14:textId="15B56EF5" w:rsidR="00403951" w:rsidRPr="003F3299" w:rsidRDefault="00923F0D" w:rsidP="006E6F63">
      <w:pPr>
        <w:widowControl/>
        <w:numPr>
          <w:ilvl w:val="2"/>
          <w:numId w:val="27"/>
        </w:numPr>
        <w:pBdr>
          <w:top w:val="nil"/>
          <w:left w:val="nil"/>
          <w:bottom w:val="nil"/>
          <w:right w:val="nil"/>
          <w:between w:val="nil"/>
        </w:pBdr>
        <w:ind w:left="0" w:firstLine="0"/>
      </w:pPr>
      <w:r w:rsidRPr="003F3299">
        <w:t xml:space="preserve">Multiply the fluorescence emission spectrum of the </w:t>
      </w:r>
      <w:r w:rsidR="00723896" w:rsidRPr="003F3299">
        <w:t>donor-</w:t>
      </w:r>
      <w:r w:rsidRPr="003F3299">
        <w:t>only protein (</w:t>
      </w:r>
      <w:r w:rsidR="00723896" w:rsidRPr="003F3299">
        <w:t>s</w:t>
      </w:r>
      <w:r w:rsidRPr="003F3299">
        <w:t>tep 3.</w:t>
      </w:r>
      <w:r w:rsidR="00C3439E" w:rsidRPr="003F3299">
        <w:t>4</w:t>
      </w:r>
      <w:r w:rsidRPr="003F3299">
        <w:t xml:space="preserve">) by the extinction coefficient spectrum of the </w:t>
      </w:r>
      <w:r w:rsidR="00723896" w:rsidRPr="003F3299">
        <w:t>acceptor-</w:t>
      </w:r>
      <w:r w:rsidRPr="003F3299">
        <w:t>only protein</w:t>
      </w:r>
      <w:r w:rsidR="006A1852" w:rsidRPr="003F3299">
        <w:t xml:space="preserve"> to generate the overlap spectrum</w:t>
      </w:r>
      <w:r w:rsidR="00330C4F" w:rsidRPr="003F3299">
        <w:rPr>
          <w:rStyle w:val="CommentReference"/>
          <w:sz w:val="24"/>
          <w:szCs w:val="24"/>
        </w:rPr>
        <w:t>.</w:t>
      </w:r>
    </w:p>
    <w:p w14:paraId="1310AF04" w14:textId="77777777" w:rsidR="00DF0269" w:rsidRPr="003F3299" w:rsidRDefault="00DF0269" w:rsidP="006E6F63">
      <w:pPr>
        <w:widowControl/>
        <w:pBdr>
          <w:top w:val="nil"/>
          <w:left w:val="nil"/>
          <w:bottom w:val="nil"/>
          <w:right w:val="nil"/>
          <w:between w:val="nil"/>
        </w:pBdr>
      </w:pPr>
    </w:p>
    <w:p w14:paraId="0F6B67EE" w14:textId="3BB55E95" w:rsidR="0057737C" w:rsidRPr="003F3299" w:rsidRDefault="00923F0D" w:rsidP="006E6F63">
      <w:pPr>
        <w:widowControl/>
        <w:numPr>
          <w:ilvl w:val="2"/>
          <w:numId w:val="27"/>
        </w:numPr>
        <w:pBdr>
          <w:top w:val="nil"/>
          <w:left w:val="nil"/>
          <w:bottom w:val="nil"/>
          <w:right w:val="nil"/>
          <w:between w:val="nil"/>
        </w:pBdr>
        <w:ind w:left="0" w:firstLine="0"/>
      </w:pPr>
      <w:r w:rsidRPr="003F3299">
        <w:t xml:space="preserve">Multiply the resultant overlap spectrum by </w:t>
      </w:r>
      <w:r w:rsidR="00E42BE9" w:rsidRPr="003F3299">
        <w:rPr>
          <w:rFonts w:eastAsia="Symbol"/>
        </w:rPr>
        <w:sym w:font="Symbol" w:char="F06C"/>
      </w:r>
      <w:r w:rsidRPr="003F3299">
        <w:rPr>
          <w:vertAlign w:val="superscript"/>
        </w:rPr>
        <w:t>4</w:t>
      </w:r>
      <w:r w:rsidR="00DF0269" w:rsidRPr="003F3299">
        <w:t>.</w:t>
      </w:r>
    </w:p>
    <w:p w14:paraId="37FA46B5" w14:textId="77777777" w:rsidR="00DF0269" w:rsidRPr="003F3299" w:rsidRDefault="00DF0269" w:rsidP="006E6F63">
      <w:pPr>
        <w:widowControl/>
        <w:pBdr>
          <w:top w:val="nil"/>
          <w:left w:val="nil"/>
          <w:bottom w:val="nil"/>
          <w:right w:val="nil"/>
          <w:between w:val="nil"/>
        </w:pBdr>
      </w:pPr>
    </w:p>
    <w:p w14:paraId="00000056" w14:textId="4D73246C" w:rsidR="00403951" w:rsidRPr="003F3299" w:rsidRDefault="00923F0D" w:rsidP="006E6F63">
      <w:pPr>
        <w:widowControl/>
        <w:numPr>
          <w:ilvl w:val="2"/>
          <w:numId w:val="27"/>
        </w:numPr>
        <w:pBdr>
          <w:top w:val="nil"/>
          <w:left w:val="nil"/>
          <w:bottom w:val="nil"/>
          <w:right w:val="nil"/>
          <w:between w:val="nil"/>
        </w:pBdr>
        <w:ind w:left="0" w:firstLine="0"/>
      </w:pPr>
      <w:r w:rsidRPr="003F3299">
        <w:t>Determine the area under the curve by integration of the overlap region.</w:t>
      </w:r>
      <w:r w:rsidR="00503456" w:rsidRPr="003F3299">
        <w:t xml:space="preserve"> </w:t>
      </w:r>
      <w:r w:rsidRPr="003F3299">
        <w:t xml:space="preserve">The overlap region is defined as the area where the donor emission spectrum multiplied by </w:t>
      </w:r>
      <w:r w:rsidR="00CD7B67" w:rsidRPr="003F3299">
        <w:t xml:space="preserve">the </w:t>
      </w:r>
      <w:r w:rsidRPr="003F3299">
        <w:t>acceptor extinction coefficient spectrum yields positive values.</w:t>
      </w:r>
      <w:r w:rsidR="00503456" w:rsidRPr="003F3299">
        <w:t xml:space="preserve"> </w:t>
      </w:r>
      <w:r w:rsidRPr="003F3299">
        <w:t>The spectral overlap integral is defined as:</w:t>
      </w:r>
      <w:r w:rsidRPr="003F3299">
        <w:br/>
      </w:r>
      <m:oMathPara>
        <m:oMath>
          <m:r>
            <w:rPr>
              <w:rFonts w:ascii="Cambria Math" w:eastAsia="Cambria Math" w:hAnsi="Cambria Math"/>
            </w:rPr>
            <m:t>J</m:t>
          </m:r>
          <m:d>
            <m:dPr>
              <m:ctrlPr>
                <w:rPr>
                  <w:rFonts w:ascii="Cambria Math" w:eastAsia="Cambria Math" w:hAnsi="Cambria Math"/>
                </w:rPr>
              </m:ctrlPr>
            </m:dPr>
            <m:e>
              <m:r>
                <w:rPr>
                  <w:rFonts w:ascii="Cambria Math" w:eastAsia="Cambria Math" w:hAnsi="Cambria Math"/>
                </w:rPr>
                <m:t>λ</m:t>
              </m:r>
            </m:e>
          </m:d>
          <m:r>
            <w:rPr>
              <w:rFonts w:ascii="Cambria Math" w:eastAsia="Cambria Math" w:hAnsi="Cambria Math"/>
            </w:rPr>
            <m:t>=</m:t>
          </m:r>
          <m:sSubSup>
            <m:sSubSupPr>
              <m:ctrlPr>
                <w:rPr>
                  <w:rFonts w:ascii="Cambria Math" w:eastAsia="Cambria Math" w:hAnsi="Cambria Math"/>
                </w:rPr>
              </m:ctrlPr>
            </m:sSubSupPr>
            <m:e>
              <m:r>
                <w:rPr>
                  <w:rFonts w:ascii="Cambria Math" w:eastAsia="Cambria Math" w:hAnsi="Cambria Math"/>
                </w:rPr>
                <m:t>∫</m:t>
              </m:r>
            </m:e>
            <m:sub>
              <m:r>
                <w:rPr>
                  <w:rFonts w:ascii="Cambria Math" w:eastAsia="Cambria Math" w:hAnsi="Cambria Math"/>
                </w:rPr>
                <m:t>0</m:t>
              </m:r>
            </m:sub>
            <m:sup>
              <m:r>
                <w:rPr>
                  <w:rFonts w:ascii="Cambria Math" w:eastAsia="Cambria Math" w:hAnsi="Cambria Math"/>
                </w:rPr>
                <m:t>∞</m:t>
              </m:r>
            </m:sup>
          </m:sSubSup>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D</m:t>
              </m:r>
            </m:sub>
          </m:sSub>
          <m:d>
            <m:dPr>
              <m:ctrlPr>
                <w:rPr>
                  <w:rFonts w:ascii="Cambria Math" w:eastAsia="Cambria Math" w:hAnsi="Cambria Math"/>
                </w:rPr>
              </m:ctrlPr>
            </m:dPr>
            <m:e>
              <m:r>
                <w:rPr>
                  <w:rFonts w:ascii="Cambria Math" w:eastAsia="Cambria Math" w:hAnsi="Cambria Math"/>
                </w:rPr>
                <m:t>λ</m:t>
              </m:r>
            </m:e>
          </m:d>
          <m:sSub>
            <m:sSubPr>
              <m:ctrlPr>
                <w:rPr>
                  <w:rFonts w:ascii="Cambria Math" w:eastAsia="Cambria Math" w:hAnsi="Cambria Math"/>
                </w:rPr>
              </m:ctrlPr>
            </m:sSubPr>
            <m:e>
              <m:r>
                <w:rPr>
                  <w:rFonts w:ascii="Cambria Math" w:eastAsia="Cambria Math" w:hAnsi="Cambria Math"/>
                </w:rPr>
                <m:t>ε</m:t>
              </m:r>
            </m:e>
            <m:sub>
              <m:r>
                <w:rPr>
                  <w:rFonts w:ascii="Cambria Math" w:eastAsia="Cambria Math" w:hAnsi="Cambria Math"/>
                </w:rPr>
                <m:t>A</m:t>
              </m:r>
            </m:sub>
          </m:sSub>
          <m:d>
            <m:dPr>
              <m:ctrlPr>
                <w:rPr>
                  <w:rFonts w:ascii="Cambria Math" w:eastAsia="Cambria Math" w:hAnsi="Cambria Math"/>
                </w:rPr>
              </m:ctrlPr>
            </m:dPr>
            <m:e>
              <m:r>
                <w:rPr>
                  <w:rFonts w:ascii="Cambria Math" w:eastAsia="Cambria Math" w:hAnsi="Cambria Math"/>
                </w:rPr>
                <m:t>λ</m:t>
              </m:r>
            </m:e>
          </m:d>
          <m:sSup>
            <m:sSupPr>
              <m:ctrlPr>
                <w:rPr>
                  <w:rFonts w:ascii="Cambria Math" w:eastAsia="Cambria Math" w:hAnsi="Cambria Math"/>
                </w:rPr>
              </m:ctrlPr>
            </m:sSupPr>
            <m:e>
              <m:r>
                <w:rPr>
                  <w:rFonts w:ascii="Cambria Math" w:eastAsia="Cambria Math" w:hAnsi="Cambria Math"/>
                </w:rPr>
                <m:t>λ</m:t>
              </m:r>
            </m:e>
            <m:sup>
              <m:r>
                <w:rPr>
                  <w:rFonts w:ascii="Cambria Math" w:eastAsia="Cambria Math" w:hAnsi="Cambria Math"/>
                </w:rPr>
                <m:t>4</m:t>
              </m:r>
            </m:sup>
          </m:sSup>
          <m:r>
            <w:rPr>
              <w:rFonts w:ascii="Cambria Math" w:eastAsia="Cambria Math" w:hAnsi="Cambria Math"/>
            </w:rPr>
            <m:t>dλ</m:t>
          </m:r>
        </m:oMath>
      </m:oMathPara>
    </w:p>
    <w:p w14:paraId="0C5565A9" w14:textId="107C47D3" w:rsidR="004B6315" w:rsidRPr="003F3299" w:rsidRDefault="00923F0D" w:rsidP="006E6F63">
      <w:pPr>
        <w:widowControl/>
        <w:pBdr>
          <w:top w:val="nil"/>
          <w:left w:val="nil"/>
          <w:bottom w:val="nil"/>
          <w:right w:val="nil"/>
          <w:between w:val="nil"/>
        </w:pBdr>
      </w:pPr>
      <w:r w:rsidRPr="003F3299">
        <w:t xml:space="preserve">where </w:t>
      </w:r>
      <w:r w:rsidR="00FD2B56" w:rsidRPr="00FD2B56">
        <w:rPr>
          <w:i/>
        </w:rPr>
        <w:t>F</w:t>
      </w:r>
      <w:r w:rsidR="00FD2B56" w:rsidRPr="00FD2B56">
        <w:rPr>
          <w:i/>
          <w:vertAlign w:val="subscript"/>
        </w:rPr>
        <w:t>D</w:t>
      </w:r>
      <w:r w:rsidR="00FD2B56" w:rsidRPr="00FD2B56">
        <w:rPr>
          <w:i/>
        </w:rPr>
        <w:t xml:space="preserve"> (</w:t>
      </w:r>
      <w:r w:rsidR="00E42BE9" w:rsidRPr="003F3299">
        <w:rPr>
          <w:rFonts w:eastAsia="Symbol"/>
          <w:i/>
        </w:rPr>
        <w:sym w:font="Symbol" w:char="F06C"/>
      </w:r>
      <w:r w:rsidRPr="003F3299">
        <w:rPr>
          <w:i/>
        </w:rPr>
        <w:t>)</w:t>
      </w:r>
      <w:r w:rsidRPr="003F3299">
        <w:t xml:space="preserve"> is the emission spectrum of the </w:t>
      </w:r>
      <w:r w:rsidR="004567AC" w:rsidRPr="003F3299">
        <w:t>donor-</w:t>
      </w:r>
      <w:r w:rsidRPr="003F3299">
        <w:t>only protein (obtained in step 3.</w:t>
      </w:r>
      <w:r w:rsidR="00A55A60" w:rsidRPr="003F3299">
        <w:t>4</w:t>
      </w:r>
      <w:r w:rsidRPr="003F3299">
        <w:t xml:space="preserve">) and </w:t>
      </w:r>
      <w:r w:rsidR="00E42BE9" w:rsidRPr="003F3299">
        <w:rPr>
          <w:rFonts w:eastAsia="Symbol"/>
          <w:i/>
        </w:rPr>
        <w:sym w:font="Symbol" w:char="F065"/>
      </w:r>
      <w:r w:rsidRPr="003F3299">
        <w:rPr>
          <w:i/>
          <w:vertAlign w:val="subscript"/>
        </w:rPr>
        <w:t>A</w:t>
      </w:r>
      <w:r w:rsidRPr="003F3299">
        <w:rPr>
          <w:i/>
        </w:rPr>
        <w:t>(</w:t>
      </w:r>
      <w:r w:rsidR="00E42BE9" w:rsidRPr="003F3299">
        <w:rPr>
          <w:rFonts w:eastAsia="Symbol"/>
          <w:i/>
        </w:rPr>
        <w:sym w:font="Symbol" w:char="F06C"/>
      </w:r>
      <w:r w:rsidRPr="003F3299">
        <w:rPr>
          <w:i/>
        </w:rPr>
        <w:t>)</w:t>
      </w:r>
      <w:r w:rsidRPr="003F3299">
        <w:t xml:space="preserve"> is the extinction coefficient spectrum of the </w:t>
      </w:r>
      <w:r w:rsidR="004567AC" w:rsidRPr="003F3299">
        <w:t>acceptor-</w:t>
      </w:r>
      <w:r w:rsidRPr="003F3299">
        <w:t>only protein and ha</w:t>
      </w:r>
      <w:r w:rsidR="00E42BE9" w:rsidRPr="003F3299">
        <w:t>s</w:t>
      </w:r>
      <w:r w:rsidRPr="003F3299">
        <w:t xml:space="preserve"> units of M</w:t>
      </w:r>
      <w:r w:rsidRPr="003F3299">
        <w:rPr>
          <w:vertAlign w:val="superscript"/>
        </w:rPr>
        <w:t>-1</w:t>
      </w:r>
      <w:r w:rsidRPr="003F3299">
        <w:t>cm</w:t>
      </w:r>
      <w:r w:rsidRPr="003F3299">
        <w:rPr>
          <w:vertAlign w:val="superscript"/>
        </w:rPr>
        <w:t>-1</w:t>
      </w:r>
      <w:r w:rsidRPr="003F3299">
        <w:t xml:space="preserve"> (obtained in step 3.</w:t>
      </w:r>
      <w:r w:rsidR="00DF0269" w:rsidRPr="003F3299">
        <w:t>5</w:t>
      </w:r>
      <w:r w:rsidRPr="003F3299">
        <w:t>).</w:t>
      </w:r>
      <w:r w:rsidR="00503456" w:rsidRPr="003F3299">
        <w:t xml:space="preserve"> </w:t>
      </w:r>
      <w:r w:rsidRPr="003F3299">
        <w:t>The resulting spectral overlap integral should have units of M</w:t>
      </w:r>
      <w:r w:rsidRPr="003F3299">
        <w:rPr>
          <w:vertAlign w:val="superscript"/>
        </w:rPr>
        <w:t>-1</w:t>
      </w:r>
      <w:r w:rsidRPr="003F3299">
        <w:t>cm</w:t>
      </w:r>
      <w:r w:rsidRPr="003F3299">
        <w:rPr>
          <w:vertAlign w:val="superscript"/>
        </w:rPr>
        <w:t>-1</w:t>
      </w:r>
      <w:r w:rsidRPr="003F3299">
        <w:t>nm</w:t>
      </w:r>
      <w:r w:rsidRPr="003F3299">
        <w:rPr>
          <w:vertAlign w:val="superscript"/>
        </w:rPr>
        <w:t>4</w:t>
      </w:r>
      <w:r w:rsidRPr="003F3299">
        <w:t>.</w:t>
      </w:r>
    </w:p>
    <w:p w14:paraId="2B206667" w14:textId="77777777" w:rsidR="00DF0269" w:rsidRPr="003F3299" w:rsidRDefault="00DF0269" w:rsidP="006E6F63">
      <w:pPr>
        <w:widowControl/>
        <w:pBdr>
          <w:top w:val="nil"/>
          <w:left w:val="nil"/>
          <w:bottom w:val="nil"/>
          <w:right w:val="nil"/>
          <w:between w:val="nil"/>
        </w:pBdr>
      </w:pPr>
    </w:p>
    <w:p w14:paraId="5282773A" w14:textId="6E45947F" w:rsidR="004B6315" w:rsidRPr="003F3299" w:rsidRDefault="004B6315" w:rsidP="006E6F63">
      <w:pPr>
        <w:widowControl/>
        <w:numPr>
          <w:ilvl w:val="2"/>
          <w:numId w:val="27"/>
        </w:numPr>
        <w:pBdr>
          <w:top w:val="nil"/>
          <w:left w:val="nil"/>
          <w:bottom w:val="nil"/>
          <w:right w:val="nil"/>
          <w:between w:val="nil"/>
        </w:pBdr>
        <w:ind w:left="0" w:firstLine="0"/>
      </w:pPr>
      <w:r w:rsidRPr="003F3299">
        <w:t>N</w:t>
      </w:r>
      <w:r w:rsidR="00923F0D" w:rsidRPr="003F3299">
        <w:t>ormalize the spectral overlap integral</w:t>
      </w:r>
      <w:r w:rsidRPr="003F3299">
        <w:t xml:space="preserve">. Divide the overlap integral </w:t>
      </w:r>
      <w:r w:rsidR="00923F0D" w:rsidRPr="003F3299">
        <w:t>by the integrated area of the donor only protein spectrum over the same spectral range:</w:t>
      </w:r>
      <w:r w:rsidR="00923F0D" w:rsidRPr="003F3299">
        <w:br/>
      </w:r>
      <m:oMathPara>
        <m:oMath>
          <m:r>
            <w:rPr>
              <w:rFonts w:ascii="Cambria Math" w:eastAsia="Cambria Math" w:hAnsi="Cambria Math"/>
            </w:rPr>
            <m:t>J</m:t>
          </m:r>
          <m:d>
            <m:dPr>
              <m:ctrlPr>
                <w:rPr>
                  <w:rFonts w:ascii="Cambria Math" w:eastAsia="Cambria Math" w:hAnsi="Cambria Math"/>
                </w:rPr>
              </m:ctrlPr>
            </m:dPr>
            <m:e>
              <m:r>
                <w:rPr>
                  <w:rFonts w:ascii="Cambria Math" w:eastAsia="Cambria Math" w:hAnsi="Cambria Math"/>
                </w:rPr>
                <m:t>λ</m:t>
              </m:r>
            </m:e>
          </m:d>
          <m:r>
            <w:rPr>
              <w:rFonts w:ascii="Cambria Math" w:eastAsia="Cambria Math" w:hAnsi="Cambria Math"/>
            </w:rPr>
            <m:t>=</m:t>
          </m:r>
          <m:f>
            <m:fPr>
              <m:ctrlPr>
                <w:rPr>
                  <w:rFonts w:ascii="Cambria Math" w:eastAsia="Cambria Math" w:hAnsi="Cambria Math"/>
                </w:rPr>
              </m:ctrlPr>
            </m:fPr>
            <m:num>
              <m:sSubSup>
                <m:sSubSupPr>
                  <m:ctrlPr>
                    <w:rPr>
                      <w:rFonts w:ascii="Cambria Math" w:eastAsia="Cambria Math" w:hAnsi="Cambria Math"/>
                    </w:rPr>
                  </m:ctrlPr>
                </m:sSubSupPr>
                <m:e>
                  <m:r>
                    <w:rPr>
                      <w:rFonts w:ascii="Cambria Math" w:eastAsia="Cambria Math" w:hAnsi="Cambria Math"/>
                    </w:rPr>
                    <m:t>∫</m:t>
                  </m:r>
                </m:e>
                <m:sub>
                  <m:r>
                    <w:rPr>
                      <w:rFonts w:ascii="Cambria Math" w:eastAsia="Cambria Math" w:hAnsi="Cambria Math"/>
                    </w:rPr>
                    <m:t>0</m:t>
                  </m:r>
                </m:sub>
                <m:sup>
                  <m:r>
                    <w:rPr>
                      <w:rFonts w:ascii="Cambria Math" w:eastAsia="Cambria Math" w:hAnsi="Cambria Math"/>
                    </w:rPr>
                    <m:t>∞</m:t>
                  </m:r>
                </m:sup>
              </m:sSubSup>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D</m:t>
                  </m:r>
                </m:sub>
              </m:sSub>
              <m:d>
                <m:dPr>
                  <m:ctrlPr>
                    <w:rPr>
                      <w:rFonts w:ascii="Cambria Math" w:eastAsia="Cambria Math" w:hAnsi="Cambria Math"/>
                    </w:rPr>
                  </m:ctrlPr>
                </m:dPr>
                <m:e>
                  <m:r>
                    <w:rPr>
                      <w:rFonts w:ascii="Cambria Math" w:eastAsia="Cambria Math" w:hAnsi="Cambria Math"/>
                    </w:rPr>
                    <m:t>λ</m:t>
                  </m:r>
                </m:e>
              </m:d>
              <m:sSub>
                <m:sSubPr>
                  <m:ctrlPr>
                    <w:rPr>
                      <w:rFonts w:ascii="Cambria Math" w:eastAsia="Cambria Math" w:hAnsi="Cambria Math"/>
                    </w:rPr>
                  </m:ctrlPr>
                </m:sSubPr>
                <m:e>
                  <m:r>
                    <w:rPr>
                      <w:rFonts w:ascii="Cambria Math" w:eastAsia="Cambria Math" w:hAnsi="Cambria Math"/>
                    </w:rPr>
                    <m:t>ε</m:t>
                  </m:r>
                </m:e>
                <m:sub>
                  <m:r>
                    <w:rPr>
                      <w:rFonts w:ascii="Cambria Math" w:eastAsia="Cambria Math" w:hAnsi="Cambria Math"/>
                    </w:rPr>
                    <m:t>A</m:t>
                  </m:r>
                </m:sub>
              </m:sSub>
              <m:d>
                <m:dPr>
                  <m:ctrlPr>
                    <w:rPr>
                      <w:rFonts w:ascii="Cambria Math" w:eastAsia="Cambria Math" w:hAnsi="Cambria Math"/>
                    </w:rPr>
                  </m:ctrlPr>
                </m:dPr>
                <m:e>
                  <m:r>
                    <w:rPr>
                      <w:rFonts w:ascii="Cambria Math" w:eastAsia="Cambria Math" w:hAnsi="Cambria Math"/>
                    </w:rPr>
                    <m:t>λ</m:t>
                  </m:r>
                </m:e>
              </m:d>
              <m:sSup>
                <m:sSupPr>
                  <m:ctrlPr>
                    <w:rPr>
                      <w:rFonts w:ascii="Cambria Math" w:eastAsia="Cambria Math" w:hAnsi="Cambria Math"/>
                    </w:rPr>
                  </m:ctrlPr>
                </m:sSupPr>
                <m:e>
                  <m:r>
                    <w:rPr>
                      <w:rFonts w:ascii="Cambria Math" w:eastAsia="Cambria Math" w:hAnsi="Cambria Math"/>
                    </w:rPr>
                    <m:t>λ</m:t>
                  </m:r>
                </m:e>
                <m:sup>
                  <m:r>
                    <w:rPr>
                      <w:rFonts w:ascii="Cambria Math" w:eastAsia="Cambria Math" w:hAnsi="Cambria Math"/>
                    </w:rPr>
                    <m:t>4</m:t>
                  </m:r>
                </m:sup>
              </m:sSup>
              <m:r>
                <w:rPr>
                  <w:rFonts w:ascii="Cambria Math" w:eastAsia="Cambria Math" w:hAnsi="Cambria Math"/>
                </w:rPr>
                <m:t>dλ</m:t>
              </m:r>
            </m:num>
            <m:den>
              <m:sSubSup>
                <m:sSubSupPr>
                  <m:ctrlPr>
                    <w:rPr>
                      <w:rFonts w:ascii="Cambria Math" w:eastAsia="Cambria Math" w:hAnsi="Cambria Math"/>
                    </w:rPr>
                  </m:ctrlPr>
                </m:sSubSupPr>
                <m:e>
                  <m:r>
                    <w:rPr>
                      <w:rFonts w:ascii="Cambria Math" w:eastAsia="Cambria Math" w:hAnsi="Cambria Math"/>
                    </w:rPr>
                    <m:t>∫</m:t>
                  </m:r>
                </m:e>
                <m:sub>
                  <m:r>
                    <w:rPr>
                      <w:rFonts w:ascii="Cambria Math" w:eastAsia="Cambria Math" w:hAnsi="Cambria Math"/>
                    </w:rPr>
                    <m:t>0</m:t>
                  </m:r>
                </m:sub>
                <m:sup>
                  <m:r>
                    <w:rPr>
                      <w:rFonts w:ascii="Cambria Math" w:eastAsia="Cambria Math" w:hAnsi="Cambria Math"/>
                    </w:rPr>
                    <m:t>∞</m:t>
                  </m:r>
                </m:sup>
              </m:sSubSup>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D</m:t>
                  </m:r>
                </m:sub>
              </m:sSub>
              <m:d>
                <m:dPr>
                  <m:ctrlPr>
                    <w:rPr>
                      <w:rFonts w:ascii="Cambria Math" w:eastAsia="Cambria Math" w:hAnsi="Cambria Math"/>
                    </w:rPr>
                  </m:ctrlPr>
                </m:dPr>
                <m:e>
                  <m:r>
                    <w:rPr>
                      <w:rFonts w:ascii="Cambria Math" w:eastAsia="Cambria Math" w:hAnsi="Cambria Math"/>
                    </w:rPr>
                    <m:t>λ</m:t>
                  </m:r>
                </m:e>
              </m:d>
              <m:r>
                <w:rPr>
                  <w:rFonts w:ascii="Cambria Math" w:eastAsia="Cambria Math" w:hAnsi="Cambria Math"/>
                </w:rPr>
                <m:t>dλ</m:t>
              </m:r>
            </m:den>
          </m:f>
        </m:oMath>
      </m:oMathPara>
    </w:p>
    <w:p w14:paraId="704D391F" w14:textId="77777777" w:rsidR="00CD7B67" w:rsidRPr="003F3299" w:rsidRDefault="00CD7B67" w:rsidP="006E6F63">
      <w:pPr>
        <w:widowControl/>
        <w:pBdr>
          <w:top w:val="nil"/>
          <w:left w:val="nil"/>
          <w:bottom w:val="nil"/>
          <w:right w:val="nil"/>
          <w:between w:val="nil"/>
        </w:pBdr>
      </w:pPr>
    </w:p>
    <w:p w14:paraId="06908634" w14:textId="59312D32" w:rsidR="0073737F" w:rsidRPr="003F3299" w:rsidRDefault="00923F0D" w:rsidP="006E6F63">
      <w:pPr>
        <w:widowControl/>
        <w:numPr>
          <w:ilvl w:val="2"/>
          <w:numId w:val="27"/>
        </w:numPr>
        <w:pBdr>
          <w:top w:val="nil"/>
          <w:left w:val="nil"/>
          <w:bottom w:val="nil"/>
          <w:right w:val="nil"/>
          <w:between w:val="nil"/>
        </w:pBdr>
        <w:ind w:left="0" w:firstLine="0"/>
      </w:pPr>
      <w:r w:rsidRPr="003F3299">
        <w:lastRenderedPageBreak/>
        <w:t>Calculate the R</w:t>
      </w:r>
      <w:r w:rsidRPr="003F3299">
        <w:rPr>
          <w:vertAlign w:val="subscript"/>
        </w:rPr>
        <w:t>0</w:t>
      </w:r>
      <w:r w:rsidRPr="003F3299">
        <w:t xml:space="preserve"> value in </w:t>
      </w:r>
      <w:r w:rsidR="00370423" w:rsidRPr="003F3299">
        <w:rPr>
          <w:bCs/>
        </w:rPr>
        <w:t>Å</w:t>
      </w:r>
      <w:r w:rsidR="00370423" w:rsidRPr="003F3299">
        <w:t xml:space="preserve"> </w:t>
      </w:r>
      <w:r w:rsidRPr="003F3299">
        <w:t>using the following equation:</w:t>
      </w:r>
    </w:p>
    <w:p w14:paraId="18DFB6EC" w14:textId="52DB4A79" w:rsidR="004B6315" w:rsidRPr="003F3299" w:rsidRDefault="00151D12" w:rsidP="006E6F63">
      <w:pPr>
        <w:widowControl/>
        <w:pBdr>
          <w:top w:val="nil"/>
          <w:left w:val="nil"/>
          <w:bottom w:val="nil"/>
          <w:right w:val="nil"/>
          <w:between w:val="nil"/>
        </w:pBdr>
      </w:pPr>
      <m:oMathPara>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0</m:t>
              </m:r>
            </m:sub>
          </m:sSub>
          <m:r>
            <w:rPr>
              <w:rFonts w:ascii="Cambria Math" w:eastAsia="Cambria Math" w:hAnsi="Cambria Math"/>
            </w:rPr>
            <m:t>=0.211[</m:t>
          </m:r>
          <m:sSup>
            <m:sSupPr>
              <m:ctrlPr>
                <w:rPr>
                  <w:rFonts w:ascii="Cambria Math" w:eastAsia="Cambria Math" w:hAnsi="Cambria Math"/>
                </w:rPr>
              </m:ctrlPr>
            </m:sSupPr>
            <m:e>
              <m:r>
                <w:rPr>
                  <w:rFonts w:ascii="Cambria Math" w:eastAsia="Cambria Math" w:hAnsi="Cambria Math"/>
                </w:rPr>
                <m:t>κ</m:t>
              </m:r>
            </m:e>
            <m:sup>
              <m:r>
                <w:rPr>
                  <w:rFonts w:ascii="Cambria Math" w:eastAsia="Cambria Math" w:hAnsi="Cambria Math"/>
                </w:rPr>
                <m:t>2</m:t>
              </m:r>
            </m:sup>
          </m:sSup>
          <m:sSup>
            <m:sSupPr>
              <m:ctrlPr>
                <w:rPr>
                  <w:rFonts w:ascii="Cambria Math" w:eastAsia="Cambria Math" w:hAnsi="Cambria Math"/>
                </w:rPr>
              </m:ctrlPr>
            </m:sSupPr>
            <m:e>
              <m:r>
                <w:rPr>
                  <w:rFonts w:ascii="Cambria Math" w:eastAsia="Cambria Math" w:hAnsi="Cambria Math"/>
                </w:rPr>
                <m:t>η</m:t>
              </m:r>
            </m:e>
            <m:sup>
              <m:r>
                <w:rPr>
                  <w:rFonts w:ascii="Cambria Math" w:eastAsia="Cambria Math" w:hAnsi="Cambria Math"/>
                </w:rPr>
                <m:t>-4</m:t>
              </m:r>
            </m:sup>
          </m:sSup>
          <m:sSub>
            <m:sSubPr>
              <m:ctrlPr>
                <w:rPr>
                  <w:rFonts w:ascii="Cambria Math" w:eastAsia="Cambria Math" w:hAnsi="Cambria Math"/>
                </w:rPr>
              </m:ctrlPr>
            </m:sSubPr>
            <m:e>
              <m:r>
                <w:rPr>
                  <w:rFonts w:ascii="Cambria Math" w:eastAsia="Cambria Math" w:hAnsi="Cambria Math"/>
                </w:rPr>
                <m:t>Q</m:t>
              </m:r>
            </m:e>
            <m:sub>
              <m:r>
                <w:rPr>
                  <w:rFonts w:ascii="Cambria Math" w:eastAsia="Cambria Math" w:hAnsi="Cambria Math"/>
                </w:rPr>
                <m:t>D</m:t>
              </m:r>
            </m:sub>
          </m:sSub>
          <m:r>
            <w:rPr>
              <w:rFonts w:ascii="Cambria Math" w:eastAsia="Cambria Math" w:hAnsi="Cambria Math"/>
            </w:rPr>
            <m:t>J</m:t>
          </m:r>
          <m:d>
            <m:dPr>
              <m:ctrlPr>
                <w:rPr>
                  <w:rFonts w:ascii="Cambria Math" w:eastAsia="Cambria Math" w:hAnsi="Cambria Math"/>
                </w:rPr>
              </m:ctrlPr>
            </m:dPr>
            <m:e>
              <m:r>
                <w:rPr>
                  <w:rFonts w:ascii="Cambria Math" w:eastAsia="Cambria Math" w:hAnsi="Cambria Math"/>
                </w:rPr>
                <m:t>λ</m:t>
              </m:r>
            </m:e>
          </m:d>
          <m:sSup>
            <m:sSupPr>
              <m:ctrlPr>
                <w:rPr>
                  <w:rFonts w:ascii="Cambria Math" w:eastAsia="Cambria Math" w:hAnsi="Cambria Math"/>
                </w:rPr>
              </m:ctrlPr>
            </m:sSupPr>
            <m:e>
              <m:r>
                <w:rPr>
                  <w:rFonts w:ascii="Cambria Math" w:eastAsia="Cambria Math" w:hAnsi="Cambria Math"/>
                </w:rPr>
                <m:t>]</m:t>
              </m:r>
            </m:e>
            <m:sup>
              <m:f>
                <m:fPr>
                  <m:ctrlPr>
                    <w:rPr>
                      <w:rFonts w:ascii="Cambria Math" w:eastAsia="Cambria Math" w:hAnsi="Cambria Math"/>
                    </w:rPr>
                  </m:ctrlPr>
                </m:fPr>
                <m:num>
                  <m:r>
                    <w:rPr>
                      <w:rFonts w:ascii="Cambria Math" w:eastAsia="Cambria Math" w:hAnsi="Cambria Math"/>
                    </w:rPr>
                    <m:t>1</m:t>
                  </m:r>
                </m:num>
                <m:den>
                  <m:r>
                    <w:rPr>
                      <w:rFonts w:ascii="Cambria Math" w:eastAsia="Cambria Math" w:hAnsi="Cambria Math"/>
                    </w:rPr>
                    <m:t>6</m:t>
                  </m:r>
                </m:den>
              </m:f>
            </m:sup>
          </m:sSup>
        </m:oMath>
      </m:oMathPara>
    </w:p>
    <w:p w14:paraId="00000059" w14:textId="4EC88387" w:rsidR="00403951" w:rsidRPr="003F3299" w:rsidRDefault="00923F0D" w:rsidP="006E6F63">
      <w:pPr>
        <w:widowControl/>
        <w:pBdr>
          <w:top w:val="nil"/>
          <w:left w:val="nil"/>
          <w:bottom w:val="nil"/>
          <w:right w:val="nil"/>
          <w:between w:val="nil"/>
        </w:pBdr>
      </w:pPr>
      <w:r w:rsidRPr="003F3299">
        <w:t xml:space="preserve">where </w:t>
      </w:r>
      <w:r w:rsidR="0057737C" w:rsidRPr="003F3299">
        <w:rPr>
          <w:rFonts w:eastAsia="Symbol"/>
          <w:i/>
        </w:rPr>
        <w:sym w:font="Symbol" w:char="F06B"/>
      </w:r>
      <w:r w:rsidRPr="003F3299">
        <w:rPr>
          <w:i/>
          <w:vertAlign w:val="superscript"/>
        </w:rPr>
        <w:t>2</w:t>
      </w:r>
      <w:r w:rsidRPr="003F3299">
        <w:t xml:space="preserve"> is the orientation factor, typically taken as 2/3 for freely rotating dyes, </w:t>
      </w:r>
      <w:r w:rsidR="0057737C" w:rsidRPr="003F3299">
        <w:rPr>
          <w:rFonts w:eastAsia="Symbol"/>
          <w:i/>
        </w:rPr>
        <w:sym w:font="Symbol" w:char="F068"/>
      </w:r>
      <w:r w:rsidRPr="003F3299">
        <w:t xml:space="preserve"> is the index of refraction and can be approximated as 1.33 for dilute aqueous solutions, </w:t>
      </w:r>
      <w:r w:rsidRPr="003F3299">
        <w:rPr>
          <w:i/>
        </w:rPr>
        <w:t>Q</w:t>
      </w:r>
      <w:r w:rsidRPr="003F3299">
        <w:rPr>
          <w:i/>
          <w:vertAlign w:val="subscript"/>
        </w:rPr>
        <w:t>D</w:t>
      </w:r>
      <w:r w:rsidRPr="003F3299">
        <w:t xml:space="preserve"> is the quantum yield of the donor (</w:t>
      </w:r>
      <w:r w:rsidR="00E2028F" w:rsidRPr="003F3299">
        <w:t>s</w:t>
      </w:r>
      <w:r w:rsidRPr="003F3299">
        <w:t>tep 3.</w:t>
      </w:r>
      <w:r w:rsidR="00DF0269" w:rsidRPr="003F3299">
        <w:t>4</w:t>
      </w:r>
      <w:r w:rsidRPr="003F3299">
        <w:t xml:space="preserve">) and </w:t>
      </w:r>
      <w:r w:rsidRPr="003F3299">
        <w:rPr>
          <w:i/>
        </w:rPr>
        <w:t>J(</w:t>
      </w:r>
      <w:r w:rsidR="003D0557" w:rsidRPr="003F3299">
        <w:rPr>
          <w:i/>
        </w:rPr>
        <w:sym w:font="Symbol" w:char="F06C"/>
      </w:r>
      <w:r w:rsidRPr="003F3299">
        <w:rPr>
          <w:i/>
        </w:rPr>
        <w:t>)</w:t>
      </w:r>
      <w:r w:rsidRPr="003F3299">
        <w:t xml:space="preserve"> is the spectral overlap integral as determined in </w:t>
      </w:r>
      <w:r w:rsidR="004567AC" w:rsidRPr="003F3299">
        <w:t>s</w:t>
      </w:r>
      <w:r w:rsidRPr="003F3299">
        <w:t>tep 3.</w:t>
      </w:r>
      <w:r w:rsidR="00DF0269" w:rsidRPr="003F3299">
        <w:t>6</w:t>
      </w:r>
      <w:r w:rsidRPr="003F3299">
        <w:t>.3</w:t>
      </w:r>
      <w:r w:rsidR="00906D7F" w:rsidRPr="003F3299">
        <w:fldChar w:fldCharType="begin"/>
      </w:r>
      <w:r w:rsidR="00906D7F" w:rsidRPr="003F3299">
        <w:instrText xml:space="preserve"> ADDIN EN.CITE &lt;EndNote&gt;&lt;Cite&gt;&lt;Author&gt;Lakowicz&lt;/Author&gt;&lt;Year&gt;2006&lt;/Year&gt;&lt;RecNum&gt;660&lt;/RecNum&gt;&lt;DisplayText&gt;&lt;style face="superscript"&gt;5&lt;/style&gt;&lt;/DisplayText&gt;&lt;record&gt;&lt;rec-number&gt;660&lt;/rec-number&gt;&lt;foreign-keys&gt;&lt;key app="EN" db-id="dwtt55wf109w9bett01x0dx02dvzafvar0zr" timestamp="1497193269"&gt;660&lt;/key&gt;&lt;/foreign-keys&gt;&lt;ref-type name="Book"&gt;6&lt;/ref-type&gt;&lt;contributors&gt;&lt;authors&gt;&lt;author&gt;Joseph R. Lakowicz&lt;/author&gt;&lt;/authors&gt;&lt;/contributors&gt;&lt;titles&gt;&lt;title&gt;Principles of Fluorescence Spectroscopy&lt;/title&gt;&lt;/titles&gt;&lt;pages&gt; 954&lt;/pages&gt;&lt;edition&gt;3rd&lt;/edition&gt;&lt;dates&gt;&lt;year&gt;2006&lt;/year&gt;&lt;/dates&gt;&lt;publisher&gt;Springer US&lt;/publisher&gt;&lt;isbn&gt;978-0-387-46312-4, 978-0-387-31278-1&lt;/isbn&gt;&lt;urls&gt;&lt;/urls&gt;&lt;electronic-resource-num&gt;10.1007/978-0-387-46312-4&lt;/electronic-resource-num&gt;&lt;/record&gt;&lt;/Cite&gt;&lt;/EndNote&gt;</w:instrText>
      </w:r>
      <w:r w:rsidR="00906D7F" w:rsidRPr="003F3299">
        <w:fldChar w:fldCharType="separate"/>
      </w:r>
      <w:r w:rsidR="00906D7F" w:rsidRPr="003F3299">
        <w:rPr>
          <w:vertAlign w:val="superscript"/>
        </w:rPr>
        <w:t>5</w:t>
      </w:r>
      <w:r w:rsidR="00906D7F" w:rsidRPr="003F3299">
        <w:fldChar w:fldCharType="end"/>
      </w:r>
      <w:r w:rsidRPr="003F3299">
        <w:t>.</w:t>
      </w:r>
      <w:r w:rsidR="00503456" w:rsidRPr="003F3299">
        <w:t xml:space="preserve"> </w:t>
      </w:r>
      <w:r w:rsidR="00DF0269" w:rsidRPr="003F3299">
        <w:br/>
      </w:r>
      <w:r w:rsidR="00CB52E4" w:rsidRPr="003F3299">
        <w:br/>
        <w:t>N</w:t>
      </w:r>
      <w:r w:rsidR="000D316A" w:rsidRPr="003F3299">
        <w:t>OTE</w:t>
      </w:r>
      <w:r w:rsidR="00CB52E4" w:rsidRPr="003F3299">
        <w:t xml:space="preserve">: </w:t>
      </w:r>
      <w:r w:rsidRPr="003F3299">
        <w:t xml:space="preserve">If the dyes are not freely rotating, corrections can be introduced as described by Ivanov </w:t>
      </w:r>
      <w:r w:rsidR="00906D7F" w:rsidRPr="003F3299">
        <w:fldChar w:fldCharType="begin"/>
      </w:r>
      <w:r w:rsidR="002F57ED" w:rsidRPr="003F3299">
        <w:instrText xml:space="preserve"> ADDIN EN.CITE &lt;EndNote&gt;&lt;Cite&gt;&lt;Author&gt;Ivanov&lt;/Author&gt;&lt;Year&gt;2009&lt;/Year&gt;&lt;RecNum&gt;659&lt;/RecNum&gt;&lt;DisplayText&gt;&lt;style face="superscript"&gt;48&lt;/style&gt;&lt;/DisplayText&gt;&lt;record&gt;&lt;rec-number&gt;659&lt;/rec-number&gt;&lt;foreign-keys&gt;&lt;key app="EN" db-id="dwtt55wf109w9bett01x0dx02dvzafvar0zr" timestamp="1480971311"&gt;659&lt;/key&gt;&lt;/foreign-keys&gt;&lt;ref-type name="Journal Article"&gt;17&lt;/ref-type&gt;&lt;contributors&gt;&lt;authors&gt;&lt;author&gt;Ivanov, V.&lt;/author&gt;&lt;/authors&gt;&lt;/contributors&gt;&lt;titles&gt;&lt;title&gt;Impact of emission anisotropy on fluorescence stectroscopy and FRET distance measurements.&lt;/title&gt;&lt;secondary-title&gt;Biophys J&lt;/secondary-title&gt;&lt;/titles&gt;&lt;periodical&gt;&lt;full-title&gt;Biophysical Journal&lt;/full-title&gt;&lt;abbr-1&gt;Biophys J&lt;/abbr-1&gt;&lt;/periodical&gt;&lt;pages&gt;922-929&lt;/pages&gt;&lt;volume&gt;97&lt;/volume&gt;&lt;dates&gt;&lt;year&gt;2009&lt;/year&gt;&lt;/dates&gt;&lt;urls&gt;&lt;/urls&gt;&lt;/record&gt;&lt;/Cite&gt;&lt;/EndNote&gt;</w:instrText>
      </w:r>
      <w:r w:rsidR="00906D7F" w:rsidRPr="003F3299">
        <w:fldChar w:fldCharType="separate"/>
      </w:r>
      <w:r w:rsidR="002F57ED" w:rsidRPr="003F3299">
        <w:rPr>
          <w:vertAlign w:val="superscript"/>
        </w:rPr>
        <w:t>48</w:t>
      </w:r>
      <w:r w:rsidR="00906D7F" w:rsidRPr="003F3299">
        <w:fldChar w:fldCharType="end"/>
      </w:r>
      <w:r w:rsidRPr="003F3299">
        <w:t xml:space="preserve"> and implemented by Auclair</w:t>
      </w:r>
      <w:r w:rsidR="00906D7F" w:rsidRPr="003F3299">
        <w:fldChar w:fldCharType="begin"/>
      </w:r>
      <w:r w:rsidR="002F57ED" w:rsidRPr="003F3299">
        <w:instrText xml:space="preserve"> ADDIN EN.CITE &lt;EndNote&gt;&lt;Cite&gt;&lt;Author&gt;Auclair&lt;/Author&gt;&lt;Year&gt;2013&lt;/Year&gt;&lt;RecNum&gt;600&lt;/RecNum&gt;&lt;DisplayText&gt;&lt;style face="superscript"&gt;49&lt;/style&gt;&lt;/DisplayText&gt;&lt;record&gt;&lt;rec-number&gt;600&lt;/rec-number&gt;&lt;foreign-keys&gt;&lt;key app="EN" db-id="dwtt55wf109w9bett01x0dx02dvzafvar0zr" timestamp="0"&gt;600&lt;/key&gt;&lt;/foreign-keys&gt;&lt;ref-type name="Journal Article"&gt;17&lt;/ref-type&gt;&lt;contributors&gt;&lt;authors&gt;&lt;author&gt;Auclair, S.&lt;/author&gt;&lt;author&gt;Oliver, D.&lt;/author&gt;&lt;author&gt;Mukerji, I.&lt;/author&gt;&lt;/authors&gt;&lt;/contributors&gt;&lt;titles&gt;&lt;title&gt;Defining the solution sate dimer structure of Escherichia coli SecA using Forster resonance energy transfer.&lt;/title&gt;&lt;secondary-title&gt;Biochemistry&lt;/secondary-title&gt;&lt;/titles&gt;&lt;periodical&gt;&lt;full-title&gt;Biochemistry&lt;/full-title&gt;&lt;/periodical&gt;&lt;pages&gt;2388-2401&lt;/pages&gt;&lt;volume&gt;52&lt;/volume&gt;&lt;dates&gt;&lt;year&gt;2013&lt;/year&gt;&lt;/dates&gt;&lt;urls&gt;&lt;/urls&gt;&lt;/record&gt;&lt;/Cite&gt;&lt;/EndNote&gt;</w:instrText>
      </w:r>
      <w:r w:rsidR="00906D7F" w:rsidRPr="003F3299">
        <w:fldChar w:fldCharType="separate"/>
      </w:r>
      <w:r w:rsidR="002F57ED" w:rsidRPr="003F3299">
        <w:rPr>
          <w:vertAlign w:val="superscript"/>
        </w:rPr>
        <w:t>49</w:t>
      </w:r>
      <w:r w:rsidR="00906D7F" w:rsidRPr="003F3299">
        <w:fldChar w:fldCharType="end"/>
      </w:r>
      <w:r w:rsidRPr="003F3299">
        <w:t xml:space="preserve"> and Zhang</w:t>
      </w:r>
      <w:r w:rsidR="00906D7F" w:rsidRPr="003F3299">
        <w:fldChar w:fldCharType="begin">
          <w:fldData xml:space="preserve">PEVuZE5vdGU+PENpdGU+PEF1dGhvcj5aaGFuZzwvQXV0aG9yPjxZZWFyPjIwMTc8L1llYXI+PFJl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y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2,3</w:t>
      </w:r>
      <w:r w:rsidR="00906D7F" w:rsidRPr="003F3299">
        <w:fldChar w:fldCharType="end"/>
      </w:r>
      <w:r w:rsidRPr="003F3299">
        <w:t xml:space="preserve">. </w:t>
      </w:r>
    </w:p>
    <w:p w14:paraId="0000005A" w14:textId="77777777" w:rsidR="00403951" w:rsidRPr="003F3299" w:rsidRDefault="00403951" w:rsidP="006E6F63">
      <w:pPr>
        <w:widowControl/>
        <w:pBdr>
          <w:top w:val="nil"/>
          <w:left w:val="nil"/>
          <w:bottom w:val="nil"/>
          <w:right w:val="nil"/>
          <w:between w:val="nil"/>
        </w:pBdr>
      </w:pPr>
    </w:p>
    <w:p w14:paraId="0000005B" w14:textId="0E8B892E" w:rsidR="00403951" w:rsidRPr="003F3299" w:rsidRDefault="00923F0D" w:rsidP="00FD2B56">
      <w:pPr>
        <w:widowControl/>
        <w:numPr>
          <w:ilvl w:val="0"/>
          <w:numId w:val="17"/>
        </w:numPr>
        <w:pBdr>
          <w:top w:val="nil"/>
          <w:left w:val="nil"/>
          <w:bottom w:val="nil"/>
          <w:right w:val="nil"/>
          <w:between w:val="nil"/>
        </w:pBdr>
        <w:ind w:left="0" w:firstLine="0"/>
        <w:jc w:val="left"/>
        <w:rPr>
          <w:b/>
        </w:rPr>
      </w:pPr>
      <w:r w:rsidRPr="003F3299">
        <w:rPr>
          <w:b/>
        </w:rPr>
        <w:t>Perform FRET spectral measurements</w:t>
      </w:r>
      <w:r w:rsidR="00DF0269" w:rsidRPr="003F3299">
        <w:rPr>
          <w:b/>
        </w:rPr>
        <w:br/>
      </w:r>
    </w:p>
    <w:p w14:paraId="0000005C" w14:textId="6C6E7143" w:rsidR="00403951" w:rsidRPr="003F3299" w:rsidRDefault="00923F0D" w:rsidP="00FD2B56">
      <w:pPr>
        <w:widowControl/>
        <w:numPr>
          <w:ilvl w:val="1"/>
          <w:numId w:val="17"/>
        </w:numPr>
        <w:pBdr>
          <w:top w:val="nil"/>
          <w:left w:val="nil"/>
          <w:bottom w:val="nil"/>
          <w:right w:val="nil"/>
          <w:between w:val="nil"/>
        </w:pBdr>
        <w:ind w:left="0" w:firstLine="0"/>
        <w:jc w:val="left"/>
        <w:rPr>
          <w:highlight w:val="yellow"/>
        </w:rPr>
      </w:pPr>
      <w:r w:rsidRPr="003F3299">
        <w:rPr>
          <w:highlight w:val="yellow"/>
        </w:rPr>
        <w:t xml:space="preserve">Prepare </w:t>
      </w:r>
      <w:r w:rsidR="00D111DE" w:rsidRPr="003F3299">
        <w:rPr>
          <w:highlight w:val="yellow"/>
        </w:rPr>
        <w:t>d</w:t>
      </w:r>
      <w:r w:rsidRPr="003F3299">
        <w:rPr>
          <w:highlight w:val="yellow"/>
        </w:rPr>
        <w:t>onor</w:t>
      </w:r>
      <w:r w:rsidR="00D111DE" w:rsidRPr="003F3299">
        <w:rPr>
          <w:highlight w:val="yellow"/>
        </w:rPr>
        <w:t>-</w:t>
      </w:r>
      <w:r w:rsidRPr="003F3299">
        <w:rPr>
          <w:highlight w:val="yellow"/>
        </w:rPr>
        <w:t xml:space="preserve">only protein, </w:t>
      </w:r>
      <w:r w:rsidR="00D111DE" w:rsidRPr="003F3299">
        <w:rPr>
          <w:highlight w:val="yellow"/>
        </w:rPr>
        <w:t>a</w:t>
      </w:r>
      <w:r w:rsidRPr="003F3299">
        <w:rPr>
          <w:highlight w:val="yellow"/>
        </w:rPr>
        <w:t>cceptor</w:t>
      </w:r>
      <w:r w:rsidR="00D111DE" w:rsidRPr="003F3299">
        <w:rPr>
          <w:highlight w:val="yellow"/>
        </w:rPr>
        <w:t>-</w:t>
      </w:r>
      <w:r w:rsidRPr="003F3299">
        <w:rPr>
          <w:highlight w:val="yellow"/>
        </w:rPr>
        <w:t>only protein</w:t>
      </w:r>
      <w:r w:rsidR="00D111DE" w:rsidRPr="003F3299">
        <w:rPr>
          <w:highlight w:val="yellow"/>
        </w:rPr>
        <w:t>,</w:t>
      </w:r>
      <w:r w:rsidRPr="003F3299">
        <w:rPr>
          <w:highlight w:val="yellow"/>
        </w:rPr>
        <w:t xml:space="preserve"> and </w:t>
      </w:r>
      <w:r w:rsidR="00D111DE" w:rsidRPr="003F3299">
        <w:rPr>
          <w:highlight w:val="yellow"/>
        </w:rPr>
        <w:t>d</w:t>
      </w:r>
      <w:r w:rsidRPr="003F3299">
        <w:rPr>
          <w:highlight w:val="yellow"/>
        </w:rPr>
        <w:t>onor-</w:t>
      </w:r>
      <w:r w:rsidR="00D111DE" w:rsidRPr="003F3299">
        <w:rPr>
          <w:highlight w:val="yellow"/>
        </w:rPr>
        <w:t>a</w:t>
      </w:r>
      <w:r w:rsidRPr="003F3299">
        <w:rPr>
          <w:highlight w:val="yellow"/>
        </w:rPr>
        <w:t>cceptor protein samples at the same concentration</w:t>
      </w:r>
      <w:r w:rsidR="00242488" w:rsidRPr="003F3299">
        <w:rPr>
          <w:highlight w:val="yellow"/>
        </w:rPr>
        <w:t xml:space="preserve">; a concentration of </w:t>
      </w:r>
      <w:r w:rsidRPr="003F3299">
        <w:rPr>
          <w:highlight w:val="yellow"/>
        </w:rPr>
        <w:t xml:space="preserve">4 </w:t>
      </w:r>
      <w:r w:rsidR="006536E1" w:rsidRPr="003F3299">
        <w:rPr>
          <w:rFonts w:eastAsia="Symbol"/>
          <w:highlight w:val="yellow"/>
        </w:rPr>
        <w:sym w:font="Symbol" w:char="F06D"/>
      </w:r>
      <w:r w:rsidRPr="003F3299">
        <w:rPr>
          <w:highlight w:val="yellow"/>
        </w:rPr>
        <w:t xml:space="preserve">M </w:t>
      </w:r>
      <w:r w:rsidR="00242488" w:rsidRPr="003F3299">
        <w:rPr>
          <w:highlight w:val="yellow"/>
        </w:rPr>
        <w:t>is recommended</w:t>
      </w:r>
      <w:r w:rsidRPr="003F3299">
        <w:rPr>
          <w:highlight w:val="yellow"/>
        </w:rPr>
        <w:t>.</w:t>
      </w:r>
      <w:r w:rsidR="00503456" w:rsidRPr="003F3299">
        <w:rPr>
          <w:highlight w:val="yellow"/>
        </w:rPr>
        <w:t xml:space="preserve"> </w:t>
      </w:r>
      <w:sdt>
        <w:sdtPr>
          <w:rPr>
            <w:highlight w:val="yellow"/>
          </w:rPr>
          <w:tag w:val="goog_rdk_1"/>
          <w:id w:val="-436214307"/>
        </w:sdtPr>
        <w:sdtEndPr/>
        <w:sdtContent>
          <w:r w:rsidR="00AA693A" w:rsidRPr="003F3299">
            <w:rPr>
              <w:highlight w:val="yellow"/>
            </w:rPr>
            <w:t xml:space="preserve">Use 200 </w:t>
          </w:r>
          <w:r w:rsidR="00AA693A" w:rsidRPr="003F3299">
            <w:rPr>
              <w:rFonts w:eastAsia="Symbol"/>
              <w:highlight w:val="yellow"/>
            </w:rPr>
            <w:sym w:font="Symbol" w:char="F06D"/>
          </w:r>
          <w:r w:rsidR="00D111DE" w:rsidRPr="003F3299">
            <w:rPr>
              <w:highlight w:val="yellow"/>
            </w:rPr>
            <w:t>L</w:t>
          </w:r>
          <w:r w:rsidR="00AA693A" w:rsidRPr="003F3299">
            <w:rPr>
              <w:highlight w:val="yellow"/>
            </w:rPr>
            <w:t xml:space="preserve"> of solution, </w:t>
          </w:r>
        </w:sdtContent>
      </w:sdt>
      <w:r w:rsidR="00AA693A" w:rsidRPr="003F3299">
        <w:rPr>
          <w:highlight w:val="yellow"/>
        </w:rPr>
        <w:t>i</w:t>
      </w:r>
      <w:r w:rsidRPr="003F3299">
        <w:rPr>
          <w:highlight w:val="yellow"/>
        </w:rPr>
        <w:t xml:space="preserve">f using a 3 mm x 3 mm cuvette, </w:t>
      </w:r>
      <w:r w:rsidR="00AA693A" w:rsidRPr="003F3299">
        <w:rPr>
          <w:highlight w:val="yellow"/>
        </w:rPr>
        <w:t xml:space="preserve">600 </w:t>
      </w:r>
      <w:r w:rsidR="00AA693A" w:rsidRPr="003F3299">
        <w:rPr>
          <w:highlight w:val="yellow"/>
        </w:rPr>
        <w:sym w:font="Symbol" w:char="F06D"/>
      </w:r>
      <w:r w:rsidR="00D111DE" w:rsidRPr="003F3299">
        <w:rPr>
          <w:highlight w:val="yellow"/>
        </w:rPr>
        <w:t>L</w:t>
      </w:r>
      <w:r w:rsidR="00AA693A" w:rsidRPr="003F3299">
        <w:rPr>
          <w:highlight w:val="yellow"/>
        </w:rPr>
        <w:t xml:space="preserve"> if using a 5 mm x 5 mm cuvette</w:t>
      </w:r>
      <w:r w:rsidR="001443DC" w:rsidRPr="003F3299">
        <w:rPr>
          <w:highlight w:val="yellow"/>
        </w:rPr>
        <w:t>,</w:t>
      </w:r>
      <w:r w:rsidR="007C640D" w:rsidRPr="003F3299">
        <w:rPr>
          <w:highlight w:val="yellow"/>
        </w:rPr>
        <w:t xml:space="preserve"> or 2.5 m</w:t>
      </w:r>
      <w:r w:rsidR="00D111DE" w:rsidRPr="003F3299">
        <w:rPr>
          <w:highlight w:val="yellow"/>
        </w:rPr>
        <w:t>L</w:t>
      </w:r>
      <w:r w:rsidR="007C640D" w:rsidRPr="003F3299">
        <w:rPr>
          <w:highlight w:val="yellow"/>
        </w:rPr>
        <w:t xml:space="preserve"> if using a 1 cm x 1 cm cuvette</w:t>
      </w:r>
      <w:r w:rsidRPr="003F3299">
        <w:rPr>
          <w:highlight w:val="yellow"/>
        </w:rPr>
        <w:t>.</w:t>
      </w:r>
      <w:r w:rsidR="00DF0269" w:rsidRPr="003F3299">
        <w:rPr>
          <w:highlight w:val="yellow"/>
        </w:rPr>
        <w:br/>
      </w:r>
    </w:p>
    <w:p w14:paraId="0000005D" w14:textId="6EB73655" w:rsidR="00403951" w:rsidRPr="003F3299" w:rsidRDefault="00923F0D" w:rsidP="00FD2B56">
      <w:pPr>
        <w:widowControl/>
        <w:numPr>
          <w:ilvl w:val="2"/>
          <w:numId w:val="17"/>
        </w:numPr>
        <w:pBdr>
          <w:top w:val="nil"/>
          <w:left w:val="nil"/>
          <w:bottom w:val="nil"/>
          <w:right w:val="nil"/>
          <w:between w:val="nil"/>
        </w:pBdr>
        <w:ind w:left="0" w:firstLine="0"/>
        <w:jc w:val="left"/>
        <w:rPr>
          <w:highlight w:val="yellow"/>
        </w:rPr>
      </w:pPr>
      <w:r w:rsidRPr="003F3299">
        <w:rPr>
          <w:highlight w:val="yellow"/>
        </w:rPr>
        <w:t xml:space="preserve">Prepare the donor-acceptor protein sample by using equal molar amounts of </w:t>
      </w:r>
      <w:r w:rsidR="0008481F" w:rsidRPr="003F3299">
        <w:rPr>
          <w:highlight w:val="yellow"/>
        </w:rPr>
        <w:t xml:space="preserve">the </w:t>
      </w:r>
      <w:r w:rsidRPr="003F3299">
        <w:rPr>
          <w:highlight w:val="yellow"/>
        </w:rPr>
        <w:t>donor only and acceptor only protein.</w:t>
      </w:r>
      <w:r w:rsidR="00503456" w:rsidRPr="003F3299">
        <w:rPr>
          <w:highlight w:val="yellow"/>
        </w:rPr>
        <w:t xml:space="preserve"> </w:t>
      </w:r>
      <w:r w:rsidR="00DF0269" w:rsidRPr="003F3299">
        <w:rPr>
          <w:highlight w:val="yellow"/>
        </w:rPr>
        <w:br/>
      </w:r>
    </w:p>
    <w:p w14:paraId="0000005E" w14:textId="731354F6" w:rsidR="00403951" w:rsidRPr="003F3299" w:rsidRDefault="00AA693A" w:rsidP="00FD2B56">
      <w:pPr>
        <w:widowControl/>
        <w:numPr>
          <w:ilvl w:val="2"/>
          <w:numId w:val="17"/>
        </w:numPr>
        <w:pBdr>
          <w:top w:val="nil"/>
          <w:left w:val="nil"/>
          <w:bottom w:val="nil"/>
          <w:right w:val="nil"/>
          <w:between w:val="nil"/>
        </w:pBdr>
        <w:ind w:left="0" w:firstLine="0"/>
        <w:jc w:val="left"/>
        <w:rPr>
          <w:highlight w:val="yellow"/>
        </w:rPr>
      </w:pPr>
      <w:r w:rsidRPr="003F3299">
        <w:rPr>
          <w:highlight w:val="yellow"/>
        </w:rPr>
        <w:t>M</w:t>
      </w:r>
      <w:r w:rsidR="00923F0D" w:rsidRPr="003F3299">
        <w:rPr>
          <w:highlight w:val="yellow"/>
        </w:rPr>
        <w:t xml:space="preserve">aintain the same amount of labeled sample in </w:t>
      </w:r>
      <w:r w:rsidRPr="003F3299">
        <w:rPr>
          <w:highlight w:val="yellow"/>
        </w:rPr>
        <w:t xml:space="preserve">control donor only and acceptor only </w:t>
      </w:r>
      <w:r w:rsidR="00923F0D" w:rsidRPr="003F3299">
        <w:rPr>
          <w:highlight w:val="yellow"/>
        </w:rPr>
        <w:t>protein sample</w:t>
      </w:r>
      <w:r w:rsidRPr="003F3299">
        <w:rPr>
          <w:highlight w:val="yellow"/>
        </w:rPr>
        <w:t xml:space="preserve">s through </w:t>
      </w:r>
      <w:r w:rsidR="00D111DE" w:rsidRPr="003F3299">
        <w:rPr>
          <w:highlight w:val="yellow"/>
        </w:rPr>
        <w:t xml:space="preserve">the </w:t>
      </w:r>
      <w:r w:rsidRPr="003F3299">
        <w:rPr>
          <w:highlight w:val="yellow"/>
        </w:rPr>
        <w:t>introduction of</w:t>
      </w:r>
      <w:r w:rsidR="00923F0D" w:rsidRPr="003F3299">
        <w:rPr>
          <w:highlight w:val="yellow"/>
        </w:rPr>
        <w:t xml:space="preserve"> unlabeled protein in equal molar amount to either the donor only or acceptor only samples.</w:t>
      </w:r>
      <w:r w:rsidR="00503456" w:rsidRPr="003F3299">
        <w:rPr>
          <w:highlight w:val="yellow"/>
        </w:rPr>
        <w:t xml:space="preserve"> </w:t>
      </w:r>
      <w:r w:rsidR="00022FDB" w:rsidRPr="003F3299">
        <w:rPr>
          <w:highlight w:val="yellow"/>
        </w:rPr>
        <w:t>For example, for solutions of the same concentration, each donor</w:t>
      </w:r>
      <w:r w:rsidR="00683E10" w:rsidRPr="003F3299">
        <w:rPr>
          <w:highlight w:val="yellow"/>
        </w:rPr>
        <w:t>-</w:t>
      </w:r>
      <w:r w:rsidR="00022FDB" w:rsidRPr="003F3299">
        <w:rPr>
          <w:highlight w:val="yellow"/>
        </w:rPr>
        <w:t xml:space="preserve">only FRET sample would contain 100 </w:t>
      </w:r>
      <w:r w:rsidR="00022FDB" w:rsidRPr="003F3299">
        <w:rPr>
          <w:highlight w:val="yellow"/>
        </w:rPr>
        <w:sym w:font="Symbol" w:char="F06D"/>
      </w:r>
      <w:r w:rsidR="00D111DE" w:rsidRPr="003F3299">
        <w:rPr>
          <w:highlight w:val="yellow"/>
        </w:rPr>
        <w:t>L</w:t>
      </w:r>
      <w:r w:rsidR="00022FDB" w:rsidRPr="003F3299">
        <w:rPr>
          <w:highlight w:val="yellow"/>
        </w:rPr>
        <w:t xml:space="preserve"> of donor</w:t>
      </w:r>
      <w:r w:rsidR="00D111DE" w:rsidRPr="003F3299">
        <w:rPr>
          <w:highlight w:val="yellow"/>
        </w:rPr>
        <w:t>-</w:t>
      </w:r>
      <w:r w:rsidR="00022FDB" w:rsidRPr="003F3299">
        <w:rPr>
          <w:highlight w:val="yellow"/>
        </w:rPr>
        <w:t xml:space="preserve">only protein and 100 </w:t>
      </w:r>
      <w:r w:rsidR="00022FDB" w:rsidRPr="003F3299">
        <w:rPr>
          <w:highlight w:val="yellow"/>
        </w:rPr>
        <w:sym w:font="Symbol" w:char="F06D"/>
      </w:r>
      <w:r w:rsidR="00D111DE" w:rsidRPr="003F3299">
        <w:rPr>
          <w:highlight w:val="yellow"/>
        </w:rPr>
        <w:t>L</w:t>
      </w:r>
      <w:r w:rsidR="00022FDB" w:rsidRPr="003F3299">
        <w:rPr>
          <w:highlight w:val="yellow"/>
        </w:rPr>
        <w:t xml:space="preserve"> of unlabeled protein for a 200 </w:t>
      </w:r>
      <w:r w:rsidR="00022FDB" w:rsidRPr="003F3299">
        <w:rPr>
          <w:highlight w:val="yellow"/>
        </w:rPr>
        <w:sym w:font="Symbol" w:char="F06D"/>
      </w:r>
      <w:r w:rsidR="00D111DE" w:rsidRPr="003F3299">
        <w:rPr>
          <w:highlight w:val="yellow"/>
        </w:rPr>
        <w:t>L</w:t>
      </w:r>
      <w:r w:rsidR="00022FDB" w:rsidRPr="003F3299">
        <w:rPr>
          <w:highlight w:val="yellow"/>
        </w:rPr>
        <w:t xml:space="preserve"> volume. </w:t>
      </w:r>
      <w:r w:rsidR="00B11072" w:rsidRPr="003F3299">
        <w:rPr>
          <w:highlight w:val="yellow"/>
        </w:rPr>
        <w:br/>
      </w:r>
    </w:p>
    <w:p w14:paraId="4DEC48AE" w14:textId="5D8AA3B9" w:rsidR="00741E90" w:rsidRPr="003F3299" w:rsidRDefault="00923F0D" w:rsidP="00FD2B56">
      <w:pPr>
        <w:widowControl/>
        <w:numPr>
          <w:ilvl w:val="1"/>
          <w:numId w:val="17"/>
        </w:numPr>
        <w:pBdr>
          <w:top w:val="nil"/>
          <w:left w:val="nil"/>
          <w:bottom w:val="nil"/>
          <w:right w:val="nil"/>
          <w:between w:val="nil"/>
        </w:pBdr>
        <w:ind w:left="0" w:firstLine="0"/>
        <w:jc w:val="left"/>
        <w:rPr>
          <w:highlight w:val="yellow"/>
        </w:rPr>
      </w:pPr>
      <w:r w:rsidRPr="003F3299">
        <w:rPr>
          <w:highlight w:val="yellow"/>
        </w:rPr>
        <w:t>Generate fluorescence emission spectra of the donor only, acceptor only</w:t>
      </w:r>
      <w:r w:rsidR="00F03734" w:rsidRPr="003F3299">
        <w:rPr>
          <w:highlight w:val="yellow"/>
        </w:rPr>
        <w:t>,</w:t>
      </w:r>
      <w:r w:rsidRPr="003F3299">
        <w:rPr>
          <w:highlight w:val="yellow"/>
        </w:rPr>
        <w:t xml:space="preserve"> and donor-acceptor samples</w:t>
      </w:r>
      <w:r w:rsidR="00AC6AFA" w:rsidRPr="003F3299">
        <w:rPr>
          <w:highlight w:val="yellow"/>
        </w:rPr>
        <w:t>.</w:t>
      </w:r>
      <w:r w:rsidRPr="003F3299">
        <w:rPr>
          <w:highlight w:val="yellow"/>
        </w:rPr>
        <w:t xml:space="preserve"> Optimiz</w:t>
      </w:r>
      <w:r w:rsidR="00AA693A" w:rsidRPr="003F3299">
        <w:rPr>
          <w:highlight w:val="yellow"/>
        </w:rPr>
        <w:t>e the</w:t>
      </w:r>
      <w:r w:rsidRPr="003F3299">
        <w:rPr>
          <w:highlight w:val="yellow"/>
        </w:rPr>
        <w:t xml:space="preserve"> signal</w:t>
      </w:r>
      <w:r w:rsidR="00AC6AFA" w:rsidRPr="003F3299">
        <w:rPr>
          <w:highlight w:val="yellow"/>
        </w:rPr>
        <w:t xml:space="preserve"> as described in step 3.2.</w:t>
      </w:r>
      <w:r w:rsidR="00503456" w:rsidRPr="003F3299">
        <w:rPr>
          <w:highlight w:val="yellow"/>
        </w:rPr>
        <w:t xml:space="preserve"> </w:t>
      </w:r>
      <w:r w:rsidR="00AC6AFA" w:rsidRPr="003F3299">
        <w:rPr>
          <w:highlight w:val="yellow"/>
        </w:rPr>
        <w:t>Once optimized m</w:t>
      </w:r>
      <w:r w:rsidRPr="003F3299">
        <w:rPr>
          <w:highlight w:val="yellow"/>
        </w:rPr>
        <w:t>aintain the same setting</w:t>
      </w:r>
      <w:r w:rsidR="001B7F5A" w:rsidRPr="003F3299">
        <w:rPr>
          <w:highlight w:val="yellow"/>
        </w:rPr>
        <w:t>s</w:t>
      </w:r>
      <w:r w:rsidRPr="003F3299">
        <w:rPr>
          <w:highlight w:val="yellow"/>
        </w:rPr>
        <w:t xml:space="preserve"> for all of the samples.</w:t>
      </w:r>
      <w:r w:rsidR="00503456" w:rsidRPr="003F3299">
        <w:rPr>
          <w:highlight w:val="yellow"/>
        </w:rPr>
        <w:t xml:space="preserve"> </w:t>
      </w:r>
      <w:r w:rsidR="00B11072" w:rsidRPr="003F3299">
        <w:rPr>
          <w:highlight w:val="yellow"/>
        </w:rPr>
        <w:br/>
      </w:r>
    </w:p>
    <w:p w14:paraId="6FB9ED63" w14:textId="36890C92" w:rsidR="004809DE" w:rsidRPr="003F3299" w:rsidRDefault="00AC6AFA" w:rsidP="00FD2B56">
      <w:pPr>
        <w:widowControl/>
        <w:numPr>
          <w:ilvl w:val="2"/>
          <w:numId w:val="17"/>
        </w:numPr>
        <w:pBdr>
          <w:top w:val="nil"/>
          <w:left w:val="nil"/>
          <w:bottom w:val="nil"/>
          <w:right w:val="nil"/>
          <w:between w:val="nil"/>
        </w:pBdr>
        <w:ind w:left="0" w:firstLine="0"/>
        <w:jc w:val="left"/>
        <w:rPr>
          <w:highlight w:val="yellow"/>
        </w:rPr>
      </w:pPr>
      <w:r w:rsidRPr="003F3299">
        <w:rPr>
          <w:highlight w:val="yellow"/>
        </w:rPr>
        <w:t>Obtain the donor</w:t>
      </w:r>
      <w:r w:rsidR="00D111DE" w:rsidRPr="003F3299">
        <w:rPr>
          <w:highlight w:val="yellow"/>
        </w:rPr>
        <w:t>-</w:t>
      </w:r>
      <w:r w:rsidRPr="003F3299">
        <w:rPr>
          <w:highlight w:val="yellow"/>
        </w:rPr>
        <w:t>only scan as described in step 3.3.</w:t>
      </w:r>
      <w:r w:rsidR="00503456" w:rsidRPr="003F3299">
        <w:rPr>
          <w:highlight w:val="yellow"/>
        </w:rPr>
        <w:t xml:space="preserve"> </w:t>
      </w:r>
      <w:r w:rsidRPr="003F3299">
        <w:rPr>
          <w:highlight w:val="yellow"/>
        </w:rPr>
        <w:t>Excite the solution at the donor dye absorption maximum and scan over the donor and (expected) acceptor emission peaks.</w:t>
      </w:r>
      <w:r w:rsidR="00503456" w:rsidRPr="003F3299">
        <w:rPr>
          <w:highlight w:val="yellow"/>
        </w:rPr>
        <w:t xml:space="preserve"> </w:t>
      </w:r>
      <w:r w:rsidR="00B11072" w:rsidRPr="003F3299">
        <w:rPr>
          <w:highlight w:val="yellow"/>
        </w:rPr>
        <w:br/>
      </w:r>
    </w:p>
    <w:p w14:paraId="78D9FFE1" w14:textId="0F9141ED" w:rsidR="00AC6AFA" w:rsidRPr="003F3299" w:rsidRDefault="00AC6AFA" w:rsidP="00FD2B56">
      <w:pPr>
        <w:widowControl/>
        <w:numPr>
          <w:ilvl w:val="2"/>
          <w:numId w:val="17"/>
        </w:numPr>
        <w:pBdr>
          <w:top w:val="nil"/>
          <w:left w:val="nil"/>
          <w:bottom w:val="nil"/>
          <w:right w:val="nil"/>
          <w:between w:val="nil"/>
        </w:pBdr>
        <w:ind w:left="0" w:firstLine="0"/>
        <w:jc w:val="left"/>
        <w:rPr>
          <w:highlight w:val="yellow"/>
        </w:rPr>
      </w:pPr>
      <w:r w:rsidRPr="003F3299">
        <w:rPr>
          <w:highlight w:val="yellow"/>
        </w:rPr>
        <w:t>Either exchange the sample to the acceptor</w:t>
      </w:r>
      <w:r w:rsidR="00D111DE" w:rsidRPr="003F3299">
        <w:rPr>
          <w:highlight w:val="yellow"/>
        </w:rPr>
        <w:t>-</w:t>
      </w:r>
      <w:r w:rsidRPr="003F3299">
        <w:rPr>
          <w:highlight w:val="yellow"/>
        </w:rPr>
        <w:t>only protein or change the sample changer position to the cuvette containing the acceptor</w:t>
      </w:r>
      <w:r w:rsidR="00D111DE" w:rsidRPr="003F3299">
        <w:rPr>
          <w:highlight w:val="yellow"/>
        </w:rPr>
        <w:t>-</w:t>
      </w:r>
      <w:r w:rsidRPr="003F3299">
        <w:rPr>
          <w:highlight w:val="yellow"/>
        </w:rPr>
        <w:t>only protein.</w:t>
      </w:r>
      <w:r w:rsidR="00B11072" w:rsidRPr="003F3299">
        <w:rPr>
          <w:highlight w:val="yellow"/>
        </w:rPr>
        <w:br/>
      </w:r>
    </w:p>
    <w:p w14:paraId="7EACE465" w14:textId="18E83C6E" w:rsidR="004809DE" w:rsidRPr="003F3299" w:rsidRDefault="00AC6AFA" w:rsidP="003F3299">
      <w:pPr>
        <w:widowControl/>
        <w:numPr>
          <w:ilvl w:val="2"/>
          <w:numId w:val="17"/>
        </w:numPr>
        <w:pBdr>
          <w:top w:val="nil"/>
          <w:left w:val="nil"/>
          <w:bottom w:val="nil"/>
          <w:right w:val="nil"/>
          <w:between w:val="nil"/>
        </w:pBdr>
        <w:ind w:left="0" w:firstLine="0"/>
        <w:rPr>
          <w:highlight w:val="yellow"/>
        </w:rPr>
      </w:pPr>
      <w:r w:rsidRPr="003F3299">
        <w:rPr>
          <w:highlight w:val="yellow"/>
        </w:rPr>
        <w:t>Obtain an emission scan of the protein labeled with acceptor dye only (</w:t>
      </w:r>
      <w:r w:rsidR="007E4ADD" w:rsidRPr="003F3299">
        <w:rPr>
          <w:highlight w:val="yellow"/>
        </w:rPr>
        <w:t>a</w:t>
      </w:r>
      <w:r w:rsidRPr="003F3299">
        <w:rPr>
          <w:highlight w:val="yellow"/>
        </w:rPr>
        <w:t xml:space="preserve">cceptor only protein) </w:t>
      </w:r>
      <w:r w:rsidR="004809DE" w:rsidRPr="003F3299">
        <w:rPr>
          <w:highlight w:val="yellow"/>
        </w:rPr>
        <w:t>using the same settings as</w:t>
      </w:r>
      <w:r w:rsidRPr="003F3299">
        <w:rPr>
          <w:highlight w:val="yellow"/>
        </w:rPr>
        <w:t xml:space="preserve"> in step</w:t>
      </w:r>
      <w:r w:rsidR="004809DE" w:rsidRPr="003F3299">
        <w:rPr>
          <w:highlight w:val="yellow"/>
        </w:rPr>
        <w:t xml:space="preserve"> 4.2.1</w:t>
      </w:r>
      <w:r w:rsidRPr="003F3299">
        <w:rPr>
          <w:highlight w:val="yellow"/>
        </w:rPr>
        <w:t>.</w:t>
      </w:r>
      <w:r w:rsidR="00503456" w:rsidRPr="003F3299">
        <w:rPr>
          <w:highlight w:val="yellow"/>
        </w:rPr>
        <w:t xml:space="preserve"> </w:t>
      </w:r>
      <w:r w:rsidR="006B1AF7" w:rsidRPr="003F3299">
        <w:rPr>
          <w:highlight w:val="yellow"/>
        </w:rPr>
        <w:t>Excite the sample at the donor excitation wavelength.</w:t>
      </w:r>
      <w:r w:rsidR="00B11072" w:rsidRPr="003F3299">
        <w:rPr>
          <w:highlight w:val="yellow"/>
        </w:rPr>
        <w:br/>
      </w:r>
    </w:p>
    <w:p w14:paraId="2CEDE23B" w14:textId="20630CBF" w:rsidR="0050418F" w:rsidRPr="003F3299" w:rsidRDefault="004809DE" w:rsidP="00FD2B56">
      <w:pPr>
        <w:widowControl/>
        <w:pBdr>
          <w:top w:val="nil"/>
          <w:left w:val="nil"/>
          <w:bottom w:val="nil"/>
          <w:right w:val="nil"/>
          <w:between w:val="nil"/>
        </w:pBdr>
        <w:jc w:val="left"/>
        <w:rPr>
          <w:highlight w:val="yellow"/>
        </w:rPr>
      </w:pPr>
      <w:r w:rsidRPr="003F3299">
        <w:rPr>
          <w:highlight w:val="yellow"/>
        </w:rPr>
        <w:t>N</w:t>
      </w:r>
      <w:r w:rsidR="0075708D" w:rsidRPr="003F3299">
        <w:rPr>
          <w:highlight w:val="yellow"/>
        </w:rPr>
        <w:t>OTE</w:t>
      </w:r>
      <w:r w:rsidRPr="003F3299">
        <w:rPr>
          <w:highlight w:val="yellow"/>
        </w:rPr>
        <w:t>: This spectrum provides a correction for the amount of acceptor excited at the donor wavelength (F</w:t>
      </w:r>
      <w:r w:rsidRPr="003F3299">
        <w:rPr>
          <w:highlight w:val="yellow"/>
          <w:vertAlign w:val="subscript"/>
        </w:rPr>
        <w:t>A</w:t>
      </w:r>
      <w:r w:rsidRPr="003F3299">
        <w:rPr>
          <w:highlight w:val="yellow"/>
        </w:rPr>
        <w:t xml:space="preserve"> in step 5.1.2)</w:t>
      </w:r>
      <w:r w:rsidR="00EE3B01" w:rsidRPr="003F3299">
        <w:rPr>
          <w:highlight w:val="yellow"/>
        </w:rPr>
        <w:br/>
      </w:r>
    </w:p>
    <w:p w14:paraId="671D7E09" w14:textId="04203B7A" w:rsidR="0050418F" w:rsidRPr="003F3299" w:rsidRDefault="0050418F" w:rsidP="00FD2B56">
      <w:pPr>
        <w:widowControl/>
        <w:numPr>
          <w:ilvl w:val="2"/>
          <w:numId w:val="17"/>
        </w:numPr>
        <w:pBdr>
          <w:top w:val="nil"/>
          <w:left w:val="nil"/>
          <w:bottom w:val="nil"/>
          <w:right w:val="nil"/>
          <w:between w:val="nil"/>
        </w:pBdr>
        <w:ind w:left="0" w:firstLine="0"/>
        <w:jc w:val="left"/>
        <w:rPr>
          <w:highlight w:val="yellow"/>
        </w:rPr>
      </w:pPr>
      <w:r w:rsidRPr="003F3299">
        <w:rPr>
          <w:highlight w:val="yellow"/>
        </w:rPr>
        <w:lastRenderedPageBreak/>
        <w:t>Exchange the sample to the donor-acceptor protein sample or change the sample changer position to the cuvette containing the donor-acceptor labeled protein.</w:t>
      </w:r>
      <w:r w:rsidR="00B11072" w:rsidRPr="003F3299">
        <w:rPr>
          <w:highlight w:val="yellow"/>
        </w:rPr>
        <w:br/>
      </w:r>
    </w:p>
    <w:p w14:paraId="7934E7DB" w14:textId="7D9FCF1D" w:rsidR="0050418F" w:rsidRPr="003F3299" w:rsidRDefault="0050418F" w:rsidP="00FD2B56">
      <w:pPr>
        <w:widowControl/>
        <w:numPr>
          <w:ilvl w:val="2"/>
          <w:numId w:val="17"/>
        </w:numPr>
        <w:pBdr>
          <w:top w:val="nil"/>
          <w:left w:val="nil"/>
          <w:bottom w:val="nil"/>
          <w:right w:val="nil"/>
          <w:between w:val="nil"/>
        </w:pBdr>
        <w:ind w:left="0" w:firstLine="0"/>
        <w:jc w:val="left"/>
        <w:rPr>
          <w:highlight w:val="yellow"/>
        </w:rPr>
      </w:pPr>
      <w:r w:rsidRPr="003F3299">
        <w:rPr>
          <w:highlight w:val="yellow"/>
        </w:rPr>
        <w:t>Obtain an emission scan of the donor-acceptor protein sample using the same settings as in step</w:t>
      </w:r>
      <w:r w:rsidR="006B1AF7" w:rsidRPr="003F3299">
        <w:rPr>
          <w:highlight w:val="yellow"/>
        </w:rPr>
        <w:t>s</w:t>
      </w:r>
      <w:r w:rsidRPr="003F3299">
        <w:rPr>
          <w:highlight w:val="yellow"/>
        </w:rPr>
        <w:t xml:space="preserve"> 4.2.1</w:t>
      </w:r>
      <w:r w:rsidR="006B1AF7" w:rsidRPr="003F3299">
        <w:rPr>
          <w:highlight w:val="yellow"/>
        </w:rPr>
        <w:t xml:space="preserve"> and 4.2.3.</w:t>
      </w:r>
      <w:r w:rsidR="00B11072" w:rsidRPr="003F3299">
        <w:rPr>
          <w:highlight w:val="yellow"/>
        </w:rPr>
        <w:br/>
      </w:r>
    </w:p>
    <w:p w14:paraId="5E3A4895" w14:textId="523EF2A1" w:rsidR="00AC6AFA" w:rsidRPr="003F3299" w:rsidRDefault="0050418F" w:rsidP="003F3299">
      <w:pPr>
        <w:widowControl/>
        <w:numPr>
          <w:ilvl w:val="2"/>
          <w:numId w:val="17"/>
        </w:numPr>
        <w:pBdr>
          <w:top w:val="nil"/>
          <w:left w:val="nil"/>
          <w:bottom w:val="nil"/>
          <w:right w:val="nil"/>
          <w:between w:val="nil"/>
        </w:pBdr>
        <w:ind w:left="0" w:firstLine="0"/>
        <w:rPr>
          <w:highlight w:val="yellow"/>
        </w:rPr>
      </w:pPr>
      <w:r w:rsidRPr="003F3299">
        <w:rPr>
          <w:highlight w:val="yellow"/>
        </w:rPr>
        <w:t>For all spectra, c</w:t>
      </w:r>
      <w:r w:rsidR="00AC6AFA" w:rsidRPr="003F3299">
        <w:rPr>
          <w:highlight w:val="yellow"/>
        </w:rPr>
        <w:t xml:space="preserve">orrect for background fluorescence by subtracting the background counts measured at </w:t>
      </w:r>
      <w:r w:rsidRPr="003F3299">
        <w:rPr>
          <w:highlight w:val="yellow"/>
        </w:rPr>
        <w:t>the end of the scan</w:t>
      </w:r>
      <w:r w:rsidR="00AC6AFA" w:rsidRPr="003F3299">
        <w:rPr>
          <w:highlight w:val="yellow"/>
        </w:rPr>
        <w:t>.</w:t>
      </w:r>
    </w:p>
    <w:p w14:paraId="53878D46" w14:textId="77777777" w:rsidR="00AC6AFA" w:rsidRPr="003F3299" w:rsidRDefault="00AC6AFA" w:rsidP="003F3299">
      <w:pPr>
        <w:widowControl/>
        <w:pBdr>
          <w:top w:val="nil"/>
          <w:left w:val="nil"/>
          <w:bottom w:val="nil"/>
          <w:right w:val="nil"/>
          <w:between w:val="nil"/>
        </w:pBdr>
        <w:rPr>
          <w:highlight w:val="yellow"/>
        </w:rPr>
      </w:pPr>
    </w:p>
    <w:p w14:paraId="107B1815" w14:textId="70CB66D4" w:rsidR="005376A7" w:rsidRPr="003F3299" w:rsidRDefault="00256D74" w:rsidP="00FD2B56">
      <w:pPr>
        <w:widowControl/>
        <w:numPr>
          <w:ilvl w:val="1"/>
          <w:numId w:val="17"/>
        </w:numPr>
        <w:pBdr>
          <w:top w:val="nil"/>
          <w:left w:val="nil"/>
          <w:bottom w:val="nil"/>
          <w:right w:val="nil"/>
          <w:between w:val="nil"/>
        </w:pBdr>
        <w:ind w:left="0" w:firstLine="0"/>
        <w:jc w:val="left"/>
      </w:pPr>
      <w:r w:rsidRPr="003F3299">
        <w:t>Measure the</w:t>
      </w:r>
      <w:r w:rsidR="00186B7F" w:rsidRPr="003F3299">
        <w:t xml:space="preserve"> donor</w:t>
      </w:r>
      <w:r w:rsidRPr="003F3299">
        <w:t xml:space="preserve"> lifetimes of the donor only and donor-acceptor samples </w:t>
      </w:r>
      <w:r w:rsidR="00186B7F" w:rsidRPr="003F3299">
        <w:t>prepared as described in step 4.1.2.</w:t>
      </w:r>
      <w:r w:rsidR="00503456" w:rsidRPr="003F3299">
        <w:t xml:space="preserve"> </w:t>
      </w:r>
      <w:r w:rsidR="00186B7F" w:rsidRPr="003F3299">
        <w:t>Use a time-</w:t>
      </w:r>
      <w:r w:rsidR="00DF5F5C" w:rsidRPr="003F3299">
        <w:t xml:space="preserve">correlated </w:t>
      </w:r>
      <w:r w:rsidR="00AB521A" w:rsidRPr="003F3299">
        <w:t>single-</w:t>
      </w:r>
      <w:r w:rsidR="00DF5F5C" w:rsidRPr="003F3299">
        <w:t>photon counting</w:t>
      </w:r>
      <w:r w:rsidR="00186B7F" w:rsidRPr="003F3299">
        <w:t xml:space="preserve"> fluorescence instrument capable of </w:t>
      </w:r>
      <w:r w:rsidR="00DF5F5C" w:rsidRPr="003F3299">
        <w:t>measuring and resolving fluorescent decays</w:t>
      </w:r>
      <w:r w:rsidR="00186B7F" w:rsidRPr="003F3299">
        <w:t xml:space="preserve"> in the nanosecond (10</w:t>
      </w:r>
      <w:r w:rsidR="00186B7F" w:rsidRPr="003F3299">
        <w:rPr>
          <w:vertAlign w:val="superscript"/>
        </w:rPr>
        <w:t>-9</w:t>
      </w:r>
      <w:r w:rsidR="00186B7F" w:rsidRPr="003F3299">
        <w:t xml:space="preserve"> s) time</w:t>
      </w:r>
      <w:r w:rsidR="005376A7" w:rsidRPr="003F3299">
        <w:t xml:space="preserve"> </w:t>
      </w:r>
      <w:r w:rsidR="00186B7F" w:rsidRPr="003F3299">
        <w:t>range.</w:t>
      </w:r>
      <w:r w:rsidR="00503456" w:rsidRPr="003F3299">
        <w:t xml:space="preserve"> </w:t>
      </w:r>
    </w:p>
    <w:p w14:paraId="788EBA92" w14:textId="77777777" w:rsidR="005376A7" w:rsidRPr="003F3299" w:rsidRDefault="005376A7" w:rsidP="00FD2B56">
      <w:pPr>
        <w:widowControl/>
        <w:pBdr>
          <w:top w:val="nil"/>
          <w:left w:val="nil"/>
          <w:bottom w:val="nil"/>
          <w:right w:val="nil"/>
          <w:between w:val="nil"/>
        </w:pBdr>
        <w:jc w:val="left"/>
      </w:pPr>
    </w:p>
    <w:p w14:paraId="4D134FD4" w14:textId="73166EC1" w:rsidR="00256D74" w:rsidRPr="003F3299" w:rsidRDefault="00E26B73" w:rsidP="00FD2B56">
      <w:pPr>
        <w:widowControl/>
        <w:pBdr>
          <w:top w:val="nil"/>
          <w:left w:val="nil"/>
          <w:bottom w:val="nil"/>
          <w:right w:val="nil"/>
          <w:between w:val="nil"/>
        </w:pBdr>
        <w:jc w:val="left"/>
      </w:pPr>
      <w:r w:rsidRPr="003F3299">
        <w:t>N</w:t>
      </w:r>
      <w:r w:rsidR="005376A7" w:rsidRPr="003F3299">
        <w:t>OTE</w:t>
      </w:r>
      <w:r w:rsidRPr="003F3299">
        <w:t xml:space="preserve">: </w:t>
      </w:r>
      <w:r w:rsidR="00DF5F5C" w:rsidRPr="003F3299">
        <w:t>For FRET</w:t>
      </w:r>
      <w:r w:rsidR="00294BCF" w:rsidRPr="003F3299">
        <w:t xml:space="preserve"> dye</w:t>
      </w:r>
      <w:r w:rsidR="00DF5F5C" w:rsidRPr="003F3299">
        <w:t xml:space="preserve"> pairs, </w:t>
      </w:r>
      <w:r w:rsidR="00294BCF" w:rsidRPr="003F3299">
        <w:t xml:space="preserve">match </w:t>
      </w:r>
      <w:r w:rsidR="00DF5F5C" w:rsidRPr="003F3299">
        <w:t xml:space="preserve">the excitation light source </w:t>
      </w:r>
      <w:r w:rsidR="00294BCF" w:rsidRPr="003F3299">
        <w:t>to</w:t>
      </w:r>
      <w:r w:rsidR="00DF5F5C" w:rsidRPr="003F3299">
        <w:t xml:space="preserve"> the absorption maximum of the donor dye.</w:t>
      </w:r>
      <w:r w:rsidR="00B11072" w:rsidRPr="003F3299">
        <w:br/>
      </w:r>
    </w:p>
    <w:p w14:paraId="4F766579" w14:textId="1C03056F" w:rsidR="00E26B73" w:rsidRPr="003F3299" w:rsidRDefault="00E26B73" w:rsidP="00FD2B56">
      <w:pPr>
        <w:widowControl/>
        <w:numPr>
          <w:ilvl w:val="2"/>
          <w:numId w:val="17"/>
        </w:numPr>
        <w:pBdr>
          <w:top w:val="nil"/>
          <w:left w:val="nil"/>
          <w:bottom w:val="nil"/>
          <w:right w:val="nil"/>
          <w:between w:val="nil"/>
        </w:pBdr>
        <w:ind w:left="0" w:firstLine="0"/>
        <w:jc w:val="left"/>
      </w:pPr>
      <w:r w:rsidRPr="003F3299">
        <w:t>Turn on the instrument.</w:t>
      </w:r>
      <w:r w:rsidR="00503456" w:rsidRPr="003F3299">
        <w:t xml:space="preserve"> </w:t>
      </w:r>
      <w:r w:rsidR="007B133C" w:rsidRPr="003F3299">
        <w:t xml:space="preserve">Open the acquisition software, </w:t>
      </w:r>
      <w:r w:rsidR="00AF431C" w:rsidRPr="003F3299">
        <w:t xml:space="preserve">use the instrument control </w:t>
      </w:r>
      <w:r w:rsidR="003F0D70" w:rsidRPr="003F3299">
        <w:t>software</w:t>
      </w:r>
      <w:r w:rsidR="007B133C" w:rsidRPr="003F3299">
        <w:t xml:space="preserve"> for data acquisition</w:t>
      </w:r>
      <w:r w:rsidR="00E65194" w:rsidRPr="003F3299">
        <w:t xml:space="preserve"> with the </w:t>
      </w:r>
      <w:r w:rsidR="008012A1" w:rsidRPr="003F3299">
        <w:t>fluorescence spectrometer</w:t>
      </w:r>
      <w:r w:rsidR="007B133C" w:rsidRPr="003F3299">
        <w:t>.</w:t>
      </w:r>
      <w:r w:rsidR="00B11072" w:rsidRPr="003F3299">
        <w:br/>
      </w:r>
    </w:p>
    <w:p w14:paraId="228D7435" w14:textId="3AF43317" w:rsidR="007B133C" w:rsidRPr="003F3299" w:rsidRDefault="007B133C" w:rsidP="003F3299">
      <w:pPr>
        <w:widowControl/>
        <w:numPr>
          <w:ilvl w:val="2"/>
          <w:numId w:val="17"/>
        </w:numPr>
        <w:pBdr>
          <w:top w:val="nil"/>
          <w:left w:val="nil"/>
          <w:bottom w:val="nil"/>
          <w:right w:val="nil"/>
          <w:between w:val="nil"/>
        </w:pBdr>
        <w:ind w:left="0" w:firstLine="0"/>
      </w:pPr>
      <w:r w:rsidRPr="003F3299">
        <w:t xml:space="preserve">For acquisition, select </w:t>
      </w:r>
      <w:r w:rsidRPr="003F3299">
        <w:rPr>
          <w:b/>
          <w:bCs/>
        </w:rPr>
        <w:t xml:space="preserve">TCSPC </w:t>
      </w:r>
      <w:r w:rsidR="0071586B" w:rsidRPr="003F3299">
        <w:rPr>
          <w:b/>
          <w:bCs/>
        </w:rPr>
        <w:t>D</w:t>
      </w:r>
      <w:r w:rsidRPr="003F3299">
        <w:rPr>
          <w:b/>
          <w:bCs/>
        </w:rPr>
        <w:t>ecay</w:t>
      </w:r>
      <w:r w:rsidRPr="003F3299">
        <w:t>, with a time range of 55 ns</w:t>
      </w:r>
      <w:r w:rsidR="00EB4171" w:rsidRPr="003F3299">
        <w:t xml:space="preserve">, </w:t>
      </w:r>
      <w:r w:rsidR="008F05FC" w:rsidRPr="003F3299">
        <w:t xml:space="preserve">a </w:t>
      </w:r>
      <w:r w:rsidR="00EB4171" w:rsidRPr="003F3299">
        <w:t xml:space="preserve">gain of 1 and 4096 channels. </w:t>
      </w:r>
      <w:r w:rsidR="00B11072" w:rsidRPr="003F3299">
        <w:br/>
      </w:r>
    </w:p>
    <w:p w14:paraId="3088446E" w14:textId="7BAAB2D6" w:rsidR="00EB4171" w:rsidRPr="003F3299" w:rsidRDefault="00DF5F5C" w:rsidP="00DF7EA4">
      <w:pPr>
        <w:widowControl/>
        <w:numPr>
          <w:ilvl w:val="2"/>
          <w:numId w:val="17"/>
        </w:numPr>
        <w:pBdr>
          <w:top w:val="nil"/>
          <w:left w:val="nil"/>
          <w:bottom w:val="nil"/>
          <w:right w:val="nil"/>
          <w:between w:val="nil"/>
        </w:pBdr>
        <w:ind w:left="0" w:firstLine="0"/>
        <w:jc w:val="left"/>
      </w:pPr>
      <w:r w:rsidRPr="003F3299">
        <w:t xml:space="preserve">Obtain an </w:t>
      </w:r>
      <w:r w:rsidR="005376A7" w:rsidRPr="003F3299">
        <w:t>i</w:t>
      </w:r>
      <w:r w:rsidRPr="003F3299">
        <w:t xml:space="preserve">nstrument </w:t>
      </w:r>
      <w:r w:rsidR="005376A7" w:rsidRPr="003F3299">
        <w:t>r</w:t>
      </w:r>
      <w:r w:rsidRPr="003F3299">
        <w:t xml:space="preserve">esponse </w:t>
      </w:r>
      <w:r w:rsidR="005376A7" w:rsidRPr="003F3299">
        <w:t>f</w:t>
      </w:r>
      <w:r w:rsidRPr="003F3299">
        <w:t xml:space="preserve">unction (IRF) using a solution of non-dairy creamer or </w:t>
      </w:r>
      <w:r w:rsidR="00AA693A" w:rsidRPr="003F3299">
        <w:t xml:space="preserve">commercial scattering solution </w:t>
      </w:r>
      <w:r w:rsidRPr="003F3299">
        <w:t>and monitor the scattering at 490 nm.</w:t>
      </w:r>
      <w:r w:rsidR="00503456" w:rsidRPr="003F3299">
        <w:t xml:space="preserve"> </w:t>
      </w:r>
      <w:r w:rsidR="00EF3939" w:rsidRPr="003F3299">
        <w:t>Adjust the slit setting and use neutral density filters as needed to maintain a low enough count rate to avoid pulse pile-up</w:t>
      </w:r>
      <w:r w:rsidR="00906D7F" w:rsidRPr="003F3299">
        <w:fldChar w:fldCharType="begin"/>
      </w:r>
      <w:r w:rsidR="00906D7F" w:rsidRPr="003F3299">
        <w:instrText xml:space="preserve"> ADDIN EN.CITE &lt;EndNote&gt;&lt;Cite&gt;&lt;Author&gt;Lakowicz&lt;/Author&gt;&lt;Year&gt;2006&lt;/Year&gt;&lt;RecNum&gt;660&lt;/RecNum&gt;&lt;DisplayText&gt;&lt;style face="superscript"&gt;5&lt;/style&gt;&lt;/DisplayText&gt;&lt;record&gt;&lt;rec-number&gt;660&lt;/rec-number&gt;&lt;foreign-keys&gt;&lt;key app="EN" db-id="dwtt55wf109w9bett01x0dx02dvzafvar0zr" timestamp="1497193269"&gt;660&lt;/key&gt;&lt;/foreign-keys&gt;&lt;ref-type name="Book"&gt;6&lt;/ref-type&gt;&lt;contributors&gt;&lt;authors&gt;&lt;author&gt;Joseph R. Lakowicz&lt;/author&gt;&lt;/authors&gt;&lt;/contributors&gt;&lt;titles&gt;&lt;title&gt;Principles of Fluorescence Spectroscopy&lt;/title&gt;&lt;/titles&gt;&lt;pages&gt; 954&lt;/pages&gt;&lt;edition&gt;3rd&lt;/edition&gt;&lt;dates&gt;&lt;year&gt;2006&lt;/year&gt;&lt;/dates&gt;&lt;publisher&gt;Springer US&lt;/publisher&gt;&lt;isbn&gt;978-0-387-46312-4, 978-0-387-31278-1&lt;/isbn&gt;&lt;urls&gt;&lt;/urls&gt;&lt;electronic-resource-num&gt;10.1007/978-0-387-46312-4&lt;/electronic-resource-num&gt;&lt;/record&gt;&lt;/Cite&gt;&lt;/EndNote&gt;</w:instrText>
      </w:r>
      <w:r w:rsidR="00906D7F" w:rsidRPr="003F3299">
        <w:fldChar w:fldCharType="separate"/>
      </w:r>
      <w:r w:rsidR="00906D7F" w:rsidRPr="003F3299">
        <w:rPr>
          <w:vertAlign w:val="superscript"/>
        </w:rPr>
        <w:t>5</w:t>
      </w:r>
      <w:r w:rsidR="00906D7F" w:rsidRPr="003F3299">
        <w:fldChar w:fldCharType="end"/>
      </w:r>
      <w:r w:rsidR="00EF3939" w:rsidRPr="003F3299">
        <w:t>.</w:t>
      </w:r>
      <w:r w:rsidR="00503456" w:rsidRPr="003F3299">
        <w:t xml:space="preserve"> </w:t>
      </w:r>
      <w:r w:rsidR="00EB4171" w:rsidRPr="003F3299">
        <w:t xml:space="preserve">Click </w:t>
      </w:r>
      <w:r w:rsidR="008F05FC" w:rsidRPr="003F3299">
        <w:rPr>
          <w:b/>
          <w:bCs/>
        </w:rPr>
        <w:t>A</w:t>
      </w:r>
      <w:r w:rsidR="00EB4171" w:rsidRPr="003F3299">
        <w:rPr>
          <w:b/>
          <w:bCs/>
        </w:rPr>
        <w:t>ccept</w:t>
      </w:r>
      <w:r w:rsidR="00EB4171" w:rsidRPr="003F3299">
        <w:t xml:space="preserve"> and then </w:t>
      </w:r>
      <w:r w:rsidR="008F05FC" w:rsidRPr="003F3299">
        <w:rPr>
          <w:b/>
          <w:bCs/>
        </w:rPr>
        <w:t>S</w:t>
      </w:r>
      <w:r w:rsidR="00EB4171" w:rsidRPr="003F3299">
        <w:rPr>
          <w:b/>
          <w:bCs/>
        </w:rPr>
        <w:t>tart</w:t>
      </w:r>
      <w:r w:rsidR="00EB4171" w:rsidRPr="003F3299">
        <w:t>.</w:t>
      </w:r>
      <w:r w:rsidR="00503456" w:rsidRPr="003F3299">
        <w:t xml:space="preserve"> </w:t>
      </w:r>
      <w:r w:rsidR="00EB4171" w:rsidRPr="003F3299">
        <w:t>This will start the acquisition.</w:t>
      </w:r>
      <w:r w:rsidR="00151F42" w:rsidRPr="003F3299">
        <w:t xml:space="preserve"> </w:t>
      </w:r>
      <w:r w:rsidR="00B11072" w:rsidRPr="003F3299">
        <w:br/>
      </w:r>
    </w:p>
    <w:p w14:paraId="2BC67D45" w14:textId="192D6C57" w:rsidR="00EF3939" w:rsidRPr="003F3299" w:rsidRDefault="00AA693A" w:rsidP="00DF7EA4">
      <w:pPr>
        <w:widowControl/>
        <w:pBdr>
          <w:top w:val="nil"/>
          <w:left w:val="nil"/>
          <w:bottom w:val="nil"/>
          <w:right w:val="nil"/>
          <w:between w:val="nil"/>
        </w:pBdr>
        <w:jc w:val="left"/>
      </w:pPr>
      <w:r w:rsidRPr="003F3299">
        <w:t>N</w:t>
      </w:r>
      <w:r w:rsidR="00F400F3" w:rsidRPr="003F3299">
        <w:t>OTE</w:t>
      </w:r>
      <w:r w:rsidRPr="003F3299">
        <w:t xml:space="preserve">: </w:t>
      </w:r>
      <w:r w:rsidR="004A28FE" w:rsidRPr="003F3299">
        <w:t>A</w:t>
      </w:r>
      <w:r w:rsidR="00EF3939" w:rsidRPr="003F3299">
        <w:t xml:space="preserve"> maximum count rate of 4000 cps is used</w:t>
      </w:r>
      <w:r w:rsidR="004A28FE" w:rsidRPr="003F3299">
        <w:t xml:space="preserve"> for a 180 kHz repetition rate</w:t>
      </w:r>
      <w:r w:rsidR="00EF3939" w:rsidRPr="003F3299">
        <w:t>.</w:t>
      </w:r>
      <w:r w:rsidR="00503456" w:rsidRPr="003F3299">
        <w:t xml:space="preserve"> </w:t>
      </w:r>
      <w:r w:rsidR="00B11072" w:rsidRPr="003F3299">
        <w:br/>
      </w:r>
    </w:p>
    <w:p w14:paraId="332FC43E" w14:textId="7EA20B5C" w:rsidR="00DF5F5C" w:rsidRPr="003F3299" w:rsidRDefault="00DF5F5C" w:rsidP="00FD2B56">
      <w:pPr>
        <w:widowControl/>
        <w:numPr>
          <w:ilvl w:val="2"/>
          <w:numId w:val="17"/>
        </w:numPr>
        <w:pBdr>
          <w:top w:val="nil"/>
          <w:left w:val="nil"/>
          <w:bottom w:val="nil"/>
          <w:right w:val="nil"/>
          <w:between w:val="nil"/>
        </w:pBdr>
        <w:ind w:left="0" w:firstLine="0"/>
        <w:jc w:val="left"/>
      </w:pPr>
      <w:r w:rsidRPr="003F3299">
        <w:t xml:space="preserve">Collect the </w:t>
      </w:r>
      <w:r w:rsidR="00EF3939" w:rsidRPr="003F3299">
        <w:t>IRF</w:t>
      </w:r>
      <w:r w:rsidR="004A28FE" w:rsidRPr="003F3299">
        <w:t xml:space="preserve"> at 490 nm</w:t>
      </w:r>
      <w:r w:rsidRPr="003F3299">
        <w:t xml:space="preserve"> until the peak channel has a maximum of 20,000 counts.</w:t>
      </w:r>
      <w:r w:rsidR="00503456" w:rsidRPr="003F3299">
        <w:t xml:space="preserve"> </w:t>
      </w:r>
      <w:r w:rsidRPr="003F3299">
        <w:t xml:space="preserve">Collect an IRF before and after measuring </w:t>
      </w:r>
      <w:r w:rsidR="00EF3939" w:rsidRPr="003F3299">
        <w:t xml:space="preserve">each </w:t>
      </w:r>
      <w:r w:rsidRPr="003F3299">
        <w:t>fluorescence decay.</w:t>
      </w:r>
      <w:r w:rsidR="00B11072" w:rsidRPr="003F3299">
        <w:br/>
      </w:r>
    </w:p>
    <w:p w14:paraId="2EBF1414" w14:textId="299ACCBF" w:rsidR="00F954C6" w:rsidRPr="003F3299" w:rsidRDefault="00EF3939" w:rsidP="00FD2B56">
      <w:pPr>
        <w:widowControl/>
        <w:numPr>
          <w:ilvl w:val="2"/>
          <w:numId w:val="17"/>
        </w:numPr>
        <w:pBdr>
          <w:top w:val="nil"/>
          <w:left w:val="nil"/>
          <w:bottom w:val="nil"/>
          <w:right w:val="nil"/>
          <w:between w:val="nil"/>
        </w:pBdr>
        <w:ind w:left="0" w:firstLine="0"/>
        <w:jc w:val="left"/>
      </w:pPr>
      <w:r w:rsidRPr="003F3299">
        <w:t>Obtain the fluorescence decays of the donor only and donor-acceptor samples</w:t>
      </w:r>
      <w:r w:rsidR="00E21596" w:rsidRPr="003F3299">
        <w:t xml:space="preserve"> by monitoring the fluorescence emission at</w:t>
      </w:r>
      <w:r w:rsidR="003276BD" w:rsidRPr="003F3299">
        <w:t xml:space="preserve"> the donor emission wavelength,</w:t>
      </w:r>
      <w:r w:rsidR="00E21596" w:rsidRPr="003F3299">
        <w:t xml:space="preserve"> 5</w:t>
      </w:r>
      <w:r w:rsidR="003276BD" w:rsidRPr="003F3299">
        <w:t>2</w:t>
      </w:r>
      <w:r w:rsidR="00E21596" w:rsidRPr="003F3299">
        <w:t>0 nm.</w:t>
      </w:r>
      <w:r w:rsidR="00503456" w:rsidRPr="003F3299">
        <w:t xml:space="preserve"> </w:t>
      </w:r>
    </w:p>
    <w:p w14:paraId="18E15E72" w14:textId="77777777" w:rsidR="00F954C6" w:rsidRPr="003F3299" w:rsidRDefault="00F954C6" w:rsidP="00FD2B56">
      <w:pPr>
        <w:widowControl/>
        <w:pBdr>
          <w:top w:val="nil"/>
          <w:left w:val="nil"/>
          <w:bottom w:val="nil"/>
          <w:right w:val="nil"/>
          <w:between w:val="nil"/>
        </w:pBdr>
        <w:jc w:val="left"/>
      </w:pPr>
    </w:p>
    <w:p w14:paraId="38D9E718" w14:textId="0B73F30D" w:rsidR="00646639" w:rsidRPr="003F3299" w:rsidRDefault="00E21596" w:rsidP="00FD2B56">
      <w:pPr>
        <w:widowControl/>
        <w:numPr>
          <w:ilvl w:val="2"/>
          <w:numId w:val="17"/>
        </w:numPr>
        <w:pBdr>
          <w:top w:val="nil"/>
          <w:left w:val="nil"/>
          <w:bottom w:val="nil"/>
          <w:right w:val="nil"/>
          <w:between w:val="nil"/>
        </w:pBdr>
        <w:ind w:left="0" w:firstLine="0"/>
        <w:jc w:val="left"/>
      </w:pPr>
      <w:r w:rsidRPr="003F3299">
        <w:t>Adjust slit settings for a maximum count rate of 4000 cps or less.</w:t>
      </w:r>
      <w:r w:rsidR="00503456" w:rsidRPr="003F3299">
        <w:t xml:space="preserve"> </w:t>
      </w:r>
      <w:r w:rsidR="00EB4171" w:rsidRPr="003F3299">
        <w:t>Slit settings are typically 15</w:t>
      </w:r>
      <w:r w:rsidR="00380B78" w:rsidRPr="003F3299">
        <w:t>–</w:t>
      </w:r>
      <w:r w:rsidR="00EB4171" w:rsidRPr="003F3299">
        <w:t>20 nm bandpass for protein samples.</w:t>
      </w:r>
      <w:r w:rsidR="00503456" w:rsidRPr="003F3299">
        <w:t xml:space="preserve"> </w:t>
      </w:r>
      <w:r w:rsidRPr="003F3299">
        <w:t xml:space="preserve">Collect the decay until 20,000 counts </w:t>
      </w:r>
      <w:r w:rsidR="00380B78" w:rsidRPr="003F3299">
        <w:t xml:space="preserve">are </w:t>
      </w:r>
      <w:r w:rsidRPr="003F3299">
        <w:t>obtained in the peak channel.</w:t>
      </w:r>
      <w:r w:rsidR="00B11072" w:rsidRPr="003F3299">
        <w:br/>
      </w:r>
    </w:p>
    <w:p w14:paraId="0790E609" w14:textId="272F208F" w:rsidR="00A22932" w:rsidRPr="003F3299" w:rsidRDefault="006B6E08" w:rsidP="00FD2B56">
      <w:pPr>
        <w:widowControl/>
        <w:numPr>
          <w:ilvl w:val="1"/>
          <w:numId w:val="17"/>
        </w:numPr>
        <w:pBdr>
          <w:top w:val="nil"/>
          <w:left w:val="nil"/>
          <w:bottom w:val="nil"/>
          <w:right w:val="nil"/>
          <w:between w:val="nil"/>
        </w:pBdr>
        <w:ind w:left="0" w:firstLine="0"/>
        <w:jc w:val="left"/>
      </w:pPr>
      <w:r w:rsidRPr="003F3299">
        <w:t>Analyze the decay</w:t>
      </w:r>
      <w:r w:rsidR="003276BD" w:rsidRPr="003F3299">
        <w:t xml:space="preserve"> or the fluorescence intensity </w:t>
      </w:r>
      <w:r w:rsidR="003276BD" w:rsidRPr="003F3299">
        <w:rPr>
          <w:i/>
          <w:iCs/>
        </w:rPr>
        <w:t>(I)</w:t>
      </w:r>
      <w:r w:rsidR="003276BD" w:rsidRPr="003F3299">
        <w:t xml:space="preserve"> as a function of time </w:t>
      </w:r>
      <w:r w:rsidR="003276BD" w:rsidRPr="003F3299">
        <w:rPr>
          <w:i/>
          <w:iCs/>
        </w:rPr>
        <w:t>(t)</w:t>
      </w:r>
      <w:r w:rsidRPr="003F3299">
        <w:t xml:space="preserve"> for the fluorescence lifetime</w:t>
      </w:r>
      <w:r w:rsidR="00D435D7" w:rsidRPr="003F3299">
        <w:t xml:space="preserve"> </w:t>
      </w:r>
      <w:r w:rsidR="00440053" w:rsidRPr="003F3299">
        <w:rPr>
          <w:i/>
          <w:iCs/>
        </w:rPr>
        <w:t>(</w:t>
      </w:r>
      <w:r w:rsidR="00440053" w:rsidRPr="003F3299">
        <w:rPr>
          <w:i/>
          <w:iCs/>
        </w:rPr>
        <w:sym w:font="Symbol" w:char="F074"/>
      </w:r>
      <w:r w:rsidR="00440053" w:rsidRPr="003F3299">
        <w:rPr>
          <w:i/>
          <w:iCs/>
        </w:rPr>
        <w:t>)</w:t>
      </w:r>
      <w:r w:rsidR="00440053" w:rsidRPr="003F3299">
        <w:t>.</w:t>
      </w:r>
      <w:r w:rsidR="00503456" w:rsidRPr="003F3299">
        <w:t xml:space="preserve"> </w:t>
      </w:r>
      <w:r w:rsidR="00EB4171" w:rsidRPr="003F3299">
        <w:t xml:space="preserve">Fit </w:t>
      </w:r>
      <w:r w:rsidR="00D435D7" w:rsidRPr="003F3299">
        <w:t>the decay</w:t>
      </w:r>
      <w:r w:rsidR="00440053" w:rsidRPr="003F3299">
        <w:t xml:space="preserve"> </w:t>
      </w:r>
      <w:r w:rsidRPr="003F3299">
        <w:t>to a sum of exponentials</w:t>
      </w:r>
      <w:r w:rsidR="00880F9C" w:rsidRPr="003F3299">
        <w:t xml:space="preserve"> with the following equation:</w:t>
      </w:r>
    </w:p>
    <w:p w14:paraId="1413EE0D" w14:textId="17FD6D66" w:rsidR="00A22932" w:rsidRPr="003F3299" w:rsidRDefault="006B6E08" w:rsidP="00FD2B56">
      <w:pPr>
        <w:widowControl/>
        <w:pBdr>
          <w:top w:val="nil"/>
          <w:left w:val="nil"/>
          <w:bottom w:val="nil"/>
          <w:right w:val="nil"/>
          <w:between w:val="nil"/>
        </w:pBdr>
        <w:jc w:val="left"/>
      </w:pPr>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e</m:t>
                  </m:r>
                </m:e>
                <m:sup>
                  <m:f>
                    <m:fPr>
                      <m:type m:val="skw"/>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i</m:t>
                          </m:r>
                        </m:sub>
                      </m:sSub>
                    </m:den>
                  </m:f>
                </m:sup>
              </m:sSup>
            </m:e>
          </m:nary>
        </m:oMath>
      </m:oMathPara>
    </w:p>
    <w:p w14:paraId="3351FCFB" w14:textId="151640CD" w:rsidR="004A28FE" w:rsidRPr="003F3299" w:rsidRDefault="003276BD" w:rsidP="00FD2B56">
      <w:pPr>
        <w:widowControl/>
        <w:pBdr>
          <w:top w:val="nil"/>
          <w:left w:val="nil"/>
          <w:bottom w:val="nil"/>
          <w:right w:val="nil"/>
          <w:between w:val="nil"/>
        </w:pBdr>
        <w:jc w:val="left"/>
      </w:pPr>
      <w:r w:rsidRPr="003F3299">
        <w:lastRenderedPageBreak/>
        <w:t xml:space="preserve">where </w:t>
      </w:r>
      <w:r w:rsidR="00406E88" w:rsidRPr="003F3299">
        <w:rPr>
          <w:i/>
          <w:iCs/>
        </w:rPr>
        <w:sym w:font="Symbol" w:char="F061"/>
      </w:r>
      <w:r w:rsidR="00406E88" w:rsidRPr="003F3299">
        <w:rPr>
          <w:i/>
          <w:iCs/>
          <w:vertAlign w:val="subscript"/>
        </w:rPr>
        <w:t>I</w:t>
      </w:r>
      <w:r w:rsidR="00406E88" w:rsidRPr="003F3299">
        <w:t xml:space="preserve"> is the preexponential factor of the </w:t>
      </w:r>
      <w:r w:rsidR="00406E88" w:rsidRPr="003F3299">
        <w:rPr>
          <w:i/>
          <w:iCs/>
        </w:rPr>
        <w:t>i</w:t>
      </w:r>
      <w:r w:rsidR="00406E88" w:rsidRPr="003F3299">
        <w:rPr>
          <w:i/>
          <w:iCs/>
          <w:vertAlign w:val="superscript"/>
        </w:rPr>
        <w:t>th</w:t>
      </w:r>
      <w:r w:rsidR="00406E88" w:rsidRPr="003F3299">
        <w:t xml:space="preserve"> component and </w:t>
      </w:r>
      <w:r w:rsidR="00406E88" w:rsidRPr="003F3299">
        <w:rPr>
          <w:i/>
          <w:iCs/>
        </w:rPr>
        <w:sym w:font="Symbol" w:char="F074"/>
      </w:r>
      <w:r w:rsidR="00406E88" w:rsidRPr="003F3299">
        <w:rPr>
          <w:i/>
          <w:iCs/>
          <w:vertAlign w:val="subscript"/>
        </w:rPr>
        <w:t>I</w:t>
      </w:r>
      <w:r w:rsidR="00406E88" w:rsidRPr="003F3299">
        <w:t xml:space="preserve"> is the lifetime.</w:t>
      </w:r>
      <w:r w:rsidR="00503456" w:rsidRPr="003F3299">
        <w:t xml:space="preserve"> </w:t>
      </w:r>
      <w:r w:rsidR="00EB4171" w:rsidRPr="003F3299">
        <w:t>The fit is reconvolved with the IRF to match the fluorescence decay</w:t>
      </w:r>
      <w:r w:rsidR="00D06801" w:rsidRPr="003F3299">
        <w:t>.</w:t>
      </w:r>
      <w:r w:rsidR="00503456" w:rsidRPr="003F3299">
        <w:t xml:space="preserve"> </w:t>
      </w:r>
      <w:r w:rsidR="00D06801" w:rsidRPr="003F3299">
        <w:t xml:space="preserve">Judge the quality of the fit from the reduced </w:t>
      </w:r>
      <w:r w:rsidR="00D06801" w:rsidRPr="003F3299">
        <w:sym w:font="Symbol" w:char="F063"/>
      </w:r>
      <w:r w:rsidR="00D06801" w:rsidRPr="003F3299">
        <w:rPr>
          <w:vertAlign w:val="superscript"/>
        </w:rPr>
        <w:t>2</w:t>
      </w:r>
      <w:r w:rsidR="00D06801" w:rsidRPr="003F3299">
        <w:t xml:space="preserve"> parameter</w:t>
      </w:r>
      <w:r w:rsidR="00380B78" w:rsidRPr="003F3299">
        <w:t>s</w:t>
      </w:r>
      <w:r w:rsidR="00EB4171" w:rsidRPr="003F3299">
        <w:t>.</w:t>
      </w:r>
      <w:r w:rsidR="00151F42" w:rsidRPr="003F3299">
        <w:t xml:space="preserve"> </w:t>
      </w:r>
    </w:p>
    <w:p w14:paraId="00000062" w14:textId="77777777" w:rsidR="00403951" w:rsidRPr="003F3299" w:rsidRDefault="00403951" w:rsidP="006E6F63">
      <w:pPr>
        <w:widowControl/>
        <w:pBdr>
          <w:top w:val="nil"/>
          <w:left w:val="nil"/>
          <w:bottom w:val="nil"/>
          <w:right w:val="nil"/>
          <w:between w:val="nil"/>
        </w:pBdr>
      </w:pPr>
    </w:p>
    <w:p w14:paraId="00000063" w14:textId="77777777" w:rsidR="00403951" w:rsidRPr="003F3299" w:rsidRDefault="00923F0D" w:rsidP="006E6F63">
      <w:pPr>
        <w:widowControl/>
        <w:numPr>
          <w:ilvl w:val="0"/>
          <w:numId w:val="2"/>
        </w:numPr>
        <w:pBdr>
          <w:top w:val="nil"/>
          <w:left w:val="nil"/>
          <w:bottom w:val="nil"/>
          <w:right w:val="nil"/>
          <w:between w:val="nil"/>
        </w:pBdr>
        <w:ind w:left="0" w:firstLine="0"/>
        <w:rPr>
          <w:b/>
        </w:rPr>
      </w:pPr>
      <w:r w:rsidRPr="003F3299">
        <w:rPr>
          <w:b/>
        </w:rPr>
        <w:t>Analysis of FRET data</w:t>
      </w:r>
    </w:p>
    <w:p w14:paraId="00000064" w14:textId="77777777" w:rsidR="00403951" w:rsidRPr="003F3299" w:rsidRDefault="00403951" w:rsidP="003F3299">
      <w:pPr>
        <w:widowControl/>
        <w:pBdr>
          <w:top w:val="nil"/>
          <w:left w:val="nil"/>
          <w:bottom w:val="nil"/>
          <w:right w:val="nil"/>
          <w:between w:val="nil"/>
        </w:pBdr>
      </w:pPr>
    </w:p>
    <w:p w14:paraId="3670FB34" w14:textId="11C0C55A" w:rsidR="00256D74" w:rsidRPr="003F3299" w:rsidRDefault="00440053" w:rsidP="00D62D82">
      <w:pPr>
        <w:widowControl/>
        <w:numPr>
          <w:ilvl w:val="1"/>
          <w:numId w:val="2"/>
        </w:numPr>
        <w:pBdr>
          <w:top w:val="nil"/>
          <w:left w:val="nil"/>
          <w:bottom w:val="nil"/>
          <w:right w:val="nil"/>
          <w:between w:val="nil"/>
        </w:pBdr>
        <w:ind w:left="0" w:firstLine="0"/>
        <w:jc w:val="left"/>
      </w:pPr>
      <w:r w:rsidRPr="003F3299">
        <w:t xml:space="preserve">Calculate FRET </w:t>
      </w:r>
      <w:r w:rsidR="00294BCF" w:rsidRPr="003F3299">
        <w:t xml:space="preserve">efficiency </w:t>
      </w:r>
      <w:r w:rsidR="00923F0D" w:rsidRPr="003F3299">
        <w:t>from the decrease in donor intensity of the donor-acceptor sample relative to the donor only</w:t>
      </w:r>
      <w:r w:rsidRPr="003F3299">
        <w:t xml:space="preserve"> with the following equation</w:t>
      </w:r>
      <w:r w:rsidR="00923F0D" w:rsidRPr="003F3299">
        <w:t>.</w:t>
      </w:r>
      <w:r w:rsidR="00151F42" w:rsidRPr="003F3299">
        <w:t xml:space="preserve"> </w:t>
      </w:r>
      <w:r w:rsidR="00923F0D" w:rsidRPr="003F3299">
        <w:br/>
      </w:r>
      <m:oMathPara>
        <m:oMath>
          <m:r>
            <w:rPr>
              <w:rFonts w:ascii="Cambria Math" w:eastAsia="Cambria Math" w:hAnsi="Cambria Math"/>
            </w:rPr>
            <m:t>E=1-</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DA</m:t>
                  </m:r>
                </m:sub>
              </m:sSub>
            </m:num>
            <m:den>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D</m:t>
                  </m:r>
                </m:sub>
              </m:sSub>
            </m:den>
          </m:f>
          <m:r>
            <m:rPr>
              <m:sty m:val="p"/>
            </m:rPr>
            <w:rPr>
              <w:rFonts w:ascii="Cambria Math" w:hAnsi="Cambria Math"/>
            </w:rPr>
            <w:br/>
          </m:r>
        </m:oMath>
      </m:oMathPara>
      <w:r w:rsidR="00923F0D" w:rsidRPr="003F3299">
        <w:t>where F</w:t>
      </w:r>
      <w:r w:rsidR="00923F0D" w:rsidRPr="003F3299">
        <w:rPr>
          <w:vertAlign w:val="subscript"/>
        </w:rPr>
        <w:t>DA</w:t>
      </w:r>
      <w:r w:rsidR="00923F0D" w:rsidRPr="003F3299">
        <w:t xml:space="preserve"> is the fluorescence</w:t>
      </w:r>
      <w:r w:rsidR="001B7F5A" w:rsidRPr="003F3299">
        <w:t xml:space="preserve"> intensity</w:t>
      </w:r>
      <w:r w:rsidR="00923F0D" w:rsidRPr="003F3299">
        <w:t xml:space="preserve"> of the donor-acceptor sample and F</w:t>
      </w:r>
      <w:r w:rsidR="00923F0D" w:rsidRPr="003F3299">
        <w:rPr>
          <w:vertAlign w:val="subscript"/>
        </w:rPr>
        <w:t>D</w:t>
      </w:r>
      <w:r w:rsidR="00923F0D" w:rsidRPr="003F3299">
        <w:t xml:space="preserve"> is the fluorescence intensity of the donor only sample at the peak of the donor fluorescence.</w:t>
      </w:r>
      <w:r w:rsidR="00503456" w:rsidRPr="003F3299">
        <w:t xml:space="preserve"> </w:t>
      </w:r>
      <w:r w:rsidR="00294BCF" w:rsidRPr="003F3299">
        <w:t>Use t</w:t>
      </w:r>
      <w:r w:rsidR="001B7F5A" w:rsidRPr="003F3299">
        <w:t>he integrated areas of the peaks if the data is noisy.</w:t>
      </w:r>
      <w:r w:rsidR="00503456" w:rsidRPr="003F3299">
        <w:t xml:space="preserve"> </w:t>
      </w:r>
      <w:r w:rsidR="00B11072" w:rsidRPr="003F3299">
        <w:br/>
      </w:r>
    </w:p>
    <w:p w14:paraId="7B193964" w14:textId="0B45ABF2" w:rsidR="00771849" w:rsidRPr="003F3299" w:rsidRDefault="00440053" w:rsidP="00D62D82">
      <w:pPr>
        <w:widowControl/>
        <w:numPr>
          <w:ilvl w:val="2"/>
          <w:numId w:val="2"/>
        </w:numPr>
        <w:pBdr>
          <w:top w:val="nil"/>
          <w:left w:val="nil"/>
          <w:bottom w:val="nil"/>
          <w:right w:val="nil"/>
          <w:between w:val="nil"/>
        </w:pBdr>
        <w:ind w:left="0" w:firstLine="0"/>
        <w:jc w:val="left"/>
      </w:pPr>
      <w:r w:rsidRPr="003F3299">
        <w:t>C</w:t>
      </w:r>
      <w:r w:rsidR="00771849" w:rsidRPr="003F3299">
        <w:t xml:space="preserve">orrect for any differences in labeling between the donor only and </w:t>
      </w:r>
      <w:r w:rsidR="00F64143" w:rsidRPr="003F3299">
        <w:t>donor-</w:t>
      </w:r>
      <w:r w:rsidR="00771849" w:rsidRPr="003F3299">
        <w:t>acceptor samples</w:t>
      </w:r>
      <w:r w:rsidR="0051403C" w:rsidRPr="003F3299">
        <w:t>. Calculate</w:t>
      </w:r>
      <w:r w:rsidR="00771849" w:rsidRPr="003F3299">
        <w:t xml:space="preserve"> corrections based on the </w:t>
      </w:r>
      <w:r w:rsidR="0051403C" w:rsidRPr="003F3299">
        <w:t xml:space="preserve">donor </w:t>
      </w:r>
      <w:r w:rsidR="00771849" w:rsidRPr="003F3299">
        <w:t>degree of labeling</w:t>
      </w:r>
      <w:r w:rsidR="0051403C" w:rsidRPr="003F3299">
        <w:t xml:space="preserve"> as follows</w:t>
      </w:r>
      <w:r w:rsidR="00771849" w:rsidRPr="003F3299">
        <w:t>.</w:t>
      </w:r>
      <w:r w:rsidR="00771849" w:rsidRPr="003F3299">
        <w:br/>
      </w:r>
      <m:oMathPara>
        <m:oMath>
          <m:sSubSup>
            <m:sSubSupPr>
              <m:ctrlPr>
                <w:rPr>
                  <w:rFonts w:ascii="Cambria Math" w:hAnsi="Cambria Math"/>
                  <w:i/>
                </w:rPr>
              </m:ctrlPr>
            </m:sSubSupPr>
            <m:e>
              <m:r>
                <w:rPr>
                  <w:rFonts w:ascii="Cambria Math" w:hAnsi="Cambria Math"/>
                </w:rPr>
                <m:t>F</m:t>
              </m:r>
            </m:e>
            <m:sub>
              <m:r>
                <w:rPr>
                  <w:rFonts w:ascii="Cambria Math" w:hAnsi="Cambria Math"/>
                </w:rPr>
                <m:t>D</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A</m:t>
                  </m:r>
                </m:sub>
              </m:sSub>
            </m:num>
            <m:den>
              <m:sSub>
                <m:sSubPr>
                  <m:ctrlPr>
                    <w:rPr>
                      <w:rFonts w:ascii="Cambria Math" w:hAnsi="Cambria Math"/>
                      <w:i/>
                    </w:rPr>
                  </m:ctrlPr>
                </m:sSubPr>
                <m:e>
                  <m:r>
                    <w:rPr>
                      <w:rFonts w:ascii="Cambria Math" w:hAnsi="Cambria Math"/>
                    </w:rPr>
                    <m:t>f</m:t>
                  </m:r>
                </m:e>
                <m:sub>
                  <m:r>
                    <w:rPr>
                      <w:rFonts w:ascii="Cambria Math" w:hAnsi="Cambria Math"/>
                    </w:rPr>
                    <m:t>D</m:t>
                  </m:r>
                </m:sub>
              </m:sSub>
            </m:den>
          </m:f>
          <m:r>
            <m:rPr>
              <m:sty m:val="p"/>
            </m:rPr>
            <w:rPr>
              <w:rFonts w:ascii="Cambria Math" w:hAnsi="Cambria Math"/>
            </w:rPr>
            <w:br/>
          </m:r>
        </m:oMath>
      </m:oMathPara>
      <w:r w:rsidR="00186B7F" w:rsidRPr="003F3299">
        <w:t xml:space="preserve">where </w:t>
      </w:r>
      <m:oMath>
        <m:sSub>
          <m:sSubPr>
            <m:ctrlPr>
              <w:rPr>
                <w:rFonts w:ascii="Cambria Math" w:hAnsi="Cambria Math"/>
                <w:i/>
              </w:rPr>
            </m:ctrlPr>
          </m:sSubPr>
          <m:e>
            <m:r>
              <w:rPr>
                <w:rFonts w:ascii="Cambria Math" w:hAnsi="Cambria Math"/>
              </w:rPr>
              <m:t>f</m:t>
            </m:r>
          </m:e>
          <m:sub>
            <m:r>
              <w:rPr>
                <w:rFonts w:ascii="Cambria Math" w:hAnsi="Cambria Math"/>
              </w:rPr>
              <m:t>DA</m:t>
            </m:r>
          </m:sub>
        </m:sSub>
        <m:r>
          <w:rPr>
            <w:rFonts w:ascii="Cambria Math" w:hAnsi="Cambria Math"/>
          </w:rPr>
          <m:t xml:space="preserve"> </m:t>
        </m:r>
      </m:oMath>
      <w:r w:rsidR="00186B7F" w:rsidRPr="003F3299">
        <w:t xml:space="preserve">is the donor labeling efficiency in the </w:t>
      </w:r>
      <w:r w:rsidR="00602F73" w:rsidRPr="003F3299">
        <w:t>donor-</w:t>
      </w:r>
      <w:r w:rsidR="00186B7F" w:rsidRPr="003F3299">
        <w:t xml:space="preserve">acceptor sample and </w:t>
      </w:r>
      <m:oMath>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 xml:space="preserve"> </m:t>
        </m:r>
      </m:oMath>
      <w:r w:rsidR="00186B7F" w:rsidRPr="003F3299">
        <w:t xml:space="preserve">is the labeling efficiency in the </w:t>
      </w:r>
      <w:r w:rsidR="00602F73" w:rsidRPr="003F3299">
        <w:t>donor-</w:t>
      </w:r>
      <w:r w:rsidR="00186B7F" w:rsidRPr="003F3299">
        <w:t>only sample.</w:t>
      </w:r>
      <w:r w:rsidR="00B11072" w:rsidRPr="003F3299">
        <w:br/>
      </w:r>
    </w:p>
    <w:p w14:paraId="13A49839" w14:textId="63C93A64" w:rsidR="00256D74" w:rsidRPr="003F3299" w:rsidRDefault="0051403C" w:rsidP="00D62D82">
      <w:pPr>
        <w:widowControl/>
        <w:numPr>
          <w:ilvl w:val="2"/>
          <w:numId w:val="2"/>
        </w:numPr>
        <w:pBdr>
          <w:top w:val="nil"/>
          <w:left w:val="nil"/>
          <w:bottom w:val="nil"/>
          <w:right w:val="nil"/>
          <w:between w:val="nil"/>
        </w:pBdr>
        <w:ind w:left="0" w:firstLine="0"/>
        <w:jc w:val="left"/>
      </w:pPr>
      <w:r w:rsidRPr="003F3299">
        <w:t>C</w:t>
      </w:r>
      <w:r w:rsidR="00923F0D" w:rsidRPr="003F3299">
        <w:t>orrect for any contributions of the acceptor fluorescence to the donor</w:t>
      </w:r>
      <w:r w:rsidRPr="003F3299">
        <w:t>-excited</w:t>
      </w:r>
      <w:r w:rsidR="00923F0D" w:rsidRPr="003F3299">
        <w:t xml:space="preserve"> spectrum</w:t>
      </w:r>
      <w:r w:rsidRPr="003F3299">
        <w:t xml:space="preserve"> through subtraction of </w:t>
      </w:r>
      <w:r w:rsidR="00923F0D" w:rsidRPr="003F3299">
        <w:t xml:space="preserve">the </w:t>
      </w:r>
      <w:r w:rsidR="00602F73" w:rsidRPr="003F3299">
        <w:t>acceptor-</w:t>
      </w:r>
      <w:r w:rsidR="00923F0D" w:rsidRPr="003F3299">
        <w:t xml:space="preserve">only protein </w:t>
      </w:r>
      <w:r w:rsidR="00097585" w:rsidRPr="003F3299">
        <w:t>spectrum (</w:t>
      </w:r>
      <w:r w:rsidR="00602F73" w:rsidRPr="003F3299">
        <w:t>s</w:t>
      </w:r>
      <w:r w:rsidR="00097585" w:rsidRPr="003F3299">
        <w:t xml:space="preserve">tep 4.2) </w:t>
      </w:r>
      <w:r w:rsidR="00923F0D" w:rsidRPr="003F3299">
        <w:t xml:space="preserve">from the </w:t>
      </w:r>
      <w:r w:rsidR="00602F73" w:rsidRPr="003F3299">
        <w:t>donor-</w:t>
      </w:r>
      <w:r w:rsidR="00923F0D" w:rsidRPr="003F3299">
        <w:t>acceptor protein spectrum.</w:t>
      </w:r>
      <w:r w:rsidR="00503456" w:rsidRPr="003F3299">
        <w:t xml:space="preserve"> </w:t>
      </w:r>
      <w:r w:rsidR="00923F0D" w:rsidRPr="003F3299">
        <w:br/>
      </w:r>
      <m:oMathPara>
        <m:oMath>
          <m:sSubSup>
            <m:sSubSupPr>
              <m:ctrlPr>
                <w:rPr>
                  <w:rFonts w:ascii="Cambria Math" w:eastAsia="Cambria Math" w:hAnsi="Cambria Math"/>
                </w:rPr>
              </m:ctrlPr>
            </m:sSubSupPr>
            <m:e>
              <m:r>
                <w:rPr>
                  <w:rFonts w:ascii="Cambria Math" w:eastAsia="Cambria Math" w:hAnsi="Cambria Math"/>
                </w:rPr>
                <m:t>F</m:t>
              </m:r>
            </m:e>
            <m:sub>
              <m:r>
                <w:rPr>
                  <w:rFonts w:ascii="Cambria Math" w:eastAsia="Cambria Math" w:hAnsi="Cambria Math"/>
                </w:rPr>
                <m:t>DA</m:t>
              </m:r>
            </m:sub>
            <m:sup>
              <m:r>
                <w:rPr>
                  <w:rFonts w:ascii="Cambria Math" w:eastAsia="Cambria Math" w:hAnsi="Cambria Math"/>
                </w:rPr>
                <m:t>'</m:t>
              </m:r>
            </m:sup>
          </m:sSubSup>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DA</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A</m:t>
              </m:r>
            </m:sub>
          </m:sSub>
          <m:r>
            <m:rPr>
              <m:sty m:val="p"/>
            </m:rPr>
            <w:rPr>
              <w:rFonts w:ascii="Cambria Math" w:hAnsi="Cambria Math"/>
            </w:rPr>
            <w:br/>
          </m:r>
        </m:oMath>
      </m:oMathPara>
    </w:p>
    <w:p w14:paraId="3621CA05" w14:textId="2B5FCF1C" w:rsidR="00256D74" w:rsidRPr="003F3299" w:rsidRDefault="0051403C" w:rsidP="00D62D82">
      <w:pPr>
        <w:widowControl/>
        <w:numPr>
          <w:ilvl w:val="2"/>
          <w:numId w:val="2"/>
        </w:numPr>
        <w:pBdr>
          <w:top w:val="nil"/>
          <w:left w:val="nil"/>
          <w:bottom w:val="nil"/>
          <w:right w:val="nil"/>
          <w:between w:val="nil"/>
        </w:pBdr>
        <w:ind w:left="0" w:firstLine="0"/>
        <w:jc w:val="left"/>
      </w:pPr>
      <w:r w:rsidRPr="003F3299">
        <w:t>C</w:t>
      </w:r>
      <w:r w:rsidR="00923F0D" w:rsidRPr="003F3299">
        <w:t xml:space="preserve">orrect for </w:t>
      </w:r>
      <w:r w:rsidRPr="003F3299">
        <w:t xml:space="preserve">the differences in </w:t>
      </w:r>
      <w:r w:rsidR="00923F0D" w:rsidRPr="003F3299">
        <w:t>labeling efficiency of the acceptor only protein</w:t>
      </w:r>
      <w:r w:rsidRPr="003F3299">
        <w:t xml:space="preserve"> relative to the donor-acceptor</w:t>
      </w:r>
      <w:r w:rsidR="00097585" w:rsidRPr="003F3299">
        <w:t xml:space="preserve"> protein sample</w:t>
      </w:r>
      <w:r w:rsidR="00923F0D" w:rsidRPr="003F3299">
        <w:t xml:space="preserve"> yielding the following equation for calculating efficiency:</w:t>
      </w:r>
      <w:r w:rsidR="00923F0D" w:rsidRPr="003F3299">
        <w:br/>
      </w:r>
      <m:oMathPara>
        <m:oMath>
          <m:r>
            <w:rPr>
              <w:rFonts w:ascii="Cambria Math" w:eastAsia="Cambria Math" w:hAnsi="Cambria Math"/>
            </w:rPr>
            <m:t>E=</m:t>
          </m:r>
          <m:d>
            <m:dPr>
              <m:ctrlPr>
                <w:rPr>
                  <w:rFonts w:ascii="Cambria Math" w:eastAsia="Cambria Math" w:hAnsi="Cambria Math"/>
                </w:rPr>
              </m:ctrlPr>
            </m:dPr>
            <m:e>
              <m:r>
                <w:rPr>
                  <w:rFonts w:ascii="Cambria Math" w:eastAsia="Cambria Math" w:hAnsi="Cambria Math"/>
                </w:rPr>
                <m:t>1-</m:t>
              </m:r>
              <m:f>
                <m:fPr>
                  <m:ctrlPr>
                    <w:rPr>
                      <w:rFonts w:ascii="Cambria Math" w:eastAsia="Cambria Math" w:hAnsi="Cambria Math"/>
                    </w:rPr>
                  </m:ctrlPr>
                </m:fPr>
                <m:num>
                  <m:sSubSup>
                    <m:sSubSupPr>
                      <m:ctrlPr>
                        <w:rPr>
                          <w:rFonts w:ascii="Cambria Math" w:eastAsia="Cambria Math" w:hAnsi="Cambria Math"/>
                        </w:rPr>
                      </m:ctrlPr>
                    </m:sSubSupPr>
                    <m:e>
                      <m:r>
                        <w:rPr>
                          <w:rFonts w:ascii="Cambria Math" w:eastAsia="Cambria Math" w:hAnsi="Cambria Math"/>
                        </w:rPr>
                        <m:t>F</m:t>
                      </m:r>
                    </m:e>
                    <m:sub>
                      <m:r>
                        <w:rPr>
                          <w:rFonts w:ascii="Cambria Math" w:eastAsia="Cambria Math" w:hAnsi="Cambria Math"/>
                        </w:rPr>
                        <m:t>DA</m:t>
                      </m:r>
                    </m:sub>
                    <m:sup>
                      <m:r>
                        <w:rPr>
                          <w:rFonts w:ascii="Cambria Math" w:eastAsia="Cambria Math" w:hAnsi="Cambria Math"/>
                        </w:rPr>
                        <m:t>'</m:t>
                      </m:r>
                    </m:sup>
                  </m:sSubSup>
                </m:num>
                <m:den>
                  <m:sSubSup>
                    <m:sSubSupPr>
                      <m:ctrlPr>
                        <w:rPr>
                          <w:rFonts w:ascii="Cambria Math" w:eastAsia="Cambria Math" w:hAnsi="Cambria Math"/>
                        </w:rPr>
                      </m:ctrlPr>
                    </m:sSubSupPr>
                    <m:e>
                      <m:r>
                        <w:rPr>
                          <w:rFonts w:ascii="Cambria Math" w:eastAsia="Cambria Math" w:hAnsi="Cambria Math"/>
                        </w:rPr>
                        <m:t>F</m:t>
                      </m:r>
                    </m:e>
                    <m:sub>
                      <m:r>
                        <w:rPr>
                          <w:rFonts w:ascii="Cambria Math" w:eastAsia="Cambria Math" w:hAnsi="Cambria Math"/>
                        </w:rPr>
                        <m:t>D</m:t>
                      </m:r>
                    </m:sub>
                    <m:sup>
                      <m:r>
                        <w:rPr>
                          <w:rFonts w:ascii="Cambria Math" w:eastAsia="Cambria Math" w:hAnsi="Cambria Math"/>
                        </w:rPr>
                        <m:t>'</m:t>
                      </m:r>
                    </m:sup>
                  </m:sSubSup>
                </m:den>
              </m:f>
            </m:e>
          </m:d>
          <m:f>
            <m:fPr>
              <m:ctrlPr>
                <w:rPr>
                  <w:rFonts w:ascii="Cambria Math" w:eastAsia="Cambria Math" w:hAnsi="Cambria Math"/>
                </w:rPr>
              </m:ctrlPr>
            </m:fPr>
            <m:num>
              <m:r>
                <w:rPr>
                  <w:rFonts w:ascii="Cambria Math" w:eastAsia="Cambria Math" w:hAnsi="Cambria Math"/>
                </w:rPr>
                <m:t>1</m:t>
              </m:r>
            </m:num>
            <m:den>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A</m:t>
                  </m:r>
                </m:sub>
              </m:sSub>
            </m:den>
          </m:f>
          <m:r>
            <w:rPr>
              <w:rFonts w:ascii="Cambria Math" w:eastAsia="Cambria Math" w:hAnsi="Cambria Math"/>
            </w:rPr>
            <m:t xml:space="preserve"> </m:t>
          </m:r>
          <m:r>
            <m:rPr>
              <m:sty m:val="p"/>
            </m:rPr>
            <w:rPr>
              <w:rFonts w:ascii="Cambria Math" w:hAnsi="Cambria Math"/>
            </w:rPr>
            <w:br/>
          </m:r>
        </m:oMath>
      </m:oMathPara>
      <w:r w:rsidR="00923F0D" w:rsidRPr="003F3299">
        <w:t xml:space="preserve">where </w:t>
      </w:r>
      <w:r w:rsidR="00923F0D" w:rsidRPr="003F3299">
        <w:rPr>
          <w:i/>
        </w:rPr>
        <w:t>f</w:t>
      </w:r>
      <w:r w:rsidR="00923F0D" w:rsidRPr="003F3299">
        <w:rPr>
          <w:i/>
          <w:vertAlign w:val="subscript"/>
        </w:rPr>
        <w:t xml:space="preserve">A </w:t>
      </w:r>
      <w:r w:rsidR="00923F0D" w:rsidRPr="003F3299">
        <w:t>denotes the fractional amount of acceptor labeling.</w:t>
      </w:r>
      <w:r w:rsidR="00503456" w:rsidRPr="003F3299">
        <w:t xml:space="preserve"> </w:t>
      </w:r>
      <w:r w:rsidR="00541020" w:rsidRPr="003F3299">
        <w:t>This e</w:t>
      </w:r>
      <w:r w:rsidR="00E21596" w:rsidRPr="003F3299">
        <w:t>quation includes all corrections due to dye labeling and acceptor fluorescence.</w:t>
      </w:r>
      <w:r w:rsidR="00D22D14" w:rsidRPr="003F3299">
        <w:br/>
      </w:r>
    </w:p>
    <w:p w14:paraId="10A492B4" w14:textId="5F339A53" w:rsidR="00E21596" w:rsidRPr="003F3299" w:rsidRDefault="00E21596" w:rsidP="00D62D82">
      <w:pPr>
        <w:widowControl/>
        <w:numPr>
          <w:ilvl w:val="2"/>
          <w:numId w:val="2"/>
        </w:numPr>
        <w:pBdr>
          <w:top w:val="nil"/>
          <w:left w:val="nil"/>
          <w:bottom w:val="nil"/>
          <w:right w:val="nil"/>
          <w:between w:val="nil"/>
        </w:pBdr>
        <w:ind w:left="0" w:firstLine="0"/>
        <w:jc w:val="left"/>
      </w:pPr>
      <w:r w:rsidRPr="003F3299">
        <w:t xml:space="preserve">Calculate </w:t>
      </w:r>
      <w:r w:rsidR="00923F0D" w:rsidRPr="003F3299">
        <w:t>FRET distances from the efficiencies using the following equation:</w:t>
      </w:r>
      <w:r w:rsidR="00923F0D" w:rsidRPr="003F3299">
        <w:br/>
      </w:r>
      <m:oMathPara>
        <m:oMath>
          <m:r>
            <w:rPr>
              <w:rFonts w:ascii="Cambria Math" w:eastAsia="Cambria Math" w:hAnsi="Cambria Math"/>
            </w:rPr>
            <m:t>E=</m:t>
          </m:r>
          <m:f>
            <m:fPr>
              <m:ctrlPr>
                <w:rPr>
                  <w:rFonts w:ascii="Cambria Math" w:eastAsia="Cambria Math" w:hAnsi="Cambria Math"/>
                </w:rPr>
              </m:ctrlPr>
            </m:fPr>
            <m:num>
              <m:sSubSup>
                <m:sSubSupPr>
                  <m:ctrlPr>
                    <w:rPr>
                      <w:rFonts w:ascii="Cambria Math" w:eastAsia="Cambria Math" w:hAnsi="Cambria Math"/>
                    </w:rPr>
                  </m:ctrlPr>
                </m:sSubSupPr>
                <m:e>
                  <m:r>
                    <w:rPr>
                      <w:rFonts w:ascii="Cambria Math" w:eastAsia="Cambria Math" w:hAnsi="Cambria Math"/>
                    </w:rPr>
                    <m:t>R</m:t>
                  </m:r>
                </m:e>
                <m:sub>
                  <m:r>
                    <w:rPr>
                      <w:rFonts w:ascii="Cambria Math" w:eastAsia="Cambria Math" w:hAnsi="Cambria Math"/>
                    </w:rPr>
                    <m:t>0</m:t>
                  </m:r>
                </m:sub>
                <m:sup>
                  <m:r>
                    <w:rPr>
                      <w:rFonts w:ascii="Cambria Math" w:eastAsia="Cambria Math" w:hAnsi="Cambria Math"/>
                    </w:rPr>
                    <m:t>6</m:t>
                  </m:r>
                </m:sup>
              </m:sSubSup>
            </m:num>
            <m:den>
              <m:sSubSup>
                <m:sSubSupPr>
                  <m:ctrlPr>
                    <w:rPr>
                      <w:rFonts w:ascii="Cambria Math" w:eastAsia="Cambria Math" w:hAnsi="Cambria Math"/>
                    </w:rPr>
                  </m:ctrlPr>
                </m:sSubSupPr>
                <m:e>
                  <m:r>
                    <w:rPr>
                      <w:rFonts w:ascii="Cambria Math" w:eastAsia="Cambria Math" w:hAnsi="Cambria Math"/>
                    </w:rPr>
                    <m:t>R</m:t>
                  </m:r>
                </m:e>
                <m:sub>
                  <m:r>
                    <w:rPr>
                      <w:rFonts w:ascii="Cambria Math" w:eastAsia="Cambria Math" w:hAnsi="Cambria Math"/>
                    </w:rPr>
                    <m:t>0</m:t>
                  </m:r>
                </m:sub>
                <m:sup>
                  <m:r>
                    <w:rPr>
                      <w:rFonts w:ascii="Cambria Math" w:eastAsia="Cambria Math" w:hAnsi="Cambria Math"/>
                    </w:rPr>
                    <m:t>6</m:t>
                  </m:r>
                </m:sup>
              </m:sSubSup>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r</m:t>
                  </m:r>
                </m:e>
                <m:sup>
                  <m:r>
                    <w:rPr>
                      <w:rFonts w:ascii="Cambria Math" w:eastAsia="Cambria Math" w:hAnsi="Cambria Math"/>
                    </w:rPr>
                    <m:t>6</m:t>
                  </m:r>
                </m:sup>
              </m:sSup>
            </m:den>
          </m:f>
          <m:r>
            <m:rPr>
              <m:sty m:val="p"/>
            </m:rPr>
            <w:rPr>
              <w:rFonts w:ascii="Cambria Math" w:hAnsi="Cambria Math"/>
            </w:rPr>
            <w:br/>
          </m:r>
        </m:oMath>
      </m:oMathPara>
      <w:r w:rsidR="00923F0D" w:rsidRPr="003F3299">
        <w:t xml:space="preserve">using the </w:t>
      </w:r>
      <w:r w:rsidR="00923F0D" w:rsidRPr="003F3299">
        <w:rPr>
          <w:i/>
        </w:rPr>
        <w:t>R</w:t>
      </w:r>
      <w:r w:rsidR="00923F0D" w:rsidRPr="003F3299">
        <w:rPr>
          <w:i/>
          <w:vertAlign w:val="subscript"/>
        </w:rPr>
        <w:t>0</w:t>
      </w:r>
      <w:r w:rsidR="00923F0D" w:rsidRPr="003F3299">
        <w:t xml:space="preserve"> value obtained in step 3.</w:t>
      </w:r>
      <w:r w:rsidR="00646639" w:rsidRPr="003F3299">
        <w:t>6.5</w:t>
      </w:r>
      <w:r w:rsidR="00D22D14" w:rsidRPr="003F3299">
        <w:t>.</w:t>
      </w:r>
      <w:r w:rsidR="00D22D14" w:rsidRPr="003F3299">
        <w:br/>
      </w:r>
    </w:p>
    <w:p w14:paraId="101C4E91" w14:textId="048D33FD" w:rsidR="006E4655" w:rsidRPr="003F3299" w:rsidRDefault="00E21596" w:rsidP="00D62D82">
      <w:pPr>
        <w:widowControl/>
        <w:numPr>
          <w:ilvl w:val="2"/>
          <w:numId w:val="2"/>
        </w:numPr>
        <w:pBdr>
          <w:top w:val="nil"/>
          <w:left w:val="nil"/>
          <w:bottom w:val="nil"/>
          <w:right w:val="nil"/>
          <w:between w:val="nil"/>
        </w:pBdr>
        <w:ind w:left="0" w:firstLine="0"/>
        <w:jc w:val="left"/>
      </w:pPr>
      <w:r w:rsidRPr="003F3299">
        <w:t>Calculate FRET efficiency using fluorescence lifetimes of the donor only and donor-acceptor samples measured in step 4.</w:t>
      </w:r>
      <w:r w:rsidR="003D7F1F" w:rsidRPr="003F3299">
        <w:t>3.3-</w:t>
      </w:r>
      <w:r w:rsidRPr="003F3299">
        <w:t>4.</w:t>
      </w:r>
      <w:r w:rsidR="003D7F1F" w:rsidRPr="003F3299">
        <w:t>3</w:t>
      </w:r>
      <w:r w:rsidRPr="003F3299">
        <w:t>.5</w:t>
      </w:r>
      <w:r w:rsidR="003C23D8" w:rsidRPr="003F3299">
        <w:t>:</w:t>
      </w:r>
      <w:r w:rsidR="003C23D8" w:rsidRPr="003F3299">
        <w:br/>
      </w:r>
      <m:oMathPara>
        <m:oMath>
          <m:r>
            <w:rPr>
              <w:rFonts w:ascii="Cambria Math" w:hAnsi="Cambria Math"/>
            </w:rPr>
            <m:t>E=1-</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DA</m:t>
                  </m:r>
                </m:sub>
              </m:sSub>
            </m:num>
            <m:den>
              <m:sSub>
                <m:sSubPr>
                  <m:ctrlPr>
                    <w:rPr>
                      <w:rFonts w:ascii="Cambria Math" w:hAnsi="Cambria Math"/>
                      <w:i/>
                    </w:rPr>
                  </m:ctrlPr>
                </m:sSubPr>
                <m:e>
                  <m:r>
                    <w:rPr>
                      <w:rFonts w:ascii="Cambria Math" w:hAnsi="Cambria Math"/>
                    </w:rPr>
                    <m:t>τ</m:t>
                  </m:r>
                </m:e>
                <m:sub>
                  <m:r>
                    <w:rPr>
                      <w:rFonts w:ascii="Cambria Math" w:hAnsi="Cambria Math"/>
                    </w:rPr>
                    <m:t>D</m:t>
                  </m:r>
                </m:sub>
              </m:sSub>
            </m:den>
          </m:f>
          <m:r>
            <m:rPr>
              <m:sty m:val="p"/>
            </m:rPr>
            <w:rPr>
              <w:rFonts w:ascii="Cambria Math" w:hAnsi="Cambria Math"/>
            </w:rPr>
            <w:br/>
          </m:r>
        </m:oMath>
      </m:oMathPara>
    </w:p>
    <w:p w14:paraId="214521E6" w14:textId="4DF81179" w:rsidR="00E21596" w:rsidRPr="003F3299" w:rsidRDefault="006E4655" w:rsidP="00D62D82">
      <w:pPr>
        <w:widowControl/>
        <w:numPr>
          <w:ilvl w:val="2"/>
          <w:numId w:val="2"/>
        </w:numPr>
        <w:pBdr>
          <w:top w:val="nil"/>
          <w:left w:val="nil"/>
          <w:bottom w:val="nil"/>
          <w:right w:val="nil"/>
          <w:between w:val="nil"/>
        </w:pBdr>
        <w:ind w:left="0" w:firstLine="0"/>
        <w:jc w:val="left"/>
      </w:pPr>
      <w:r w:rsidRPr="003F3299">
        <w:lastRenderedPageBreak/>
        <w:t>U</w:t>
      </w:r>
      <w:r w:rsidR="009E6E0F" w:rsidRPr="003F3299">
        <w:t xml:space="preserve">se the amplitude-weighted lifetime to calculate FRET efficiencies and compare with </w:t>
      </w:r>
      <w:r w:rsidR="001E05F9" w:rsidRPr="003F3299">
        <w:t>steady-</w:t>
      </w:r>
      <w:r w:rsidR="009E6E0F" w:rsidRPr="003F3299">
        <w:t>state results</w:t>
      </w:r>
      <w:r w:rsidR="00906D7F" w:rsidRPr="003F3299">
        <w:fldChar w:fldCharType="begin"/>
      </w:r>
      <w:r w:rsidR="00906D7F" w:rsidRPr="003F3299">
        <w:instrText xml:space="preserve"> ADDIN EN.CITE &lt;EndNote&gt;&lt;Cite&gt;&lt;Author&gt;Lakowicz&lt;/Author&gt;&lt;Year&gt;2006&lt;/Year&gt;&lt;RecNum&gt;660&lt;/RecNum&gt;&lt;DisplayText&gt;&lt;style face="superscript"&gt;5&lt;/style&gt;&lt;/DisplayText&gt;&lt;record&gt;&lt;rec-number&gt;660&lt;/rec-number&gt;&lt;foreign-keys&gt;&lt;key app="EN" db-id="dwtt55wf109w9bett01x0dx02dvzafvar0zr" timestamp="1497193269"&gt;660&lt;/key&gt;&lt;/foreign-keys&gt;&lt;ref-type name="Book"&gt;6&lt;/ref-type&gt;&lt;contributors&gt;&lt;authors&gt;&lt;author&gt;Joseph R. Lakowicz&lt;/author&gt;&lt;/authors&gt;&lt;/contributors&gt;&lt;titles&gt;&lt;title&gt;Principles of Fluorescence Spectroscopy&lt;/title&gt;&lt;/titles&gt;&lt;pages&gt; 954&lt;/pages&gt;&lt;edition&gt;3rd&lt;/edition&gt;&lt;dates&gt;&lt;year&gt;2006&lt;/year&gt;&lt;/dates&gt;&lt;publisher&gt;Springer US&lt;/publisher&gt;&lt;isbn&gt;978-0-387-46312-4, 978-0-387-31278-1&lt;/isbn&gt;&lt;urls&gt;&lt;/urls&gt;&lt;electronic-resource-num&gt;10.1007/978-0-387-46312-4&lt;/electronic-resource-num&gt;&lt;/record&gt;&lt;/Cite&gt;&lt;/EndNote&gt;</w:instrText>
      </w:r>
      <w:r w:rsidR="00906D7F" w:rsidRPr="003F3299">
        <w:fldChar w:fldCharType="separate"/>
      </w:r>
      <w:r w:rsidR="00906D7F" w:rsidRPr="003F3299">
        <w:rPr>
          <w:vertAlign w:val="superscript"/>
        </w:rPr>
        <w:t>5</w:t>
      </w:r>
      <w:r w:rsidR="00906D7F" w:rsidRPr="003F3299">
        <w:fldChar w:fldCharType="end"/>
      </w:r>
      <w:r w:rsidR="009E6E0F" w:rsidRPr="003F3299">
        <w:t>.</w:t>
      </w:r>
      <w:r w:rsidR="009E6E0F" w:rsidRPr="003F3299">
        <w:br/>
      </w:r>
      <m:oMathPara>
        <m:oMath>
          <m:d>
            <m:dPr>
              <m:begChr m:val="〈"/>
              <m:endChr m:val="〉"/>
              <m:ctrlPr>
                <w:rPr>
                  <w:rFonts w:ascii="Cambria Math" w:hAnsi="Cambria Math"/>
                  <w:i/>
                </w:rPr>
              </m:ctrlPr>
            </m:dPr>
            <m:e>
              <m:r>
                <w:rPr>
                  <w:rFonts w:ascii="Cambria Math" w:hAnsi="Cambria Math"/>
                </w:rPr>
                <m:t>τ</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τ</m:t>
                  </m:r>
                </m:e>
                <m:sub>
                  <m:r>
                    <w:rPr>
                      <w:rFonts w:ascii="Cambria Math" w:hAnsi="Cambria Math"/>
                    </w:rPr>
                    <m:t>i</m:t>
                  </m:r>
                </m:sub>
              </m:sSub>
            </m:e>
          </m:nary>
          <m:r>
            <m:rPr>
              <m:sty m:val="p"/>
            </m:rPr>
            <w:rPr>
              <w:rFonts w:ascii="Cambria Math" w:hAnsi="Cambria Math"/>
            </w:rPr>
            <w:br/>
          </m:r>
        </m:oMath>
      </m:oMathPara>
    </w:p>
    <w:p w14:paraId="57E82597" w14:textId="14C8CF4D" w:rsidR="003C23D8" w:rsidRPr="003F3299" w:rsidRDefault="003C23D8" w:rsidP="00D62D82">
      <w:pPr>
        <w:widowControl/>
        <w:numPr>
          <w:ilvl w:val="2"/>
          <w:numId w:val="2"/>
        </w:numPr>
        <w:pBdr>
          <w:top w:val="nil"/>
          <w:left w:val="nil"/>
          <w:bottom w:val="nil"/>
          <w:right w:val="nil"/>
          <w:between w:val="nil"/>
        </w:pBdr>
        <w:ind w:left="0" w:firstLine="0"/>
        <w:jc w:val="left"/>
      </w:pPr>
      <w:r w:rsidRPr="003F3299">
        <w:t xml:space="preserve">Calculate the distance as in </w:t>
      </w:r>
      <w:r w:rsidR="001E05F9" w:rsidRPr="003F3299">
        <w:t>s</w:t>
      </w:r>
      <w:r w:rsidRPr="003F3299">
        <w:t>tep 5.1.</w:t>
      </w:r>
      <w:r w:rsidR="00EE3B01" w:rsidRPr="003F3299">
        <w:t xml:space="preserve">4 </w:t>
      </w:r>
      <w:r w:rsidRPr="003F3299">
        <w:t>from the efficiencies determined by fluorescence lifetime.</w:t>
      </w:r>
      <w:r w:rsidR="00503456" w:rsidRPr="003F3299">
        <w:t xml:space="preserve"> </w:t>
      </w:r>
      <w:r w:rsidRPr="003F3299">
        <w:t>Compare steady-state and time-resolved values for FRET efficiencies and distances and ensure that they are within error of each other.</w:t>
      </w:r>
    </w:p>
    <w:p w14:paraId="0000006D" w14:textId="77777777" w:rsidR="00403951" w:rsidRPr="003F3299" w:rsidRDefault="00403951" w:rsidP="003F3299">
      <w:pPr>
        <w:widowControl/>
        <w:pBdr>
          <w:top w:val="nil"/>
          <w:left w:val="nil"/>
          <w:bottom w:val="nil"/>
          <w:right w:val="nil"/>
          <w:between w:val="nil"/>
        </w:pBdr>
      </w:pPr>
    </w:p>
    <w:p w14:paraId="7D38B730" w14:textId="0EA02727" w:rsidR="00CF7C23" w:rsidRPr="003F3299" w:rsidRDefault="00923F0D" w:rsidP="003F3299">
      <w:pPr>
        <w:widowControl/>
        <w:numPr>
          <w:ilvl w:val="0"/>
          <w:numId w:val="2"/>
        </w:numPr>
        <w:pBdr>
          <w:top w:val="nil"/>
          <w:left w:val="nil"/>
          <w:bottom w:val="nil"/>
          <w:right w:val="nil"/>
          <w:between w:val="nil"/>
        </w:pBdr>
        <w:ind w:left="0" w:firstLine="0"/>
        <w:rPr>
          <w:b/>
          <w:bCs/>
        </w:rPr>
      </w:pPr>
      <w:r w:rsidRPr="003F3299">
        <w:rPr>
          <w:b/>
          <w:bCs/>
        </w:rPr>
        <w:t xml:space="preserve">Mapping the </w:t>
      </w:r>
      <w:r w:rsidR="00CF7C23" w:rsidRPr="003F3299">
        <w:rPr>
          <w:b/>
          <w:bCs/>
        </w:rPr>
        <w:t>d</w:t>
      </w:r>
      <w:r w:rsidRPr="003F3299">
        <w:rPr>
          <w:b/>
          <w:bCs/>
        </w:rPr>
        <w:t>istance</w:t>
      </w:r>
      <w:r w:rsidR="00CF7C23" w:rsidRPr="003F3299">
        <w:rPr>
          <w:b/>
          <w:bCs/>
        </w:rPr>
        <w:t>s</w:t>
      </w:r>
    </w:p>
    <w:p w14:paraId="0000006E" w14:textId="3F3A39B1" w:rsidR="00403951" w:rsidRPr="003F3299" w:rsidRDefault="00403951" w:rsidP="003F3299">
      <w:pPr>
        <w:widowControl/>
        <w:pBdr>
          <w:top w:val="nil"/>
          <w:left w:val="nil"/>
          <w:bottom w:val="nil"/>
          <w:right w:val="nil"/>
          <w:between w:val="nil"/>
        </w:pBdr>
        <w:rPr>
          <w:b/>
          <w:bCs/>
        </w:rPr>
      </w:pPr>
    </w:p>
    <w:p w14:paraId="54FD65AB" w14:textId="15992E9B" w:rsidR="00CC5B96" w:rsidRPr="003F3299" w:rsidRDefault="00B821F3" w:rsidP="003F3299">
      <w:pPr>
        <w:widowControl/>
        <w:numPr>
          <w:ilvl w:val="1"/>
          <w:numId w:val="2"/>
        </w:numPr>
        <w:pBdr>
          <w:top w:val="nil"/>
          <w:left w:val="nil"/>
          <w:bottom w:val="nil"/>
          <w:right w:val="nil"/>
          <w:between w:val="nil"/>
        </w:pBdr>
        <w:ind w:left="0" w:firstLine="0"/>
      </w:pPr>
      <w:r w:rsidRPr="003F3299">
        <w:t xml:space="preserve">Use the calculated distances to map the binding site on the three-dimensional structure. </w:t>
      </w:r>
      <w:r w:rsidR="00CC5B96" w:rsidRPr="003F3299">
        <w:t xml:space="preserve">Calculate the distances </w:t>
      </w:r>
      <w:r w:rsidR="00DA5EBD" w:rsidRPr="003F3299">
        <w:t xml:space="preserve">and errors </w:t>
      </w:r>
      <w:r w:rsidR="00CC5B96" w:rsidRPr="003F3299">
        <w:t>for all of the dye pairs and locations examined</w:t>
      </w:r>
      <w:r w:rsidR="00D22D14" w:rsidRPr="003F3299">
        <w:t xml:space="preserve"> using the equation given in </w:t>
      </w:r>
      <w:r w:rsidR="0046453E" w:rsidRPr="003F3299">
        <w:t>s</w:t>
      </w:r>
      <w:r w:rsidR="00D22D14" w:rsidRPr="003F3299">
        <w:t>tep 5.1.4 and R</w:t>
      </w:r>
      <w:r w:rsidR="00D22D14" w:rsidRPr="003F3299">
        <w:rPr>
          <w:vertAlign w:val="subscript"/>
        </w:rPr>
        <w:t>0</w:t>
      </w:r>
      <w:r w:rsidR="00D22D14" w:rsidRPr="003F3299">
        <w:t xml:space="preserve"> values obtained in </w:t>
      </w:r>
      <w:r w:rsidR="0046453E" w:rsidRPr="003F3299">
        <w:t>s</w:t>
      </w:r>
      <w:r w:rsidR="00D22D14" w:rsidRPr="003F3299">
        <w:t>tep 3.6.5 for each FRET pair</w:t>
      </w:r>
      <w:r w:rsidR="00CC5B96" w:rsidRPr="003F3299">
        <w:t>.</w:t>
      </w:r>
      <w:r w:rsidR="00151F42" w:rsidRPr="003F3299">
        <w:t xml:space="preserve"> </w:t>
      </w:r>
      <w:r w:rsidR="00D22D14" w:rsidRPr="003F3299">
        <w:br/>
      </w:r>
    </w:p>
    <w:p w14:paraId="1832263E" w14:textId="0E104246" w:rsidR="00CC5B96" w:rsidRPr="003F3299" w:rsidRDefault="00CC5B96" w:rsidP="003F3299">
      <w:pPr>
        <w:widowControl/>
        <w:numPr>
          <w:ilvl w:val="2"/>
          <w:numId w:val="2"/>
        </w:numPr>
        <w:pBdr>
          <w:top w:val="nil"/>
          <w:left w:val="nil"/>
          <w:bottom w:val="nil"/>
          <w:right w:val="nil"/>
          <w:between w:val="nil"/>
        </w:pBdr>
        <w:ind w:left="0" w:firstLine="0"/>
        <w:rPr>
          <w:highlight w:val="yellow"/>
        </w:rPr>
      </w:pPr>
      <w:r w:rsidRPr="003F3299">
        <w:rPr>
          <w:highlight w:val="yellow"/>
        </w:rPr>
        <w:t>Use a 3-</w:t>
      </w:r>
      <w:r w:rsidR="0046453E" w:rsidRPr="003F3299">
        <w:rPr>
          <w:highlight w:val="yellow"/>
        </w:rPr>
        <w:t>D</w:t>
      </w:r>
      <w:r w:rsidRPr="003F3299">
        <w:rPr>
          <w:highlight w:val="yellow"/>
        </w:rPr>
        <w:t xml:space="preserve"> graphical viewing program such as PyMOL</w:t>
      </w:r>
      <w:r w:rsidR="00906D7F" w:rsidRPr="003F3299">
        <w:rPr>
          <w:highlight w:val="yellow"/>
        </w:rPr>
        <w:fldChar w:fldCharType="begin"/>
      </w:r>
      <w:r w:rsidR="002F57ED" w:rsidRPr="003F3299">
        <w:rPr>
          <w:highlight w:val="yellow"/>
        </w:rPr>
        <w:instrText xml:space="preserve"> ADDIN EN.CITE &lt;EndNote&gt;&lt;Cite&gt;&lt;Author&gt;The PyMOL Molecular Graphics System&lt;/Author&gt;&lt;Year&gt;2021&lt;/Year&gt;&lt;RecNum&gt;683&lt;/RecNum&gt;&lt;DisplayText&gt;&lt;style face="superscript"&gt;50&lt;/style&gt;&lt;/DisplayText&gt;&lt;record&gt;&lt;rec-number&gt;683&lt;/rec-number&gt;&lt;foreign-keys&gt;&lt;key app="EN" db-id="dwtt55wf109w9bett01x0dx02dvzafvar0zr" timestamp="1629043687"&gt;683&lt;/key&gt;&lt;/foreign-keys&gt;&lt;ref-type name="Computer Program"&gt;9&lt;/ref-type&gt;&lt;contributors&gt;&lt;authors&gt;&lt;author&gt;The PyMOL Molecular Graphics System, Version 2.4&lt;/author&gt;&lt;/authors&gt;&lt;/contributors&gt;&lt;titles&gt;&lt;title&gt;The PyMOL Molecular Graphics System, Version 2.4&lt;/title&gt;&lt;/titles&gt;&lt;dates&gt;&lt;year&gt;2021&lt;/year&gt;&lt;pub-dates&gt;&lt;date&gt;November&lt;/date&gt;&lt;/pub-dates&gt;&lt;/dates&gt;&lt;pub-location&gt;New York&lt;/pub-location&gt;&lt;publisher&gt;Schrodinger, LLC&lt;/publisher&gt;&lt;label&gt;PyMOL&lt;/label&gt;&lt;urls&gt;&lt;/urls&gt;&lt;custom3&gt;unpublished&lt;/custom3&gt;&lt;research-notes&gt;PyMOL&amp;#xD;&amp;#xD;The PyMOL Molecular Graphics System, Version 2.1, Schrödinger, LLC.&lt;/research-notes&gt;&lt;modified-date&gt;22/12/2015&lt;/modified-date&gt;&lt;/record&gt;&lt;/Cite&gt;&lt;/EndNote&gt;</w:instrText>
      </w:r>
      <w:r w:rsidR="00906D7F" w:rsidRPr="003F3299">
        <w:rPr>
          <w:highlight w:val="yellow"/>
        </w:rPr>
        <w:fldChar w:fldCharType="separate"/>
      </w:r>
      <w:r w:rsidR="002F57ED" w:rsidRPr="003F3299">
        <w:rPr>
          <w:highlight w:val="yellow"/>
          <w:vertAlign w:val="superscript"/>
        </w:rPr>
        <w:t>50</w:t>
      </w:r>
      <w:r w:rsidR="00906D7F" w:rsidRPr="003F3299">
        <w:rPr>
          <w:highlight w:val="yellow"/>
        </w:rPr>
        <w:fldChar w:fldCharType="end"/>
      </w:r>
      <w:r w:rsidRPr="003F3299">
        <w:rPr>
          <w:highlight w:val="yellow"/>
        </w:rPr>
        <w:t xml:space="preserve"> to map the distances onto the structure (script given in</w:t>
      </w:r>
      <w:r w:rsidR="00805139" w:rsidRPr="003F3299">
        <w:rPr>
          <w:highlight w:val="yellow"/>
        </w:rPr>
        <w:t xml:space="preserve"> </w:t>
      </w:r>
      <w:r w:rsidR="00805139" w:rsidRPr="003F3299">
        <w:rPr>
          <w:b/>
          <w:bCs/>
          <w:highlight w:val="yellow"/>
        </w:rPr>
        <w:t>Supplementa</w:t>
      </w:r>
      <w:r w:rsidR="00ED00BB" w:rsidRPr="003F3299">
        <w:rPr>
          <w:b/>
          <w:bCs/>
          <w:highlight w:val="yellow"/>
        </w:rPr>
        <w:t>ry</w:t>
      </w:r>
      <w:r w:rsidR="00805139" w:rsidRPr="003F3299">
        <w:rPr>
          <w:b/>
          <w:bCs/>
          <w:highlight w:val="yellow"/>
        </w:rPr>
        <w:t xml:space="preserve"> </w:t>
      </w:r>
      <w:r w:rsidR="00321099" w:rsidRPr="003F3299">
        <w:rPr>
          <w:b/>
          <w:bCs/>
          <w:highlight w:val="yellow"/>
        </w:rPr>
        <w:t>File</w:t>
      </w:r>
      <w:r w:rsidRPr="003F3299">
        <w:rPr>
          <w:highlight w:val="yellow"/>
        </w:rPr>
        <w:t>).</w:t>
      </w:r>
      <w:r w:rsidR="00503456" w:rsidRPr="003F3299">
        <w:rPr>
          <w:highlight w:val="yellow"/>
        </w:rPr>
        <w:t xml:space="preserve"> </w:t>
      </w:r>
      <w:r w:rsidR="00DA5EBD" w:rsidRPr="003F3299">
        <w:rPr>
          <w:highlight w:val="yellow"/>
        </w:rPr>
        <w:t>Commands from the script can be directly entered into the command window with the appropriate distance information.</w:t>
      </w:r>
      <w:r w:rsidR="00503456" w:rsidRPr="003F3299">
        <w:rPr>
          <w:highlight w:val="yellow"/>
        </w:rPr>
        <w:t xml:space="preserve"> </w:t>
      </w:r>
      <w:r w:rsidR="00D22D14" w:rsidRPr="003F3299">
        <w:rPr>
          <w:highlight w:val="yellow"/>
        </w:rPr>
        <w:br/>
      </w:r>
    </w:p>
    <w:p w14:paraId="56F1D92F" w14:textId="7AE8A74D" w:rsidR="00CC5B96" w:rsidRPr="003F3299" w:rsidRDefault="00CC5B96" w:rsidP="00D62D82">
      <w:pPr>
        <w:widowControl/>
        <w:numPr>
          <w:ilvl w:val="2"/>
          <w:numId w:val="2"/>
        </w:numPr>
        <w:pBdr>
          <w:top w:val="nil"/>
          <w:left w:val="nil"/>
          <w:bottom w:val="nil"/>
          <w:right w:val="nil"/>
          <w:between w:val="nil"/>
        </w:pBdr>
        <w:ind w:left="0" w:firstLine="0"/>
        <w:jc w:val="left"/>
        <w:rPr>
          <w:highlight w:val="yellow"/>
        </w:rPr>
      </w:pPr>
      <w:r w:rsidRPr="003F3299">
        <w:rPr>
          <w:highlight w:val="yellow"/>
        </w:rPr>
        <w:t>Generate a shell for each distance measured and the associated error (</w:t>
      </w:r>
      <w:r w:rsidR="003B62CF" w:rsidRPr="003F3299">
        <w:rPr>
          <w:b/>
          <w:bCs/>
          <w:highlight w:val="yellow"/>
        </w:rPr>
        <w:t xml:space="preserve">Figure 3, </w:t>
      </w:r>
      <w:r w:rsidR="00ED00BB" w:rsidRPr="003F3299">
        <w:rPr>
          <w:b/>
          <w:bCs/>
          <w:highlight w:val="yellow"/>
        </w:rPr>
        <w:t xml:space="preserve">Figure </w:t>
      </w:r>
      <w:r w:rsidR="003B62CF" w:rsidRPr="003F3299">
        <w:rPr>
          <w:b/>
          <w:bCs/>
          <w:highlight w:val="yellow"/>
        </w:rPr>
        <w:t>4</w:t>
      </w:r>
      <w:r w:rsidR="00ED00BB" w:rsidRPr="003F3299">
        <w:rPr>
          <w:highlight w:val="yellow"/>
        </w:rPr>
        <w:t xml:space="preserve">, </w:t>
      </w:r>
      <w:r w:rsidR="003B62CF" w:rsidRPr="003F3299">
        <w:rPr>
          <w:b/>
          <w:bCs/>
          <w:highlight w:val="yellow"/>
        </w:rPr>
        <w:t>Supplementa</w:t>
      </w:r>
      <w:r w:rsidR="00ED00BB" w:rsidRPr="003F3299">
        <w:rPr>
          <w:b/>
          <w:bCs/>
          <w:highlight w:val="yellow"/>
        </w:rPr>
        <w:t>ry</w:t>
      </w:r>
      <w:r w:rsidR="003B62CF" w:rsidRPr="003F3299">
        <w:rPr>
          <w:b/>
          <w:bCs/>
          <w:highlight w:val="yellow"/>
        </w:rPr>
        <w:t xml:space="preserve"> Figure</w:t>
      </w:r>
      <w:r w:rsidR="00B24F8F" w:rsidRPr="003F3299">
        <w:rPr>
          <w:b/>
          <w:bCs/>
          <w:highlight w:val="yellow"/>
        </w:rPr>
        <w:t>s</w:t>
      </w:r>
      <w:r w:rsidR="003B62CF" w:rsidRPr="003F3299">
        <w:rPr>
          <w:b/>
          <w:bCs/>
          <w:highlight w:val="yellow"/>
        </w:rPr>
        <w:t xml:space="preserve"> 1</w:t>
      </w:r>
      <w:r w:rsidR="00ED00BB" w:rsidRPr="003F3299">
        <w:rPr>
          <w:b/>
          <w:bCs/>
          <w:highlight w:val="yellow"/>
        </w:rPr>
        <w:t>–</w:t>
      </w:r>
      <w:r w:rsidR="00B24F8F" w:rsidRPr="003F3299">
        <w:rPr>
          <w:b/>
          <w:bCs/>
          <w:highlight w:val="yellow"/>
        </w:rPr>
        <w:t>3</w:t>
      </w:r>
      <w:r w:rsidRPr="003F3299">
        <w:rPr>
          <w:highlight w:val="yellow"/>
        </w:rPr>
        <w:t>).</w:t>
      </w:r>
      <w:r w:rsidR="00503456" w:rsidRPr="003F3299">
        <w:rPr>
          <w:highlight w:val="yellow"/>
        </w:rPr>
        <w:t xml:space="preserve"> </w:t>
      </w:r>
      <w:r w:rsidR="00D22D14" w:rsidRPr="003F3299">
        <w:rPr>
          <w:highlight w:val="yellow"/>
        </w:rPr>
        <w:br/>
      </w:r>
    </w:p>
    <w:p w14:paraId="1725D6EA" w14:textId="6AD02046" w:rsidR="00CC5B96" w:rsidRPr="003F3299" w:rsidRDefault="00CC5B96" w:rsidP="003F3299">
      <w:pPr>
        <w:widowControl/>
        <w:numPr>
          <w:ilvl w:val="2"/>
          <w:numId w:val="2"/>
        </w:numPr>
        <w:pBdr>
          <w:top w:val="nil"/>
          <w:left w:val="nil"/>
          <w:bottom w:val="nil"/>
          <w:right w:val="nil"/>
          <w:between w:val="nil"/>
        </w:pBdr>
        <w:ind w:left="0" w:firstLine="0"/>
        <w:rPr>
          <w:highlight w:val="yellow"/>
        </w:rPr>
      </w:pPr>
      <w:r w:rsidRPr="003F3299">
        <w:rPr>
          <w:highlight w:val="yellow"/>
        </w:rPr>
        <w:t>Map the position through the intersection of the different shells</w:t>
      </w:r>
      <w:r w:rsidR="00805139" w:rsidRPr="003F3299">
        <w:rPr>
          <w:highlight w:val="yellow"/>
        </w:rPr>
        <w:t xml:space="preserve"> (</w:t>
      </w:r>
      <w:r w:rsidR="00805139" w:rsidRPr="003F3299">
        <w:rPr>
          <w:b/>
          <w:bCs/>
          <w:highlight w:val="yellow"/>
        </w:rPr>
        <w:t>Supplementa</w:t>
      </w:r>
      <w:r w:rsidR="00FB7DF6" w:rsidRPr="003F3299">
        <w:rPr>
          <w:b/>
          <w:bCs/>
          <w:highlight w:val="yellow"/>
        </w:rPr>
        <w:t xml:space="preserve">ry </w:t>
      </w:r>
      <w:r w:rsidR="00805139" w:rsidRPr="003F3299">
        <w:rPr>
          <w:b/>
          <w:bCs/>
          <w:highlight w:val="yellow"/>
        </w:rPr>
        <w:t>Figure</w:t>
      </w:r>
      <w:r w:rsidR="00B24F8F" w:rsidRPr="003F3299">
        <w:rPr>
          <w:b/>
          <w:bCs/>
          <w:highlight w:val="yellow"/>
        </w:rPr>
        <w:t>s</w:t>
      </w:r>
      <w:r w:rsidR="00805139" w:rsidRPr="003F3299">
        <w:rPr>
          <w:b/>
          <w:bCs/>
          <w:highlight w:val="yellow"/>
        </w:rPr>
        <w:t xml:space="preserve"> 1</w:t>
      </w:r>
      <w:r w:rsidR="00FB7DF6" w:rsidRPr="003F3299">
        <w:rPr>
          <w:b/>
          <w:bCs/>
          <w:highlight w:val="yellow"/>
        </w:rPr>
        <w:t>–</w:t>
      </w:r>
      <w:r w:rsidR="00B24F8F" w:rsidRPr="003F3299">
        <w:rPr>
          <w:b/>
          <w:bCs/>
          <w:highlight w:val="yellow"/>
        </w:rPr>
        <w:t>3</w:t>
      </w:r>
      <w:r w:rsidR="00805139" w:rsidRPr="003F3299">
        <w:rPr>
          <w:highlight w:val="yellow"/>
        </w:rPr>
        <w:t>).</w:t>
      </w:r>
      <w:r w:rsidR="00503456" w:rsidRPr="003F3299">
        <w:rPr>
          <w:highlight w:val="yellow"/>
        </w:rPr>
        <w:t xml:space="preserve"> </w:t>
      </w:r>
      <w:r w:rsidRPr="003F3299">
        <w:rPr>
          <w:highlight w:val="yellow"/>
        </w:rPr>
        <w:t>The signal peptide binding site was mapped through the three different locations on SecA and SecYEG and four different locations on the signal peptide (</w:t>
      </w:r>
      <w:r w:rsidRPr="003F3299">
        <w:rPr>
          <w:b/>
          <w:bCs/>
          <w:highlight w:val="yellow"/>
        </w:rPr>
        <w:t>Figure 1</w:t>
      </w:r>
      <w:r w:rsidRPr="003F3299">
        <w:rPr>
          <w:highlight w:val="yellow"/>
        </w:rPr>
        <w:t>).</w:t>
      </w:r>
      <w:r w:rsidR="00503456" w:rsidRPr="003F3299">
        <w:rPr>
          <w:highlight w:val="yellow"/>
        </w:rPr>
        <w:t xml:space="preserve"> </w:t>
      </w:r>
    </w:p>
    <w:p w14:paraId="21B285A2" w14:textId="77777777" w:rsidR="00CC5B96" w:rsidRPr="003F3299" w:rsidRDefault="00CC5B96" w:rsidP="006E6F63">
      <w:pPr>
        <w:pBdr>
          <w:top w:val="nil"/>
          <w:left w:val="nil"/>
          <w:bottom w:val="nil"/>
          <w:right w:val="nil"/>
          <w:between w:val="nil"/>
        </w:pBdr>
        <w:rPr>
          <w:b/>
        </w:rPr>
      </w:pPr>
    </w:p>
    <w:p w14:paraId="00000074" w14:textId="4D730D4C" w:rsidR="00403951" w:rsidRPr="003F3299" w:rsidRDefault="00923F0D" w:rsidP="006E6F63">
      <w:pPr>
        <w:pBdr>
          <w:top w:val="nil"/>
          <w:left w:val="nil"/>
          <w:bottom w:val="nil"/>
          <w:right w:val="nil"/>
          <w:between w:val="nil"/>
        </w:pBdr>
        <w:rPr>
          <w:color w:val="808080"/>
        </w:rPr>
      </w:pPr>
      <w:r w:rsidRPr="003F3299">
        <w:rPr>
          <w:b/>
        </w:rPr>
        <w:t>REPRESENTATIVE RESULTS:</w:t>
      </w:r>
      <w:r w:rsidR="00151F42" w:rsidRPr="003F3299">
        <w:rPr>
          <w:b/>
        </w:rPr>
        <w:t xml:space="preserve"> </w:t>
      </w:r>
    </w:p>
    <w:p w14:paraId="00000075" w14:textId="00021EC8"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This study focused on determining the</w:t>
      </w:r>
      <w:r w:rsidR="00CE36C0" w:rsidRPr="003F3299">
        <w:t xml:space="preserve"> location of the preprotein</w:t>
      </w:r>
      <w:r w:rsidRPr="003F3299">
        <w:t xml:space="preserve"> binding site on SecA prior to insertion</w:t>
      </w:r>
      <w:r w:rsidR="00CE36C0" w:rsidRPr="003F3299">
        <w:t xml:space="preserve"> of the preprotein</w:t>
      </w:r>
      <w:r w:rsidRPr="003F3299">
        <w:t xml:space="preserve"> into the SecYEG channel.</w:t>
      </w:r>
      <w:r w:rsidR="00CE36C0" w:rsidRPr="003F3299">
        <w:t xml:space="preserve"> To map the binding site, </w:t>
      </w:r>
      <w:r w:rsidRPr="003F3299">
        <w:t>FRET experiments were performed between different regions of the preprotein and three distinct locations on the SecA and SecYEG proteins (</w:t>
      </w:r>
      <w:r w:rsidRPr="003F3299">
        <w:rPr>
          <w:b/>
          <w:bCs/>
        </w:rPr>
        <w:t>Figure 1A</w:t>
      </w:r>
      <w:r w:rsidR="00DA5A23" w:rsidRPr="003F3299">
        <w:rPr>
          <w:b/>
          <w:bCs/>
        </w:rPr>
        <w:t>–</w:t>
      </w:r>
      <w:r w:rsidR="006D0549" w:rsidRPr="003F3299">
        <w:rPr>
          <w:b/>
          <w:bCs/>
        </w:rPr>
        <w:t>D</w:t>
      </w:r>
      <w:r w:rsidRPr="003F3299">
        <w:t>). From the distances obtained and three-dimensional structures of SecA, SecYEG</w:t>
      </w:r>
      <w:r w:rsidR="00E86272" w:rsidRPr="003F3299">
        <w:t>,</w:t>
      </w:r>
      <w:r w:rsidRPr="003F3299">
        <w:t xml:space="preserve"> and the preprotein, the location of the preprotein binding site was predicted.</w:t>
      </w:r>
      <w:r w:rsidR="00503456" w:rsidRPr="003F3299">
        <w:t xml:space="preserve"> </w:t>
      </w:r>
      <w:r w:rsidRPr="003F3299">
        <w:t>Rather than employing three separate entities (SecA, SecYEG</w:t>
      </w:r>
      <w:r w:rsidR="00E86272" w:rsidRPr="003F3299">
        <w:t>,</w:t>
      </w:r>
      <w:r w:rsidRPr="003F3299">
        <w:t xml:space="preserve"> and preprotein) to perform these measurements, the PhoA signal sequence was attached to SecA through genetic modification after incorporation of a Gly-Ser linker</w:t>
      </w:r>
      <w:r w:rsidR="00906D7F" w:rsidRPr="003F3299">
        <w:fldChar w:fldCharType="begin">
          <w:fldData xml:space="preserve">PEVuZE5vdGU+PENpdGU+PEF1dGhvcj5aaGFuZzwvQXV0aG9yPjxZZWFyPjIwMTc8L1llYXI+PFJl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y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2,3</w:t>
      </w:r>
      <w:r w:rsidR="00906D7F" w:rsidRPr="003F3299">
        <w:fldChar w:fldCharType="end"/>
      </w:r>
      <w:r w:rsidRPr="003F3299">
        <w:t>. For facile labeling with dyes, Cys residues or amber mutations were introduced at residues 2, 22, 35</w:t>
      </w:r>
      <w:r w:rsidR="00E86272" w:rsidRPr="003F3299">
        <w:t>,</w:t>
      </w:r>
      <w:r w:rsidRPr="003F3299">
        <w:t xml:space="preserve"> and 45 in the PhoA preprotein (</w:t>
      </w:r>
      <w:r w:rsidRPr="003F3299">
        <w:rPr>
          <w:b/>
          <w:bCs/>
        </w:rPr>
        <w:t>Figure 1E</w:t>
      </w:r>
      <w:r w:rsidRPr="003F3299">
        <w:t xml:space="preserve">). </w:t>
      </w:r>
    </w:p>
    <w:p w14:paraId="00000076"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77" w14:textId="77777777"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rPr>
          <w:b/>
        </w:rPr>
      </w:pPr>
      <w:r w:rsidRPr="003F3299">
        <w:rPr>
          <w:b/>
        </w:rPr>
        <w:t>Identification of sites and labeling</w:t>
      </w:r>
    </w:p>
    <w:p w14:paraId="00000078" w14:textId="3133CA46"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A putative binding site for the signal sequence had been previously identified using similar FRET mapping methods</w:t>
      </w:r>
      <w:r w:rsidR="00906D7F" w:rsidRPr="003F3299">
        <w:fldChar w:fldCharType="begin"/>
      </w:r>
      <w:r w:rsidR="00372AC7" w:rsidRPr="003F3299">
        <w:instrText xml:space="preserve"> ADDIN EN.CITE &lt;EndNote&gt;&lt;Cite&gt;&lt;Author&gt;Auclair&lt;/Author&gt;&lt;Year&gt;2010&lt;/Year&gt;&lt;RecNum&gt;554&lt;/RecNum&gt;&lt;DisplayText&gt;&lt;style face="superscript"&gt;2,32&lt;/style&gt;&lt;/DisplayText&gt;&lt;record&gt;&lt;rec-number&gt;554&lt;/rec-number&gt;&lt;foreign-keys&gt;&lt;key app="EN" db-id="dwtt55wf109w9bett01x0dx02dvzafvar0zr" timestamp="0"&gt;554&lt;/key&gt;&lt;/foreign-keys&gt;&lt;ref-type name="Journal Article"&gt;17&lt;/ref-type&gt;&lt;contributors&gt;&lt;authors&gt;&lt;author&gt;Auclair, S.&lt;/author&gt;&lt;author&gt;Moses, J.&lt;/author&gt;&lt;author&gt;Musial-Siwek, M.&lt;/author&gt;&lt;author&gt;Kendall, D.&lt;/author&gt;&lt;author&gt;Oliver, D.&lt;/author&gt;&lt;author&gt;Mukerji, I.&lt;/author&gt;&lt;/authors&gt;&lt;/contributors&gt;&lt;titles&gt;&lt;title&gt;Mapping of the signal peptide-binding domain of Escherichia coli SecA using Forster resonance energy transfer.&lt;/title&gt;&lt;secondary-title&gt;Biochemistry&lt;/secondary-title&gt;&lt;/titles&gt;&lt;periodical&gt;&lt;full-title&gt;Biochemistry&lt;/full-title&gt;&lt;/periodical&gt;&lt;pages&gt;782-792&lt;/pages&gt;&lt;volume&gt;49&lt;/volume&gt;&lt;dates&gt;&lt;year&gt;2010&lt;/year&gt;&lt;/dates&gt;&lt;urls&gt;&lt;/urls&gt;&lt;/record&gt;&lt;/Cite&gt;&lt;Cite&gt;&lt;Author&gt;Zhang&lt;/Author&gt;&lt;Year&gt;2016&lt;/Year&gt;&lt;RecNum&gt;648&lt;/RecNum&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372AC7" w:rsidRPr="003F3299">
        <w:rPr>
          <w:vertAlign w:val="superscript"/>
        </w:rPr>
        <w:t>2,32</w:t>
      </w:r>
      <w:r w:rsidR="00906D7F" w:rsidRPr="003F3299">
        <w:fldChar w:fldCharType="end"/>
      </w:r>
      <w:r w:rsidRPr="003F3299">
        <w:t>.</w:t>
      </w:r>
      <w:r w:rsidR="00503456" w:rsidRPr="003F3299">
        <w:t xml:space="preserve"> </w:t>
      </w:r>
      <w:r w:rsidRPr="003F3299">
        <w:t xml:space="preserve">These and other studies had identified the </w:t>
      </w:r>
      <w:r w:rsidR="005D1F9B" w:rsidRPr="003F3299">
        <w:t>two-helix</w:t>
      </w:r>
      <w:r w:rsidRPr="003F3299">
        <w:t xml:space="preserve"> finger (THF) and the preprotein cross-linking domain as possible binding sites of the signal peptide with a suggested orientation in a parallel position to the THF</w:t>
      </w:r>
      <w:r w:rsidR="00906D7F" w:rsidRPr="003F3299">
        <w:fldChar w:fldCharType="begin">
          <w:fldData xml:space="preserve">PEVuZE5vdGU+PENpdGU+PEF1dGhvcj5NdXNpYWwtU2l3ZWs8L0F1dGhvcj48WWVhcj4yMDA3PC9Z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</w:fldData>
        </w:fldChar>
      </w:r>
      <w:r w:rsidR="002F57ED" w:rsidRPr="003F3299">
        <w:instrText xml:space="preserve"> ADDIN EN.CITE </w:instrText>
      </w:r>
      <w:r w:rsidR="002F57ED" w:rsidRPr="003F3299">
        <w:fldChar w:fldCharType="begin">
          <w:fldData xml:space="preserve">PEVuZE5vdGU+PENpdGU+PEF1dGhvcj5NdXNpYWwtU2l3ZWs8L0F1dGhvcj48WWVhcj4yMDA3PC9Z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</w:fldData>
        </w:fldChar>
      </w:r>
      <w:r w:rsidR="002F57ED" w:rsidRPr="003F3299">
        <w:instrText xml:space="preserve"> ADDIN EN.CITE.DATA </w:instrText>
      </w:r>
      <w:r w:rsidR="002F57ED" w:rsidRPr="003F3299">
        <w:fldChar w:fldCharType="end"/>
      </w:r>
      <w:r w:rsidR="00906D7F" w:rsidRPr="003F3299">
        <w:fldChar w:fldCharType="separate"/>
      </w:r>
      <w:r w:rsidR="002F57ED" w:rsidRPr="003F3299">
        <w:rPr>
          <w:vertAlign w:val="superscript"/>
        </w:rPr>
        <w:t>33,51</w:t>
      </w:r>
      <w:r w:rsidR="005D1F9B" w:rsidRPr="003F3299">
        <w:rPr>
          <w:vertAlign w:val="superscript"/>
        </w:rPr>
        <w:t>–</w:t>
      </w:r>
      <w:r w:rsidR="002F57ED" w:rsidRPr="003F3299">
        <w:rPr>
          <w:vertAlign w:val="superscript"/>
        </w:rPr>
        <w:t>54</w:t>
      </w:r>
      <w:r w:rsidR="00906D7F" w:rsidRPr="003F3299">
        <w:fldChar w:fldCharType="end"/>
      </w:r>
      <w:r w:rsidR="008B3E80" w:rsidRPr="003F3299">
        <w:t xml:space="preserve"> (</w:t>
      </w:r>
      <w:r w:rsidR="008B3E80" w:rsidRPr="003F3299">
        <w:rPr>
          <w:b/>
          <w:bCs/>
        </w:rPr>
        <w:t>Fig</w:t>
      </w:r>
      <w:r w:rsidR="00DA5A23" w:rsidRPr="003F3299">
        <w:rPr>
          <w:b/>
          <w:bCs/>
        </w:rPr>
        <w:t>ure</w:t>
      </w:r>
      <w:r w:rsidR="008B3E80" w:rsidRPr="003F3299">
        <w:rPr>
          <w:b/>
          <w:bCs/>
        </w:rPr>
        <w:t xml:space="preserve"> </w:t>
      </w:r>
      <w:r w:rsidR="00DE00D2" w:rsidRPr="003F3299">
        <w:rPr>
          <w:b/>
          <w:bCs/>
        </w:rPr>
        <w:t>1F</w:t>
      </w:r>
      <w:r w:rsidR="008B3E80" w:rsidRPr="003F3299">
        <w:t>)</w:t>
      </w:r>
      <w:r w:rsidRPr="003F3299">
        <w:t>.</w:t>
      </w:r>
      <w:r w:rsidR="00503456" w:rsidRPr="003F3299">
        <w:t xml:space="preserve"> </w:t>
      </w:r>
      <w:r w:rsidRPr="003F3299">
        <w:t xml:space="preserve">Thus, identification of potential labeling sites on the SecA and SecYEG proteins was done based on the location of the putative </w:t>
      </w:r>
      <w:r w:rsidRPr="003F3299">
        <w:lastRenderedPageBreak/>
        <w:t xml:space="preserve">binding site in the SecA and SecYEG crystal structure (shown in green in </w:t>
      </w:r>
      <w:r w:rsidR="00A13F9E" w:rsidRPr="003F3299">
        <w:rPr>
          <w:b/>
          <w:bCs/>
        </w:rPr>
        <w:t>Fig</w:t>
      </w:r>
      <w:r w:rsidR="00010200" w:rsidRPr="003F3299">
        <w:rPr>
          <w:b/>
          <w:bCs/>
        </w:rPr>
        <w:t xml:space="preserve">ure </w:t>
      </w:r>
      <w:r w:rsidRPr="003F3299">
        <w:rPr>
          <w:b/>
          <w:bCs/>
        </w:rPr>
        <w:t>1A</w:t>
      </w:r>
      <w:r w:rsidR="00964578" w:rsidRPr="003F3299">
        <w:rPr>
          <w:b/>
          <w:bCs/>
        </w:rPr>
        <w:t>–</w:t>
      </w:r>
      <w:r w:rsidRPr="003F3299">
        <w:rPr>
          <w:b/>
          <w:bCs/>
        </w:rPr>
        <w:t>D</w:t>
      </w:r>
      <w:r w:rsidRPr="003F3299">
        <w:t>).</w:t>
      </w:r>
      <w:r w:rsidR="00503456" w:rsidRPr="003F3299">
        <w:t xml:space="preserve"> </w:t>
      </w:r>
      <w:r w:rsidRPr="003F3299">
        <w:t>Three sites were chosen to triangulate the position of the putative binding site</w:t>
      </w:r>
      <w:r w:rsidR="00BC0041" w:rsidRPr="003F3299">
        <w:t xml:space="preserve">, </w:t>
      </w:r>
      <w:r w:rsidR="006B1AF7" w:rsidRPr="003F3299">
        <w:t xml:space="preserve">where </w:t>
      </w:r>
      <w:r w:rsidR="00BC0041" w:rsidRPr="003F3299">
        <w:t>essentially the three sites form a triangle around the putative binding site.</w:t>
      </w:r>
      <w:r w:rsidR="00503456" w:rsidRPr="003F3299">
        <w:t xml:space="preserve"> </w:t>
      </w:r>
      <w:r w:rsidRPr="003F3299">
        <w:t xml:space="preserve">As shown in </w:t>
      </w:r>
      <w:r w:rsidRPr="003F3299">
        <w:rPr>
          <w:b/>
          <w:bCs/>
        </w:rPr>
        <w:t>Figure 1</w:t>
      </w:r>
      <w:r w:rsidRPr="003F3299">
        <w:t xml:space="preserve">, the three sites were within </w:t>
      </w:r>
      <w:r w:rsidR="00E86272" w:rsidRPr="003F3299">
        <w:t xml:space="preserve">the </w:t>
      </w:r>
      <w:r w:rsidRPr="003F3299">
        <w:t>FRET range of the binding site (50</w:t>
      </w:r>
      <w:r w:rsidR="00964578" w:rsidRPr="003F3299">
        <w:t>–</w:t>
      </w:r>
      <w:r w:rsidRPr="003F3299">
        <w:t>70 Å).</w:t>
      </w:r>
      <w:r w:rsidR="00503456" w:rsidRPr="003F3299">
        <w:t xml:space="preserve"> </w:t>
      </w:r>
      <w:r w:rsidRPr="003F3299">
        <w:t>The dye pair of Alexa Fluor 488</w:t>
      </w:r>
      <w:r w:rsidR="000C5607" w:rsidRPr="003F3299">
        <w:t xml:space="preserve"> (AF488)</w:t>
      </w:r>
      <w:r w:rsidRPr="003F3299">
        <w:t xml:space="preserve"> and Alexa Fluor 647</w:t>
      </w:r>
      <w:r w:rsidR="000C5607" w:rsidRPr="003F3299">
        <w:t xml:space="preserve"> (AF647)</w:t>
      </w:r>
      <w:r w:rsidRPr="003F3299">
        <w:t xml:space="preserve"> was chosen, as the R</w:t>
      </w:r>
      <w:r w:rsidRPr="003F3299">
        <w:rPr>
          <w:vertAlign w:val="subscript"/>
        </w:rPr>
        <w:t>0</w:t>
      </w:r>
      <w:r w:rsidRPr="003F3299">
        <w:t xml:space="preserve"> value of 55.</w:t>
      </w:r>
      <w:r w:rsidR="00DE00D2" w:rsidRPr="003F3299">
        <w:t xml:space="preserve">7 </w:t>
      </w:r>
      <w:r w:rsidRPr="003F3299">
        <w:t>Å</w:t>
      </w:r>
      <w:r w:rsidR="00906D7F" w:rsidRPr="003F3299">
        <w:fldChar w:fldCharType="begin"/>
      </w:r>
      <w:r w:rsidR="00372AC7" w:rsidRPr="003F3299">
        <w:instrText xml:space="preserve"> ADDIN EN.CITE &lt;EndNote&gt;&lt;Cite&gt;&lt;Author&gt;Lambert&lt;/Author&gt;&lt;Year&gt;2019&lt;/Year&gt;&lt;RecNum&gt;679&lt;/RecNum&gt;&lt;DisplayText&gt;&lt;style face="superscript"&gt;36&lt;/style&gt;&lt;/DisplayText&gt;&lt;record&gt;&lt;rec-number&gt;679&lt;/rec-number&gt;&lt;foreign-keys&gt;&lt;key app="EN" db-id="dwtt55wf109w9bett01x0dx02dvzafvar0zr" timestamp="1629041603"&gt;679&lt;/key&gt;&lt;/foreign-keys&gt;&lt;ref-type name="Journal Article"&gt;17&lt;/ref-type&gt;&lt;contributors&gt;&lt;authors&gt;&lt;author&gt;Lambert, T. J.&lt;/author&gt;&lt;/authors&gt;&lt;/contributors&gt;&lt;auth-address&gt;Department of Cell Biology, Harvard Medical School, Boston, MA, USA. talley@hms.harvard.edu.&amp;#xD;Department of Systems Biology, Harvard Medical School, Boston, MA, USA. talley@hms.harvard.edu.&lt;/auth-address&gt;&lt;titles&gt;&lt;title&gt;FPbase: a community-editable fluorescent protein database&lt;/title&gt;&lt;secondary-title&gt;Nat Methods&lt;/secondary-title&gt;&lt;/titles&gt;&lt;periodical&gt;&lt;full-title&gt;Nature Methods&lt;/full-title&gt;&lt;abbr-1&gt;Nat Methods&lt;/abbr-1&gt;&lt;/periodical&gt;&lt;pages&gt;277-278&lt;/pages&gt;&lt;volume&gt;16&lt;/volume&gt;&lt;number&gt;4&lt;/number&gt;&lt;edition&gt;2019/03/20&lt;/edition&gt;&lt;keywords&gt;&lt;keyword&gt;Access to Information&lt;/keyword&gt;&lt;keyword&gt;Algorithms&lt;/keyword&gt;&lt;keyword&gt;Cell Biology&lt;/keyword&gt;&lt;keyword&gt;Computational Biology/*methods&lt;/keyword&gt;&lt;keyword&gt;*Databases, Protein&lt;/keyword&gt;&lt;keyword&gt;*Fluorescence&lt;/keyword&gt;&lt;keyword&gt;Information Storage and Retrieval&lt;/keyword&gt;&lt;keyword&gt;Internet&lt;/keyword&gt;&lt;keyword&gt;Luminescent Proteins/*chemistry&lt;/keyword&gt;&lt;keyword&gt;Mutation&lt;/keyword&gt;&lt;keyword&gt;Programming Languages&lt;/keyword&gt;&lt;keyword&gt;Software&lt;/keyword&gt;&lt;keyword&gt;User-Computer Interface&lt;/keyword&gt;&lt;/keywords&gt;&lt;dates&gt;&lt;year&gt;2019&lt;/year&gt;&lt;pub-dates&gt;&lt;date&gt;Apr&lt;/date&gt;&lt;/pub-dates&gt;&lt;/dates&gt;&lt;isbn&gt;1548-7105 (Electronic)&amp;#xD;1548-7091 (Linking)&lt;/isbn&gt;&lt;accession-num&gt;30886412&lt;/accession-num&gt;&lt;urls&gt;&lt;related-urls&gt;&lt;url&gt;https://www.ncbi.nlm.nih.gov/pubmed/30886412&lt;/url&gt;&lt;/related-urls&gt;&lt;/urls&gt;&lt;electronic-resource-num&gt;10.1038/s41592-019-0352-8&lt;/electronic-resource-num&gt;&lt;/record&gt;&lt;/Cite&gt;&lt;/EndNote&gt;</w:instrText>
      </w:r>
      <w:r w:rsidR="00906D7F" w:rsidRPr="003F3299">
        <w:fldChar w:fldCharType="separate"/>
      </w:r>
      <w:r w:rsidR="00372AC7" w:rsidRPr="003F3299">
        <w:rPr>
          <w:vertAlign w:val="superscript"/>
        </w:rPr>
        <w:t>36</w:t>
      </w:r>
      <w:r w:rsidR="00906D7F" w:rsidRPr="003F3299">
        <w:fldChar w:fldCharType="end"/>
      </w:r>
      <w:r w:rsidRPr="003F3299">
        <w:t xml:space="preserve"> corresponds well with the expected distances between the labeled sites and the putative binding site ensuring measurement accuracy.</w:t>
      </w:r>
    </w:p>
    <w:p w14:paraId="00000079"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7A" w14:textId="6C637D73"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The three sites chosen for labeling, SecA37, SecA321</w:t>
      </w:r>
      <w:r w:rsidR="005F48BC" w:rsidRPr="003F3299">
        <w:t>,</w:t>
      </w:r>
      <w:r w:rsidRPr="003F3299">
        <w:t xml:space="preserve"> and SecY292 (shown as magenta, </w:t>
      </w:r>
      <w:r w:rsidR="00E66C99" w:rsidRPr="003F3299">
        <w:t>violet</w:t>
      </w:r>
      <w:r w:rsidR="005F48BC" w:rsidRPr="003F3299">
        <w:t>,</w:t>
      </w:r>
      <w:r w:rsidRPr="003F3299">
        <w:t xml:space="preserve"> and cyan spheres</w:t>
      </w:r>
      <w:r w:rsidR="00E66C99" w:rsidRPr="003F3299">
        <w:t xml:space="preserve"> in </w:t>
      </w:r>
      <w:r w:rsidR="00E66C99" w:rsidRPr="003F3299">
        <w:rPr>
          <w:b/>
          <w:bCs/>
        </w:rPr>
        <w:t>Fig</w:t>
      </w:r>
      <w:r w:rsidR="005F48BC" w:rsidRPr="003F3299">
        <w:rPr>
          <w:b/>
          <w:bCs/>
        </w:rPr>
        <w:t>ure</w:t>
      </w:r>
      <w:r w:rsidR="00E66C99" w:rsidRPr="003F3299">
        <w:rPr>
          <w:b/>
          <w:bCs/>
        </w:rPr>
        <w:t xml:space="preserve"> 1A</w:t>
      </w:r>
      <w:r w:rsidR="005F48BC" w:rsidRPr="003F3299">
        <w:rPr>
          <w:b/>
          <w:bCs/>
        </w:rPr>
        <w:t>–</w:t>
      </w:r>
      <w:r w:rsidR="00E66C99" w:rsidRPr="003F3299">
        <w:rPr>
          <w:b/>
          <w:bCs/>
        </w:rPr>
        <w:t>D</w:t>
      </w:r>
      <w:r w:rsidRPr="003F3299">
        <w:t xml:space="preserve">) are located throughout the protein complex </w:t>
      </w:r>
      <w:r w:rsidR="00FB2680" w:rsidRPr="003F3299">
        <w:t>forming a triangle around</w:t>
      </w:r>
      <w:r w:rsidRPr="003F3299">
        <w:t xml:space="preserve"> the putative binding site.</w:t>
      </w:r>
      <w:r w:rsidR="00503456" w:rsidRPr="003F3299">
        <w:t xml:space="preserve"> </w:t>
      </w:r>
      <w:r w:rsidRPr="003F3299">
        <w:t>The three sites were</w:t>
      </w:r>
      <w:r w:rsidR="006B1AF7" w:rsidRPr="003F3299">
        <w:t xml:space="preserve"> separately</w:t>
      </w:r>
      <w:r w:rsidRPr="003F3299">
        <w:t xml:space="preserve"> mutated to Cys residues in </w:t>
      </w:r>
      <w:r w:rsidR="006B1AF7" w:rsidRPr="003F3299">
        <w:t xml:space="preserve">a </w:t>
      </w:r>
      <w:r w:rsidRPr="003F3299">
        <w:t>Cys-less mutant to ensure that only the correct position was labeled</w:t>
      </w:r>
      <w:r w:rsidR="00906D7F" w:rsidRPr="003F3299">
        <w:fldChar w:fldCharType="begin"/>
      </w:r>
      <w:r w:rsidR="008E3E4A" w:rsidRPr="003F3299">
        <w:instrText xml:space="preserve"> ADDIN EN.CITE &lt;EndNote&gt;&lt;Cite&gt;&lt;Author&gt;Jilaveanu&lt;/Author&gt;&lt;Year&gt;2007&lt;/Year&gt;&lt;RecNum&gt;527&lt;/RecNum&gt;&lt;DisplayText&gt;&lt;style face="superscript"&gt;2,37&lt;/style&gt;&lt;/DisplayText&gt;&lt;record&gt;&lt;rec-number&gt;527&lt;/rec-number&gt;&lt;foreign-keys&gt;&lt;key app="EN" db-id="dwtt55wf109w9bett01x0dx02dvzafvar0zr" timestamp="0"&gt;527&lt;/key&gt;&lt;/foreign-keys&gt;&lt;ref-type name="Journal Article"&gt;17&lt;/ref-type&gt;&lt;contributors&gt;&lt;authors&gt;&lt;author&gt;Jilaveanu, L. B.&lt;/author&gt;&lt;author&gt;Oliver, D.&lt;/author&gt;&lt;/authors&gt;&lt;/contributors&gt;&lt;titles&gt;&lt;title&gt;In vivo membrane topology of Escherichia coli SecA ATPase reveals extensive periplasmic exposure of multiple functionally important domains clustering on one face of SecA&lt;/title&gt;&lt;secondary-title&gt;J Biol Chem&lt;/secondary-title&gt;&lt;/titles&gt;&lt;periodical&gt;&lt;full-title&gt;Journal of Biological Chemistry&lt;/full-title&gt;&lt;abbr-1&gt;J Biol Chem&lt;/abbr-1&gt;&lt;/periodical&gt;&lt;pages&gt;4661-4668&lt;/pages&gt;&lt;volume&gt;282&lt;/volume&gt;&lt;dates&gt;&lt;year&gt;2007&lt;/year&gt;&lt;/dates&gt;&lt;urls&gt;&lt;/urls&gt;&lt;/record&gt;&lt;/Cite&gt;&lt;Cite&gt;&lt;Author&gt;Zhang&lt;/Author&gt;&lt;Year&gt;2016&lt;/Year&gt;&lt;RecNum&gt;648&lt;/RecNum&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8E3E4A" w:rsidRPr="003F3299">
        <w:rPr>
          <w:vertAlign w:val="superscript"/>
        </w:rPr>
        <w:t>2,37</w:t>
      </w:r>
      <w:r w:rsidR="00906D7F" w:rsidRPr="003F3299">
        <w:fldChar w:fldCharType="end"/>
      </w:r>
      <w:r w:rsidRPr="003F3299">
        <w:t>.</w:t>
      </w:r>
      <w:r w:rsidR="00503456" w:rsidRPr="003F3299">
        <w:t xml:space="preserve"> </w:t>
      </w:r>
      <w:r w:rsidRPr="003F3299">
        <w:t>For the SecY292 experiments, the PhoA preprotein sites were labeled with AF647 and SecY residue 292 was labeled with AF488 using maleimide chemistry.</w:t>
      </w:r>
      <w:r w:rsidR="00503456" w:rsidRPr="003F3299">
        <w:t xml:space="preserve"> </w:t>
      </w:r>
      <w:r w:rsidRPr="003F3299">
        <w:t xml:space="preserve">In the chimeric protein, sites SecA37 and SecA321 were labeled with AF647 and the </w:t>
      </w:r>
      <w:r w:rsidR="00E66C99" w:rsidRPr="003F3299">
        <w:t>preprotein</w:t>
      </w:r>
      <w:r w:rsidRPr="003F3299">
        <w:t xml:space="preserve"> was labeled with AF488.</w:t>
      </w:r>
      <w:r w:rsidR="00503456" w:rsidRPr="003F3299">
        <w:t xml:space="preserve"> </w:t>
      </w:r>
      <w:r w:rsidRPr="003F3299">
        <w:t>In the SecA-PhoA chimeric protein, residues 2, 22, 3</w:t>
      </w:r>
      <w:r w:rsidR="00E66C99" w:rsidRPr="003F3299">
        <w:t>7</w:t>
      </w:r>
      <w:r w:rsidR="0055246D" w:rsidRPr="003F3299">
        <w:t>,</w:t>
      </w:r>
      <w:r w:rsidRPr="003F3299">
        <w:t xml:space="preserve"> and 45 of the PhoA preprotein</w:t>
      </w:r>
      <w:r w:rsidR="00485B8D" w:rsidRPr="003F3299">
        <w:t xml:space="preserve"> segment</w:t>
      </w:r>
      <w:r w:rsidRPr="003F3299">
        <w:t xml:space="preserve"> were</w:t>
      </w:r>
      <w:r w:rsidR="009F0F3D" w:rsidRPr="003F3299">
        <w:t xml:space="preserve"> each</w:t>
      </w:r>
      <w:r w:rsidRPr="003F3299">
        <w:t xml:space="preserve"> mutated to an amber codon</w:t>
      </w:r>
      <w:r w:rsidR="009F0F3D" w:rsidRPr="003F3299">
        <w:t xml:space="preserve"> in individual proteins</w:t>
      </w:r>
      <w:r w:rsidRPr="003F3299">
        <w:t>.</w:t>
      </w:r>
      <w:r w:rsidR="00503456" w:rsidRPr="003F3299">
        <w:t xml:space="preserve"> </w:t>
      </w:r>
      <w:r w:rsidR="006D0549" w:rsidRPr="003F3299">
        <w:t>The a</w:t>
      </w:r>
      <w:r w:rsidRPr="003F3299">
        <w:t>mber codon mutation</w:t>
      </w:r>
      <w:r w:rsidR="006D0549" w:rsidRPr="003F3299">
        <w:t>s</w:t>
      </w:r>
      <w:r w:rsidRPr="003F3299">
        <w:t xml:space="preserve"> allowed </w:t>
      </w:r>
      <w:r w:rsidR="0055246D" w:rsidRPr="003F3299">
        <w:t xml:space="preserve">the </w:t>
      </w:r>
      <w:r w:rsidRPr="003F3299">
        <w:t xml:space="preserve">introduction of unnatural amino acid, p-azidophenylalanine, at those positions, which were subsequently labeled with the </w:t>
      </w:r>
      <w:r w:rsidR="000C5607" w:rsidRPr="003F3299">
        <w:t>AF</w:t>
      </w:r>
      <w:r w:rsidRPr="003F3299">
        <w:t>488 using click chemistry</w:t>
      </w:r>
      <w:r w:rsidR="00906D7F" w:rsidRPr="003F3299">
        <w:fldChar w:fldCharType="begin">
          <w:fldData xml:space="preserve">PEVuZE5vdGU+PENpdGU+PEF1dGhvcj5DaGluPC9BdXRob3I+PFllYXI+MjAwMjwvWWVhcj48UmVj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</w:fldData>
        </w:fldChar>
      </w:r>
      <w:r w:rsidR="008E3E4A" w:rsidRPr="003F3299">
        <w:instrText xml:space="preserve"> ADDIN EN.CITE </w:instrText>
      </w:r>
      <w:r w:rsidR="008E3E4A" w:rsidRPr="003F3299">
        <w:fldChar w:fldCharType="begin">
          <w:fldData xml:space="preserve">PEVuZE5vdGU+PENpdGU+PEF1dGhvcj5DaGluPC9BdXRob3I+PFllYXI+MjAwMjwvWWVhcj48UmVj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</w:fldData>
        </w:fldChar>
      </w:r>
      <w:r w:rsidR="008E3E4A" w:rsidRPr="003F3299">
        <w:instrText xml:space="preserve"> ADDIN EN.CITE.DATA </w:instrText>
      </w:r>
      <w:r w:rsidR="008E3E4A" w:rsidRPr="003F3299">
        <w:fldChar w:fldCharType="end"/>
      </w:r>
      <w:r w:rsidR="00906D7F" w:rsidRPr="003F3299">
        <w:fldChar w:fldCharType="separate"/>
      </w:r>
      <w:r w:rsidR="008E3E4A" w:rsidRPr="003F3299">
        <w:rPr>
          <w:vertAlign w:val="superscript"/>
        </w:rPr>
        <w:t>39,40</w:t>
      </w:r>
      <w:r w:rsidR="00906D7F" w:rsidRPr="003F3299">
        <w:fldChar w:fldCharType="end"/>
      </w:r>
      <w:r w:rsidRPr="003F3299">
        <w:t>.</w:t>
      </w:r>
      <w:r w:rsidR="00503456" w:rsidRPr="003F3299">
        <w:t xml:space="preserve"> </w:t>
      </w:r>
      <w:r w:rsidRPr="003F3299">
        <w:t>Each mutation was generated and labeled independently to ensure correct, differential labeling of the protein components.</w:t>
      </w:r>
      <w:r w:rsidR="00503456" w:rsidRPr="003F3299">
        <w:t xml:space="preserve"> </w:t>
      </w:r>
      <w:r w:rsidRPr="003F3299">
        <w:t>The degree of labeling was determined for all proteins and generally needed to be 50% or better in order to proceed with the sample.</w:t>
      </w:r>
      <w:r w:rsidR="00503456" w:rsidRPr="003F3299">
        <w:t xml:space="preserve"> </w:t>
      </w:r>
    </w:p>
    <w:p w14:paraId="0000007B"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7C" w14:textId="208E2FC0"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rPr>
          <w:b/>
        </w:rPr>
      </w:pPr>
      <w:r w:rsidRPr="003F3299">
        <w:rPr>
          <w:b/>
        </w:rPr>
        <w:t xml:space="preserve">Determination of </w:t>
      </w:r>
      <w:r w:rsidR="00B9306A" w:rsidRPr="003F3299">
        <w:rPr>
          <w:b/>
        </w:rPr>
        <w:t>t</w:t>
      </w:r>
      <w:r w:rsidRPr="003F3299">
        <w:rPr>
          <w:b/>
        </w:rPr>
        <w:t xml:space="preserve">ransfer </w:t>
      </w:r>
      <w:r w:rsidR="00B9306A" w:rsidRPr="003F3299">
        <w:rPr>
          <w:b/>
        </w:rPr>
        <w:t>e</w:t>
      </w:r>
      <w:r w:rsidRPr="003F3299">
        <w:rPr>
          <w:b/>
        </w:rPr>
        <w:t xml:space="preserve">fficiencies and </w:t>
      </w:r>
      <w:r w:rsidR="00B9306A" w:rsidRPr="003F3299">
        <w:rPr>
          <w:b/>
        </w:rPr>
        <w:t>d</w:t>
      </w:r>
      <w:r w:rsidRPr="003F3299">
        <w:rPr>
          <w:b/>
        </w:rPr>
        <w:t>istances</w:t>
      </w:r>
    </w:p>
    <w:p w14:paraId="0000007D" w14:textId="7D50145A"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Prior to performing the energy transfer measurements, the donor quantum yield, overlap integral and R</w:t>
      </w:r>
      <w:r w:rsidRPr="003F3299">
        <w:rPr>
          <w:vertAlign w:val="subscript"/>
        </w:rPr>
        <w:t>0</w:t>
      </w:r>
      <w:r w:rsidRPr="003F3299">
        <w:t xml:space="preserve"> values were determined</w:t>
      </w:r>
      <w:r w:rsidR="00B70186" w:rsidRPr="003F3299">
        <w:t xml:space="preserve"> (step</w:t>
      </w:r>
      <w:r w:rsidR="004F2C5E" w:rsidRPr="003F3299">
        <w:t>s 3.4</w:t>
      </w:r>
      <w:r w:rsidR="005F48BC" w:rsidRPr="003F3299">
        <w:t>–</w:t>
      </w:r>
      <w:r w:rsidR="004F2C5E" w:rsidRPr="003F3299">
        <w:t>3.6</w:t>
      </w:r>
      <w:r w:rsidR="00022FDB" w:rsidRPr="003F3299">
        <w:t>)</w:t>
      </w:r>
      <w:r w:rsidRPr="003F3299">
        <w:t>.</w:t>
      </w:r>
      <w:r w:rsidR="00503456" w:rsidRPr="003F3299">
        <w:t xml:space="preserve"> </w:t>
      </w:r>
      <w:r w:rsidRPr="003F3299">
        <w:t xml:space="preserve">The donor quantum yield was measured relative to the dye, </w:t>
      </w:r>
      <w:r w:rsidR="008B168B" w:rsidRPr="003F3299">
        <w:t>f</w:t>
      </w:r>
      <w:r w:rsidRPr="003F3299">
        <w:t>luorescein, which has a quantum yield of 0.79 in 0.</w:t>
      </w:r>
      <w:r w:rsidR="0050418F" w:rsidRPr="003F3299">
        <w:t xml:space="preserve">1 M </w:t>
      </w:r>
      <w:r w:rsidRPr="003F3299">
        <w:t>NaOH</w:t>
      </w:r>
      <w:r w:rsidR="00906D7F" w:rsidRPr="003F3299">
        <w:fldChar w:fldCharType="begin"/>
      </w:r>
      <w:r w:rsidR="002F57ED" w:rsidRPr="003F3299">
        <w:instrText xml:space="preserve"> ADDIN EN.CITE &lt;EndNote&gt;&lt;Cite ExcludeYear="1"&gt;&lt;Author&gt;Scientific&lt;/Author&gt;&lt;RecNum&gt;680&lt;/RecNum&gt;&lt;DisplayText&gt;&lt;style face="superscript"&gt;47&lt;/style&gt;&lt;/DisplayText&gt;&lt;record&gt;&lt;rec-number&gt;680&lt;/rec-number&gt;&lt;foreign-keys&gt;&lt;key app="EN" db-id="dwtt55wf109w9bett01x0dx02dvzafvar0zr" timestamp="1629042107"&gt;680&lt;/key&gt;&lt;/foreign-keys&gt;&lt;ref-type name="Web Page"&gt;12&lt;/ref-type&gt;&lt;contributors&gt;&lt;authors&gt;&lt;author&gt;Horiba Scientific&lt;/author&gt;&lt;/authors&gt;&lt;/contributors&gt;&lt;titles&gt;&lt;title&gt;A Guide to Recording Fluorescence Quantum Yields&lt;/title&gt;&lt;/titles&gt;&lt;pages&gt;guide to measuring fluorescence quantum yields&lt;/pages&gt;&lt;volume&gt;2021&lt;/volume&gt;&lt;number&gt;7/15/21&lt;/number&gt;&lt;dates&gt;&lt;/dates&gt;&lt;pub-location&gt;Middlesex UK&lt;/pub-location&gt;&lt;publisher&gt;Horiba UK Limited&lt;/publisher&gt;&lt;work-type&gt;pdf&lt;/work-type&gt;&lt;urls&gt;&lt;related-urls&gt;&lt;url&gt;https://static.horiba.com/fileadmin/Horiba/Application/Materials/Material_Research/Quantum_Dots/quantumyieldstrad.pdf&lt;/url&gt;&lt;/related-urls&gt;&lt;/urls&gt;&lt;/record&gt;&lt;/Cite&gt;&lt;/EndNote&gt;</w:instrText>
      </w:r>
      <w:r w:rsidR="00906D7F" w:rsidRPr="003F3299">
        <w:fldChar w:fldCharType="separate"/>
      </w:r>
      <w:r w:rsidR="002F57ED" w:rsidRPr="003F3299">
        <w:rPr>
          <w:vertAlign w:val="superscript"/>
        </w:rPr>
        <w:t>47</w:t>
      </w:r>
      <w:r w:rsidR="00906D7F" w:rsidRPr="003F3299">
        <w:fldChar w:fldCharType="end"/>
      </w:r>
      <w:r w:rsidRPr="003F3299">
        <w:t>.</w:t>
      </w:r>
      <w:r w:rsidR="00503456" w:rsidRPr="003F3299">
        <w:t xml:space="preserve"> </w:t>
      </w:r>
      <w:r w:rsidRPr="003F3299">
        <w:t>Absorption and fluorescence emission spectra were obtained at a series of concentrations to generate a linear plot of absorption relative to fluorescence emission</w:t>
      </w:r>
      <w:r w:rsidR="00644482" w:rsidRPr="003F3299">
        <w:t xml:space="preserve"> intensity</w:t>
      </w:r>
      <w:r w:rsidRPr="003F3299">
        <w:t xml:space="preserve"> to determine the quantum yield.</w:t>
      </w:r>
      <w:r w:rsidR="00503456" w:rsidRPr="003F3299">
        <w:t xml:space="preserve"> </w:t>
      </w:r>
      <w:r w:rsidRPr="003F3299">
        <w:t xml:space="preserve">In these measurements, it is critical to </w:t>
      </w:r>
      <w:r w:rsidR="006D0549" w:rsidRPr="003F3299">
        <w:t xml:space="preserve">measure </w:t>
      </w:r>
      <w:r w:rsidRPr="003F3299">
        <w:t>the absorption in the linear range (0.1</w:t>
      </w:r>
      <w:r w:rsidR="005F4A97" w:rsidRPr="003F3299">
        <w:t>–</w:t>
      </w:r>
      <w:r w:rsidRPr="003F3299">
        <w:t>1.0) and all emission measurements need to be generated with the same slit settings.</w:t>
      </w:r>
      <w:r w:rsidR="00022FDB" w:rsidRPr="003F3299">
        <w:t xml:space="preserve"> As these values are used to determine overlap integrals and R</w:t>
      </w:r>
      <w:r w:rsidR="00022FDB" w:rsidRPr="003F3299">
        <w:rPr>
          <w:vertAlign w:val="subscript"/>
        </w:rPr>
        <w:t>0</w:t>
      </w:r>
      <w:r w:rsidR="00022FDB" w:rsidRPr="003F3299">
        <w:t xml:space="preserve"> values, they should be measured under FRET conditions.</w:t>
      </w:r>
      <w:r w:rsidRPr="003F3299">
        <w:t xml:space="preserve"> </w:t>
      </w:r>
      <w:r w:rsidR="00022FDB" w:rsidRPr="003F3299">
        <w:t xml:space="preserve">Protein local environment profoundly affects dye emission and consequently, </w:t>
      </w:r>
      <w:r w:rsidRPr="003F3299">
        <w:t>donor quantum yield</w:t>
      </w:r>
      <w:r w:rsidR="00022FDB" w:rsidRPr="003F3299">
        <w:t>s should be</w:t>
      </w:r>
      <w:r w:rsidRPr="003F3299">
        <w:t xml:space="preserve"> </w:t>
      </w:r>
      <w:r w:rsidR="00022FDB" w:rsidRPr="003F3299">
        <w:t xml:space="preserve">measured </w:t>
      </w:r>
      <w:r w:rsidRPr="003F3299">
        <w:t>for each of the sites investigated</w:t>
      </w:r>
      <w:r w:rsidR="00022FDB" w:rsidRPr="003F3299">
        <w:t>.</w:t>
      </w:r>
      <w:r w:rsidR="00503456" w:rsidRPr="003F3299">
        <w:t xml:space="preserve"> </w:t>
      </w:r>
      <w:r w:rsidR="007645B5" w:rsidRPr="003F3299">
        <w:t>W</w:t>
      </w:r>
      <w:r w:rsidRPr="003F3299">
        <w:t>e note that</w:t>
      </w:r>
      <w:r w:rsidR="00AE6B87" w:rsidRPr="003F3299">
        <w:t xml:space="preserve"> sites on SecA and SecYEG influence the R</w:t>
      </w:r>
      <w:r w:rsidR="00AE6B87" w:rsidRPr="003F3299">
        <w:rPr>
          <w:vertAlign w:val="subscript"/>
        </w:rPr>
        <w:t>0</w:t>
      </w:r>
      <w:r w:rsidR="00AE6B87" w:rsidRPr="003F3299">
        <w:t xml:space="preserve"> values </w:t>
      </w:r>
      <w:r w:rsidR="007645B5" w:rsidRPr="003F3299">
        <w:t>more strongly than those on the PhoA portion of the chimera.</w:t>
      </w:r>
      <w:r w:rsidR="00AE6B87" w:rsidRPr="003F3299">
        <w:t xml:space="preserve"> </w:t>
      </w:r>
      <w:r w:rsidR="007645B5" w:rsidRPr="003F3299">
        <w:t xml:space="preserve">For dye pairs </w:t>
      </w:r>
      <w:r w:rsidR="006123D3" w:rsidRPr="003F3299">
        <w:t>with the same SecA or SecYEG site,</w:t>
      </w:r>
      <w:r w:rsidRPr="003F3299">
        <w:t xml:space="preserve"> the R</w:t>
      </w:r>
      <w:r w:rsidRPr="003F3299">
        <w:rPr>
          <w:vertAlign w:val="subscript"/>
        </w:rPr>
        <w:t xml:space="preserve">0 </w:t>
      </w:r>
      <w:r w:rsidRPr="003F3299">
        <w:t xml:space="preserve">values are </w:t>
      </w:r>
      <w:r w:rsidR="006123D3" w:rsidRPr="003F3299">
        <w:t xml:space="preserve">typically </w:t>
      </w:r>
      <w:r w:rsidRPr="003F3299">
        <w:t xml:space="preserve">within </w:t>
      </w:r>
      <w:r w:rsidR="006123D3" w:rsidRPr="003F3299">
        <w:t>5</w:t>
      </w:r>
      <w:r w:rsidR="00AE6B87" w:rsidRPr="003F3299">
        <w:t xml:space="preserve"> </w:t>
      </w:r>
      <w:r w:rsidRPr="003F3299">
        <w:t xml:space="preserve">Å </w:t>
      </w:r>
      <w:r w:rsidR="00AE6B87" w:rsidRPr="003F3299">
        <w:t xml:space="preserve">of each other; </w:t>
      </w:r>
      <w:r w:rsidR="005D1F9B" w:rsidRPr="003F3299">
        <w:t>whereas</w:t>
      </w:r>
      <w:r w:rsidR="00AE6B87" w:rsidRPr="003F3299">
        <w:t xml:space="preserve"> the</w:t>
      </w:r>
      <w:r w:rsidR="006123D3" w:rsidRPr="003F3299">
        <w:t xml:space="preserve"> R</w:t>
      </w:r>
      <w:r w:rsidR="006123D3" w:rsidRPr="003F3299">
        <w:rPr>
          <w:vertAlign w:val="subscript"/>
        </w:rPr>
        <w:t>0</w:t>
      </w:r>
      <w:r w:rsidR="006123D3" w:rsidRPr="003F3299">
        <w:t xml:space="preserve"> values can differ by as much as 20 Å for the two different SecA locations (residues 37 </w:t>
      </w:r>
      <w:r w:rsidR="006123D3" w:rsidRPr="003F3299">
        <w:rPr>
          <w:i/>
          <w:iCs/>
        </w:rPr>
        <w:t>vs.</w:t>
      </w:r>
      <w:r w:rsidR="006123D3" w:rsidRPr="003F3299">
        <w:t xml:space="preserve"> 321)</w:t>
      </w:r>
      <w:r w:rsidR="00016A3E" w:rsidRPr="003F3299">
        <w:t>, underscoring the importance of determining R</w:t>
      </w:r>
      <w:r w:rsidR="00016A3E" w:rsidRPr="003F3299">
        <w:rPr>
          <w:vertAlign w:val="subscript"/>
        </w:rPr>
        <w:t>0</w:t>
      </w:r>
      <w:r w:rsidR="00016A3E" w:rsidRPr="003F3299">
        <w:t xml:space="preserve"> values for each dye pair</w:t>
      </w:r>
      <w:r w:rsidR="006123D3" w:rsidRPr="003F3299">
        <w:t xml:space="preserve"> (</w:t>
      </w:r>
      <w:r w:rsidRPr="003F3299">
        <w:rPr>
          <w:b/>
          <w:bCs/>
        </w:rPr>
        <w:t>Table 1</w:t>
      </w:r>
      <w:r w:rsidR="006123D3" w:rsidRPr="003F3299">
        <w:t>)</w:t>
      </w:r>
      <w:r w:rsidRPr="003F3299">
        <w:t>.</w:t>
      </w:r>
      <w:r w:rsidR="006E6F63" w:rsidRPr="006E6F63">
        <w:t xml:space="preserve"> </w:t>
      </w:r>
      <w:r w:rsidR="00503456" w:rsidRPr="003F3299">
        <w:t xml:space="preserve"> </w:t>
      </w:r>
    </w:p>
    <w:p w14:paraId="0000007E"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7F" w14:textId="4C5DBC70"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The calculation of R</w:t>
      </w:r>
      <w:r w:rsidRPr="003F3299">
        <w:rPr>
          <w:vertAlign w:val="subscript"/>
        </w:rPr>
        <w:t>0</w:t>
      </w:r>
      <w:r w:rsidRPr="003F3299">
        <w:t xml:space="preserve"> assumes that the donor and acceptor dyes are freely rotating and the degree to which the dyes do not rotate contributes to the overall uncertainty in the measurement.</w:t>
      </w:r>
      <w:r w:rsidR="00503456" w:rsidRPr="003F3299">
        <w:t xml:space="preserve"> </w:t>
      </w:r>
      <w:r w:rsidRPr="003F3299">
        <w:t xml:space="preserve">To appropriately take into account the relative motion of the dyes and their orientations, </w:t>
      </w:r>
      <w:r w:rsidR="005F4A97" w:rsidRPr="003F3299">
        <w:t>steady-</w:t>
      </w:r>
      <w:r w:rsidRPr="003F3299">
        <w:t xml:space="preserve">state fluorescence anisotropy measurements were performed on all the donor and acceptor dyes </w:t>
      </w:r>
      <w:r w:rsidRPr="003F3299">
        <w:lastRenderedPageBreak/>
        <w:t>in the different labeling positions.</w:t>
      </w:r>
      <w:r w:rsidR="00503456" w:rsidRPr="003F3299">
        <w:t xml:space="preserve"> </w:t>
      </w:r>
      <w:r w:rsidRPr="003F3299">
        <w:t>These values</w:t>
      </w:r>
      <w:r w:rsidR="00637528" w:rsidRPr="003F3299">
        <w:t>,</w:t>
      </w:r>
      <w:r w:rsidRPr="003F3299">
        <w:t xml:space="preserve"> which were in the 0.1</w:t>
      </w:r>
      <w:r w:rsidR="006123D3" w:rsidRPr="003F3299">
        <w:t>0</w:t>
      </w:r>
      <w:r w:rsidR="005F4A97" w:rsidRPr="003F3299">
        <w:t>–</w:t>
      </w:r>
      <w:r w:rsidRPr="003F3299">
        <w:t>0.21 range</w:t>
      </w:r>
      <w:r w:rsidR="00637528" w:rsidRPr="003F3299">
        <w:t>,</w:t>
      </w:r>
      <w:r w:rsidRPr="003F3299">
        <w:t xml:space="preserve"> were used to calculate the error associated with the distance measurements</w:t>
      </w:r>
      <w:r w:rsidR="00906D7F" w:rsidRPr="003F3299">
        <w:fldChar w:fldCharType="begin">
          <w:fldData xml:space="preserve">PEVuZE5vdGU+PENpdGU+PEF1dGhvcj5aaGFuZzwvQXV0aG9yPjxZZWFyPjIwMTc8L1llYXI+PFJl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</w:fldData>
        </w:fldChar>
      </w:r>
      <w:r w:rsidR="002F57ED" w:rsidRPr="003F3299">
        <w:instrText xml:space="preserve"> ADDIN EN.CITE </w:instrText>
      </w:r>
      <w:r w:rsidR="002F57ED" w:rsidRPr="003F3299">
        <w:fldChar w:fldCharType="begin">
          <w:fldData xml:space="preserve">PEVuZE5vdGU+PENpdGU+PEF1dGhvcj5aaGFuZzwvQXV0aG9yPjxZZWFyPjIwMTc8L1llYXI+PFJl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</w:fldData>
        </w:fldChar>
      </w:r>
      <w:r w:rsidR="002F57ED" w:rsidRPr="003F3299">
        <w:instrText xml:space="preserve"> ADDIN EN.CITE.DATA </w:instrText>
      </w:r>
      <w:r w:rsidR="002F57ED" w:rsidRPr="003F3299">
        <w:fldChar w:fldCharType="end"/>
      </w:r>
      <w:r w:rsidR="00906D7F" w:rsidRPr="003F3299">
        <w:fldChar w:fldCharType="separate"/>
      </w:r>
      <w:r w:rsidR="002F57ED" w:rsidRPr="003F3299">
        <w:rPr>
          <w:vertAlign w:val="superscript"/>
        </w:rPr>
        <w:t>2,3,48</w:t>
      </w:r>
      <w:r w:rsidR="00906D7F" w:rsidRPr="003F3299">
        <w:fldChar w:fldCharType="end"/>
      </w:r>
      <w:r w:rsidRPr="003F3299">
        <w:t xml:space="preserve">. The relatively high anisotropy values observed for both the donor and acceptor dyes </w:t>
      </w:r>
      <w:r w:rsidR="006123D3" w:rsidRPr="003F3299">
        <w:t>correspond to</w:t>
      </w:r>
      <w:r w:rsidRPr="003F3299">
        <w:t xml:space="preserve"> a reduction in dye rotation</w:t>
      </w:r>
      <w:r w:rsidR="000B10BB" w:rsidRPr="003F3299">
        <w:t>, which</w:t>
      </w:r>
      <w:r w:rsidRPr="003F3299">
        <w:t xml:space="preserve"> is inconsistent with the assumption of free rotation</w:t>
      </w:r>
      <w:r w:rsidR="000B10BB" w:rsidRPr="003F3299">
        <w:t>.</w:t>
      </w:r>
      <w:r w:rsidRPr="003F3299">
        <w:t xml:space="preserve"> </w:t>
      </w:r>
      <w:r w:rsidR="000B10BB" w:rsidRPr="003F3299">
        <w:t>The lack of free rotation</w:t>
      </w:r>
      <w:r w:rsidRPr="003F3299">
        <w:t xml:space="preserve"> </w:t>
      </w:r>
      <w:r w:rsidR="000B10BB" w:rsidRPr="003F3299">
        <w:t>generates</w:t>
      </w:r>
      <w:r w:rsidRPr="003F3299">
        <w:t xml:space="preserve"> an error of 1</w:t>
      </w:r>
      <w:r w:rsidR="00CA7710" w:rsidRPr="003F3299">
        <w:t>9</w:t>
      </w:r>
      <w:r w:rsidR="005F4A97" w:rsidRPr="003F3299">
        <w:t>%</w:t>
      </w:r>
      <w:r w:rsidR="00BE060E" w:rsidRPr="003F3299">
        <w:t>–</w:t>
      </w:r>
      <w:r w:rsidRPr="003F3299">
        <w:t>2</w:t>
      </w:r>
      <w:r w:rsidR="00CA7710" w:rsidRPr="003F3299">
        <w:t>5</w:t>
      </w:r>
      <w:r w:rsidRPr="003F3299">
        <w:t xml:space="preserve">% </w:t>
      </w:r>
      <w:r w:rsidR="006123D3" w:rsidRPr="003F3299">
        <w:t>in the distance calculations</w:t>
      </w:r>
      <w:r w:rsidRPr="003F3299">
        <w:t>.</w:t>
      </w:r>
      <w:r w:rsidR="00503456" w:rsidRPr="003F3299">
        <w:t xml:space="preserve"> </w:t>
      </w:r>
      <w:r w:rsidRPr="003F3299">
        <w:t xml:space="preserve">As shown in </w:t>
      </w:r>
      <w:r w:rsidRPr="003F3299">
        <w:rPr>
          <w:b/>
          <w:bCs/>
        </w:rPr>
        <w:t>Table 1</w:t>
      </w:r>
      <w:r w:rsidRPr="003F3299">
        <w:t xml:space="preserve">, this </w:t>
      </w:r>
      <w:r w:rsidR="006123D3" w:rsidRPr="003F3299">
        <w:t>led</w:t>
      </w:r>
      <w:r w:rsidRPr="003F3299">
        <w:t xml:space="preserve"> to an average uncertainty in the measured distances of </w:t>
      </w:r>
      <w:r w:rsidR="006123D3" w:rsidRPr="003F3299">
        <w:t>at most ±</w:t>
      </w:r>
      <w:r w:rsidR="006446C4" w:rsidRPr="003F3299">
        <w:t xml:space="preserve"> </w:t>
      </w:r>
      <w:r w:rsidRPr="003F3299">
        <w:t>15 Å.</w:t>
      </w:r>
      <w:r w:rsidR="00503456" w:rsidRPr="003F3299">
        <w:t xml:space="preserve"> </w:t>
      </w:r>
      <w:r w:rsidR="000B10BB" w:rsidRPr="003F3299">
        <w:t>When mapping the FRET distances, t</w:t>
      </w:r>
      <w:r w:rsidRPr="003F3299">
        <w:t xml:space="preserve">hese uncertainties in the distance measurements are an important consideration, as discussed below. </w:t>
      </w:r>
    </w:p>
    <w:p w14:paraId="00000080"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83" w14:textId="289714FD"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 xml:space="preserve">The calculated </w:t>
      </w:r>
      <w:r w:rsidR="00B70186" w:rsidRPr="003F3299">
        <w:t>distance between</w:t>
      </w:r>
      <w:r w:rsidRPr="003F3299">
        <w:t xml:space="preserve"> donor-acceptor pairs is based upon the relationship between efficiency and distance, in which a higher efficiency is</w:t>
      </w:r>
      <w:r w:rsidR="00B70186" w:rsidRPr="003F3299">
        <w:t xml:space="preserve"> indicative of</w:t>
      </w:r>
      <w:r w:rsidRPr="003F3299">
        <w:t xml:space="preserve"> donor-acceptor pairs </w:t>
      </w:r>
      <w:r w:rsidR="00B70186" w:rsidRPr="003F3299">
        <w:t>separated by a</w:t>
      </w:r>
      <w:r w:rsidRPr="003F3299">
        <w:t xml:space="preserve"> shorter distance.</w:t>
      </w:r>
      <w:r w:rsidR="00503456" w:rsidRPr="003F3299">
        <w:t xml:space="preserve"> </w:t>
      </w:r>
      <w:r w:rsidRPr="003F3299">
        <w:t xml:space="preserve">To determine FRET efficiencies, fluorescence emission spectra excited at the donor excitation wavelength (488 nm) are obtained on </w:t>
      </w:r>
      <w:r w:rsidR="0070727A" w:rsidRPr="003F3299">
        <w:t>donor-</w:t>
      </w:r>
      <w:r w:rsidRPr="003F3299">
        <w:t>only and donor-acceptor samples.</w:t>
      </w:r>
      <w:r w:rsidR="00503456" w:rsidRPr="003F3299">
        <w:t xml:space="preserve"> </w:t>
      </w:r>
      <w:r w:rsidRPr="003F3299">
        <w:t>Typically, a reduction in donor emission intensity signifies the presence of energy transfer</w:t>
      </w:r>
      <w:r w:rsidR="00372410" w:rsidRPr="003F3299">
        <w:t xml:space="preserve"> (step 5.1)</w:t>
      </w:r>
      <w:r w:rsidRPr="003F3299">
        <w:t>.</w:t>
      </w:r>
      <w:r w:rsidR="00503456" w:rsidRPr="003F3299">
        <w:t xml:space="preserve"> </w:t>
      </w:r>
      <w:r w:rsidRPr="003F3299">
        <w:rPr>
          <w:b/>
          <w:bCs/>
        </w:rPr>
        <w:t xml:space="preserve">Figure </w:t>
      </w:r>
      <w:r w:rsidR="006D0549" w:rsidRPr="003F3299">
        <w:rPr>
          <w:b/>
          <w:bCs/>
        </w:rPr>
        <w:t>1</w:t>
      </w:r>
      <w:r w:rsidR="00C505E7" w:rsidRPr="003F3299">
        <w:rPr>
          <w:b/>
          <w:bCs/>
        </w:rPr>
        <w:t>G</w:t>
      </w:r>
      <w:r w:rsidR="00C505E7" w:rsidRPr="003F3299">
        <w:t xml:space="preserve"> </w:t>
      </w:r>
      <w:r w:rsidRPr="003F3299">
        <w:t xml:space="preserve">depicts the donor-acceptor spectra for the SecA 37 residue </w:t>
      </w:r>
      <w:r w:rsidR="00B70186" w:rsidRPr="003F3299">
        <w:t>with either</w:t>
      </w:r>
      <w:r w:rsidRPr="003F3299">
        <w:t xml:space="preserve"> residue 2 </w:t>
      </w:r>
      <w:r w:rsidR="00B70186" w:rsidRPr="003F3299">
        <w:t>or</w:t>
      </w:r>
      <w:r w:rsidRPr="003F3299">
        <w:t xml:space="preserve"> 22 of the PhoA chimera.</w:t>
      </w:r>
      <w:r w:rsidR="00503456" w:rsidRPr="003F3299">
        <w:t xml:space="preserve"> </w:t>
      </w:r>
      <w:r w:rsidR="00B70186" w:rsidRPr="003F3299">
        <w:t>The SecA37 residue is labeled with AF647 or the acceptor dye, and the PhoA residues are labeled with AF488 or the donor dye.</w:t>
      </w:r>
      <w:r w:rsidR="00503456" w:rsidRPr="003F3299">
        <w:t xml:space="preserve"> </w:t>
      </w:r>
      <w:r w:rsidR="00B70186" w:rsidRPr="003F3299">
        <w:t>At either position, the donor fluorescence is reduced and a</w:t>
      </w:r>
      <w:r w:rsidRPr="003F3299">
        <w:t xml:space="preserve"> small increase in acceptor fluorescence intensity</w:t>
      </w:r>
      <w:r w:rsidR="00B70186" w:rsidRPr="003F3299">
        <w:t xml:space="preserve"> can be seen </w:t>
      </w:r>
      <w:r w:rsidRPr="003F3299">
        <w:t>in the donor-acceptor samples.</w:t>
      </w:r>
      <w:r w:rsidR="00503456" w:rsidRPr="003F3299">
        <w:t xml:space="preserve"> </w:t>
      </w:r>
      <w:r w:rsidRPr="003F3299">
        <w:t>Since excitation is done at the donor excitation wavelength of 488 nm, which does not directly excite the acceptor, any acceptor fluorescence observed results from energy transfer.</w:t>
      </w:r>
      <w:r w:rsidR="00503456" w:rsidRPr="003F3299">
        <w:t xml:space="preserve"> </w:t>
      </w:r>
      <w:r w:rsidRPr="003F3299">
        <w:t>Thus, the decrease in donor intensity and concomitant increase in acceptor intensity result</w:t>
      </w:r>
      <w:r w:rsidR="00372410" w:rsidRPr="003F3299">
        <w:t>s</w:t>
      </w:r>
      <w:r w:rsidRPr="003F3299">
        <w:t xml:space="preserve"> from energy transfer between the two dyes.</w:t>
      </w:r>
      <w:r w:rsidR="00503456" w:rsidRPr="003F3299">
        <w:t xml:space="preserve"> </w:t>
      </w:r>
      <w:r w:rsidR="00B70186" w:rsidRPr="003F3299">
        <w:t>Significantly, the donor fluorescence intensity is higher for the PhoA2 position (blue) relative to the PhoA22 position (yellow) in the presence of the acceptor.</w:t>
      </w:r>
      <w:r w:rsidR="00503456" w:rsidRPr="003F3299">
        <w:t xml:space="preserve"> </w:t>
      </w:r>
      <w:r w:rsidRPr="003F3299">
        <w:t>Th</w:t>
      </w:r>
      <w:r w:rsidR="00B70186" w:rsidRPr="003F3299">
        <w:t>is</w:t>
      </w:r>
      <w:r w:rsidRPr="003F3299">
        <w:t xml:space="preserve"> relative difference in the donor intensity</w:t>
      </w:r>
      <w:r w:rsidR="00BE2FBF" w:rsidRPr="003F3299">
        <w:t xml:space="preserve"> decrease </w:t>
      </w:r>
      <w:r w:rsidRPr="003F3299">
        <w:t>indicates that energy transfer between the PhoA2 residue and the SecA37 residue is weaker than the transfer between the PhoA22 and SecA37</w:t>
      </w:r>
      <w:r w:rsidR="004F069B" w:rsidRPr="003F3299">
        <w:t xml:space="preserve"> residues</w:t>
      </w:r>
      <w:r w:rsidR="00B70186" w:rsidRPr="003F3299">
        <w:t xml:space="preserve">, which implies </w:t>
      </w:r>
      <w:r w:rsidRPr="003F3299">
        <w:t>that the PhoA2 residue is located further away from SecA37 than PhoA22.</w:t>
      </w:r>
      <w:r w:rsidR="00503456" w:rsidRPr="003F3299">
        <w:t xml:space="preserve"> </w:t>
      </w:r>
      <w:r w:rsidRPr="003F3299">
        <w:t>Distances are determined from the relationship between efficiency and R</w:t>
      </w:r>
      <w:r w:rsidRPr="003F3299">
        <w:rPr>
          <w:vertAlign w:val="subscript"/>
        </w:rPr>
        <w:t>0</w:t>
      </w:r>
      <w:r w:rsidRPr="003F3299">
        <w:t xml:space="preserve"> values (</w:t>
      </w:r>
      <w:r w:rsidR="00372410" w:rsidRPr="003F3299">
        <w:t>step 5.1.</w:t>
      </w:r>
      <w:r w:rsidR="006D0549" w:rsidRPr="003F3299">
        <w:t>4</w:t>
      </w:r>
      <w:r w:rsidRPr="003F3299">
        <w:t>).</w:t>
      </w:r>
      <w:r w:rsidR="00503456" w:rsidRPr="003F3299">
        <w:t xml:space="preserve"> </w:t>
      </w:r>
    </w:p>
    <w:p w14:paraId="00000084"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86" w14:textId="0F52E743"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 xml:space="preserve">Since the </w:t>
      </w:r>
      <w:r w:rsidR="00021623" w:rsidRPr="003F3299">
        <w:t>steady-</w:t>
      </w:r>
      <w:r w:rsidRPr="003F3299">
        <w:t>state fluorescence measurements could represent an average of two or more distances, we also performed time-resolved fluorescence measurements.</w:t>
      </w:r>
      <w:r w:rsidR="00503456" w:rsidRPr="003F3299">
        <w:t xml:space="preserve"> </w:t>
      </w:r>
      <w:r w:rsidRPr="003F3299">
        <w:t>For these experiments</w:t>
      </w:r>
      <w:r w:rsidR="00021623" w:rsidRPr="003F3299">
        <w:t>,</w:t>
      </w:r>
      <w:r w:rsidRPr="003F3299">
        <w:t xml:space="preserve"> the lifetime of the donor dye is measured in </w:t>
      </w:r>
      <w:r w:rsidR="000C5607" w:rsidRPr="003F3299">
        <w:t xml:space="preserve">the </w:t>
      </w:r>
      <w:r w:rsidRPr="003F3299">
        <w:t>presence and absence of the acceptor</w:t>
      </w:r>
      <w:r w:rsidR="00050D46" w:rsidRPr="003F3299">
        <w:t xml:space="preserve"> (</w:t>
      </w:r>
      <w:r w:rsidR="00050D46" w:rsidRPr="003F3299">
        <w:rPr>
          <w:b/>
          <w:bCs/>
        </w:rPr>
        <w:t xml:space="preserve">Figure </w:t>
      </w:r>
      <w:r w:rsidR="006D0549" w:rsidRPr="003F3299">
        <w:rPr>
          <w:b/>
          <w:bCs/>
        </w:rPr>
        <w:t>1</w:t>
      </w:r>
      <w:r w:rsidR="00C505E7" w:rsidRPr="003F3299">
        <w:rPr>
          <w:b/>
          <w:bCs/>
        </w:rPr>
        <w:t>G</w:t>
      </w:r>
      <w:r w:rsidR="00050D46" w:rsidRPr="003F3299">
        <w:t>)</w:t>
      </w:r>
      <w:r w:rsidRPr="003F3299">
        <w:t>.</w:t>
      </w:r>
      <w:r w:rsidR="00503456" w:rsidRPr="003F3299">
        <w:t xml:space="preserve"> </w:t>
      </w:r>
      <w:r w:rsidRPr="003F3299">
        <w:t>If there were two</w:t>
      </w:r>
      <w:r w:rsidR="00C505E7" w:rsidRPr="003F3299">
        <w:t xml:space="preserve"> distinct</w:t>
      </w:r>
      <w:r w:rsidRPr="003F3299">
        <w:t xml:space="preserve"> energy transfer processes contributing to the measured </w:t>
      </w:r>
      <w:r w:rsidR="00F17033" w:rsidRPr="003F3299">
        <w:t>steady-</w:t>
      </w:r>
      <w:r w:rsidRPr="003F3299">
        <w:t>state fluorescence efficiency, they would be observed as discreet lifetimes, provided they were resolvable within the time resolution of the instrument.</w:t>
      </w:r>
      <w:r w:rsidR="00151F42" w:rsidRPr="003F3299">
        <w:t xml:space="preserve"> </w:t>
      </w:r>
      <w:r w:rsidR="00821053" w:rsidRPr="003F3299">
        <w:t xml:space="preserve">To enhance the ability to resolve the lifetimes, </w:t>
      </w:r>
      <w:r w:rsidR="00872CE0" w:rsidRPr="003F3299">
        <w:t>1</w:t>
      </w:r>
      <w:r w:rsidR="00821053" w:rsidRPr="003F3299">
        <w:t>0,000 counts or more</w:t>
      </w:r>
      <w:r w:rsidR="00872CE0" w:rsidRPr="003F3299">
        <w:t xml:space="preserve"> </w:t>
      </w:r>
      <w:r w:rsidR="00FB2680" w:rsidRPr="003F3299">
        <w:t>should</w:t>
      </w:r>
      <w:r w:rsidR="00821053" w:rsidRPr="003F3299">
        <w:t xml:space="preserve"> be collected </w:t>
      </w:r>
      <w:r w:rsidR="00872CE0" w:rsidRPr="003F3299">
        <w:t>at the pea</w:t>
      </w:r>
      <w:r w:rsidR="003F2851" w:rsidRPr="003F3299">
        <w:t>k; however, t</w:t>
      </w:r>
      <w:r w:rsidR="00872CE0" w:rsidRPr="003F3299">
        <w:t>he peak height</w:t>
      </w:r>
      <w:r w:rsidR="00821053" w:rsidRPr="003F3299">
        <w:t xml:space="preserve"> </w:t>
      </w:r>
      <w:r w:rsidR="00FB2680" w:rsidRPr="003F3299">
        <w:t xml:space="preserve">or peak channel counts </w:t>
      </w:r>
      <w:r w:rsidR="003F2851" w:rsidRPr="003F3299">
        <w:t>needs to be</w:t>
      </w:r>
      <w:r w:rsidR="00821053" w:rsidRPr="003F3299">
        <w:t xml:space="preserve"> balanced with the time of acquisition and </w:t>
      </w:r>
      <w:r w:rsidR="00872CE0" w:rsidRPr="003F3299">
        <w:t>potential damage to the sample</w:t>
      </w:r>
      <w:r w:rsidR="00821053" w:rsidRPr="003F3299">
        <w:t>.</w:t>
      </w:r>
      <w:r w:rsidR="00151F42" w:rsidRPr="003F3299">
        <w:t xml:space="preserve"> </w:t>
      </w:r>
      <w:r w:rsidRPr="003F3299">
        <w:t xml:space="preserve">Time-resolved measurements yielded single lifetimes for </w:t>
      </w:r>
      <w:r w:rsidR="00821053" w:rsidRPr="003F3299">
        <w:t xml:space="preserve">each </w:t>
      </w:r>
      <w:r w:rsidRPr="003F3299">
        <w:t>donor-acceptor pair consistent with only one orientation or distance between the dyes.</w:t>
      </w:r>
      <w:r w:rsidR="00503456" w:rsidRPr="003F3299">
        <w:t xml:space="preserve"> </w:t>
      </w:r>
      <w:r w:rsidR="00C505E7" w:rsidRPr="003F3299">
        <w:t xml:space="preserve">We note that small differences in </w:t>
      </w:r>
      <w:r w:rsidR="00F43B31" w:rsidRPr="003F3299">
        <w:t xml:space="preserve">the </w:t>
      </w:r>
      <w:r w:rsidR="00C505E7" w:rsidRPr="003F3299">
        <w:t xml:space="preserve">distance as observed in the areas revealed by </w:t>
      </w:r>
      <w:r w:rsidR="00DE00D2" w:rsidRPr="003F3299">
        <w:t xml:space="preserve">our </w:t>
      </w:r>
      <w:r w:rsidR="00C505E7" w:rsidRPr="003F3299">
        <w:t>FRET mapping</w:t>
      </w:r>
      <w:r w:rsidR="00DE00D2" w:rsidRPr="003F3299">
        <w:t xml:space="preserve"> technique</w:t>
      </w:r>
      <w:r w:rsidR="00C505E7" w:rsidRPr="003F3299">
        <w:t xml:space="preserve"> would not lead to resolvable lifetimes in our system.</w:t>
      </w:r>
      <w:r w:rsidR="00503456" w:rsidRPr="003F3299">
        <w:t xml:space="preserve"> </w:t>
      </w:r>
      <w:r w:rsidRPr="003F3299">
        <w:t xml:space="preserve">Moreover, the efficiencies as determined by the time-resolved fluorescence measurements were in good agreement with those determined from the </w:t>
      </w:r>
      <w:r w:rsidR="00A01C2C" w:rsidRPr="003F3299">
        <w:t>steady-</w:t>
      </w:r>
      <w:r w:rsidRPr="003F3299">
        <w:t>state measurements, providing further support that the measured efficiencies arise from only one distance between the dye pairs</w: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3</w:t>
      </w:r>
      <w:r w:rsidR="00906D7F" w:rsidRPr="003F3299">
        <w:fldChar w:fldCharType="end"/>
      </w:r>
      <w:r w:rsidRPr="003F3299">
        <w:t xml:space="preserve">. </w:t>
      </w:r>
    </w:p>
    <w:p w14:paraId="00000087" w14:textId="0D52BFBE"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rPr>
          <w:b/>
        </w:rPr>
      </w:pPr>
      <w:r w:rsidRPr="003F3299">
        <w:rPr>
          <w:b/>
        </w:rPr>
        <w:lastRenderedPageBreak/>
        <w:t xml:space="preserve">Mapping the FRET distances onto the 3-dimensional </w:t>
      </w:r>
      <w:r w:rsidR="00E54F48" w:rsidRPr="003F3299">
        <w:rPr>
          <w:b/>
        </w:rPr>
        <w:t>s</w:t>
      </w:r>
      <w:r w:rsidRPr="003F3299">
        <w:rPr>
          <w:b/>
        </w:rPr>
        <w:t>tructure</w:t>
      </w:r>
    </w:p>
    <w:p w14:paraId="00000088" w14:textId="7F11E4BE"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The resonance energy transfer measurements yield sufficient distance information to identify the binding site and orientation of the signal sequence on SecA.</w:t>
      </w:r>
      <w:r w:rsidR="00503456" w:rsidRPr="003F3299">
        <w:t xml:space="preserve"> </w:t>
      </w:r>
      <w:r w:rsidRPr="003F3299">
        <w:t>The three locations on SecA and SecYEG along with the four positions on the PhoA region of the SecA-PhoA chimera provide the 12 different distances used to map the binding site</w:t>
      </w:r>
      <w:r w:rsidR="00AE6B87" w:rsidRPr="003F3299">
        <w:t xml:space="preserve"> (</w:t>
      </w:r>
      <w:r w:rsidR="00AE6B87" w:rsidRPr="003F3299">
        <w:rPr>
          <w:b/>
          <w:bCs/>
        </w:rPr>
        <w:t>Table 1</w:t>
      </w:r>
      <w:r w:rsidR="00AE6B87" w:rsidRPr="003F3299">
        <w:t>)</w:t>
      </w:r>
      <w:r w:rsidRPr="003F3299">
        <w:t>.</w:t>
      </w:r>
      <w:r w:rsidR="00503456" w:rsidRPr="003F3299">
        <w:t xml:space="preserve"> </w:t>
      </w:r>
      <w:r w:rsidR="00DA5EBD" w:rsidRPr="003F3299">
        <w:t>T</w:t>
      </w:r>
      <w:r w:rsidRPr="003F3299">
        <w:t xml:space="preserve">he twelve distances were mapped onto the three-dimensional X-ray </w:t>
      </w:r>
      <w:r w:rsidR="00050D46" w:rsidRPr="003F3299">
        <w:t>co</w:t>
      </w:r>
      <w:r w:rsidRPr="003F3299">
        <w:t xml:space="preserve">crystal structure of the </w:t>
      </w:r>
      <w:r w:rsidR="00050D46" w:rsidRPr="003F3299">
        <w:rPr>
          <w:i/>
          <w:iCs/>
        </w:rPr>
        <w:t>Thermotoga maritima</w:t>
      </w:r>
      <w:r w:rsidR="00050D46" w:rsidRPr="003F3299">
        <w:t xml:space="preserve"> </w:t>
      </w:r>
      <w:r w:rsidRPr="003F3299">
        <w:t>SecA-SecYEG complex</w:t>
      </w:r>
      <w:r w:rsidR="00372410" w:rsidRPr="003F3299">
        <w:t xml:space="preserve"> (PDBID: 3DIN</w:t>
      </w:r>
      <w:r w:rsidR="00050D46" w:rsidRPr="003F3299">
        <w:t>)</w:t>
      </w:r>
      <w:r w:rsidR="00DA5EBD" w:rsidRPr="003F3299">
        <w:t xml:space="preserve"> to identify the binding site of the signal sequence</w:t>
      </w:r>
      <w:r w:rsidR="00906D7F" w:rsidRPr="003F3299">
        <w:fldChar w:fldCharType="begin"/>
      </w:r>
      <w:r w:rsidR="00372AC7" w:rsidRPr="003F3299">
        <w:instrText xml:space="preserve"> ADDIN EN.CITE &lt;EndNote&gt;&lt;Cite&gt;&lt;Author&gt;Zimmer&lt;/Author&gt;&lt;Year&gt;2008&lt;/Year&gt;&lt;RecNum&gt;543&lt;/RecNum&gt;&lt;DisplayText&gt;&lt;style face="superscript"&gt;33&lt;/style&gt;&lt;/DisplayText&gt;&lt;record&gt;&lt;rec-number&gt;543&lt;/rec-number&gt;&lt;foreign-keys&gt;&lt;key app="EN" db-id="dwtt55wf109w9bett01x0dx02dvzafvar0zr" timestamp="0"&gt;543&lt;/key&gt;&lt;/foreign-keys&gt;&lt;ref-type name="Journal Article"&gt;17&lt;/ref-type&gt;&lt;contributors&gt;&lt;authors&gt;&lt;author&gt;Zimmer, J.&lt;/author&gt;&lt;author&gt;Nam. Y.&lt;/author&gt;&lt;author&gt;Rapoport, T. A.&lt;/author&gt;&lt;/authors&gt;&lt;/contributors&gt;&lt;titles&gt;&lt;title&gt;Structure of a complex of the ATPase SecA and the protein-translocation channel&lt;/title&gt;&lt;secondary-title&gt;Nature&lt;/secondary-title&gt;&lt;/titles&gt;&lt;periodical&gt;&lt;full-title&gt;Nature&lt;/full-title&gt;&lt;/periodical&gt;&lt;pages&gt;936-943&lt;/pages&gt;&lt;volume&gt;455&lt;/volume&gt;&lt;dates&gt;&lt;year&gt;2008&lt;/year&gt;&lt;/dates&gt;&lt;urls&gt;&lt;/urls&gt;&lt;/record&gt;&lt;/Cite&gt;&lt;/EndNote&gt;</w:instrText>
      </w:r>
      <w:r w:rsidR="00906D7F" w:rsidRPr="003F3299">
        <w:fldChar w:fldCharType="separate"/>
      </w:r>
      <w:r w:rsidR="00372AC7" w:rsidRPr="003F3299">
        <w:rPr>
          <w:vertAlign w:val="superscript"/>
        </w:rPr>
        <w:t>33</w:t>
      </w:r>
      <w:r w:rsidR="00906D7F" w:rsidRPr="003F3299">
        <w:fldChar w:fldCharType="end"/>
      </w:r>
      <w:r w:rsidRPr="003F3299">
        <w:t>.</w:t>
      </w:r>
      <w:r w:rsidR="00503456" w:rsidRPr="003F3299">
        <w:t xml:space="preserve"> </w:t>
      </w:r>
      <w:r w:rsidR="00DA5EBD" w:rsidRPr="003F3299">
        <w:t xml:space="preserve">The </w:t>
      </w:r>
      <w:r w:rsidR="00050D46" w:rsidRPr="003F3299">
        <w:t>structure</w:t>
      </w:r>
      <w:r w:rsidR="00DA5EBD" w:rsidRPr="003F3299">
        <w:t xml:space="preserve"> of the SecA-SecYEG complex</w:t>
      </w:r>
      <w:r w:rsidR="00050D46" w:rsidRPr="003F3299">
        <w:t xml:space="preserve"> is similar to that observed in </w:t>
      </w:r>
      <w:r w:rsidR="00050D46" w:rsidRPr="003F3299">
        <w:rPr>
          <w:i/>
          <w:iCs/>
        </w:rPr>
        <w:t>E. coli</w:t>
      </w:r>
      <w:r w:rsidR="00050D46" w:rsidRPr="003F3299">
        <w:t xml:space="preserve"> as evidenced by</w:t>
      </w:r>
      <w:r w:rsidR="004F069B" w:rsidRPr="003F3299">
        <w:t xml:space="preserve"> an</w:t>
      </w:r>
      <w:r w:rsidR="00050D46" w:rsidRPr="003F3299">
        <w:t xml:space="preserve"> </w:t>
      </w:r>
      <w:r w:rsidR="00050D46" w:rsidRPr="003F3299">
        <w:rPr>
          <w:i/>
          <w:iCs/>
        </w:rPr>
        <w:t>in vivo</w:t>
      </w:r>
      <w:r w:rsidR="00050D46" w:rsidRPr="003F3299">
        <w:t xml:space="preserve"> photocrosslinking </w:t>
      </w:r>
      <w:r w:rsidR="004F069B" w:rsidRPr="003F3299">
        <w:t>study</w:t>
      </w:r>
      <w:r w:rsidR="00906D7F" w:rsidRPr="003F3299">
        <w:fldChar w:fldCharType="begin"/>
      </w:r>
      <w:r w:rsidR="002F57ED" w:rsidRPr="003F3299">
        <w:instrText xml:space="preserve"> ADDIN EN.CITE &lt;EndNote&gt;&lt;Cite&gt;&lt;Author&gt;Das&lt;/Author&gt;&lt;Year&gt;2011&lt;/Year&gt;&lt;RecNum&gt;580&lt;/RecNum&gt;&lt;DisplayText&gt;&lt;style face="superscript"&gt;55&lt;/style&gt;&lt;/DisplayText&gt;&lt;record&gt;&lt;rec-number&gt;580&lt;/rec-number&gt;&lt;foreign-keys&gt;&lt;key app="EN" db-id="dwtt55wf109w9bett01x0dx02dvzafvar0zr" timestamp="0"&gt;580&lt;/key&gt;&lt;/foreign-keys&gt;&lt;ref-type name="Journal Article"&gt;17&lt;/ref-type&gt;&lt;contributors&gt;&lt;authors&gt;&lt;author&gt;Das, S.&lt;/author&gt;&lt;author&gt;Oliver, D.&lt;/author&gt;&lt;/authors&gt;&lt;/contributors&gt;&lt;titles&gt;&lt;title&gt;Mapping of the SecA-SecY and SecA-SecG interfaces by site-directed in vivo photocrosslinking&lt;/title&gt;&lt;secondary-title&gt;J. Biol. Chem.&lt;/secondary-title&gt;&lt;/titles&gt;&lt;periodical&gt;&lt;full-title&gt;Journal of Biological Chemistry&lt;/full-title&gt;&lt;abbr-1&gt;J. Biol. Chem.&lt;/abbr-1&gt;&lt;/periodical&gt;&lt;pages&gt;12371-12380&lt;/pages&gt;&lt;volume&gt;286&lt;/volume&gt;&lt;dates&gt;&lt;year&gt;2011&lt;/year&gt;&lt;/dates&gt;&lt;urls&gt;&lt;/urls&gt;&lt;/record&gt;&lt;/Cite&gt;&lt;/EndNote&gt;</w:instrText>
      </w:r>
      <w:r w:rsidR="00906D7F" w:rsidRPr="003F3299">
        <w:fldChar w:fldCharType="separate"/>
      </w:r>
      <w:r w:rsidR="002F57ED" w:rsidRPr="003F3299">
        <w:rPr>
          <w:vertAlign w:val="superscript"/>
        </w:rPr>
        <w:t>55</w:t>
      </w:r>
      <w:r w:rsidR="00906D7F" w:rsidRPr="003F3299">
        <w:fldChar w:fldCharType="end"/>
      </w:r>
      <w:r w:rsidR="00050D46" w:rsidRPr="003F3299">
        <w:t>.</w:t>
      </w:r>
      <w:r w:rsidR="00503456" w:rsidRPr="003F3299">
        <w:t xml:space="preserve"> </w:t>
      </w:r>
    </w:p>
    <w:p w14:paraId="00000089"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8A" w14:textId="78B9C64F" w:rsidR="00403951" w:rsidRPr="003F3299" w:rsidRDefault="00951DFA" w:rsidP="006E6F63">
      <w:pPr>
        <w:pBdr>
          <w:top w:val="none" w:sz="0" w:space="0" w:color="000000"/>
          <w:left w:val="none" w:sz="0" w:space="1" w:color="000000"/>
          <w:bottom w:val="none" w:sz="0" w:space="0" w:color="000000"/>
          <w:right w:val="none" w:sz="0" w:space="0" w:color="000000"/>
          <w:between w:val="none" w:sz="0" w:space="0" w:color="000000"/>
        </w:pBdr>
      </w:pPr>
      <w:r w:rsidRPr="003F3299">
        <w:t>We use</w:t>
      </w:r>
      <w:r w:rsidR="00F965F8" w:rsidRPr="003F3299">
        <w:t xml:space="preserve"> </w:t>
      </w:r>
      <w:r w:rsidR="00923F0D" w:rsidRPr="003F3299">
        <w:t xml:space="preserve">the beginning (PhoA2) and end (PhoA22) </w:t>
      </w:r>
      <w:r w:rsidRPr="003F3299">
        <w:t>residues</w:t>
      </w:r>
      <w:r w:rsidR="00923F0D" w:rsidRPr="003F3299">
        <w:t xml:space="preserve"> of the PhoA signal sequence in the SecA-PhoA chimera</w:t>
      </w:r>
      <w:r w:rsidR="00F965F8" w:rsidRPr="003F3299">
        <w:t xml:space="preserve"> </w:t>
      </w:r>
      <w:r w:rsidRPr="003F3299">
        <w:t xml:space="preserve">to illustrate how residue locations </w:t>
      </w:r>
      <w:r w:rsidR="00F965F8" w:rsidRPr="003F3299">
        <w:t>were identified on the SecA-SecYEG complex</w:t>
      </w:r>
      <w:r w:rsidR="00923F0D" w:rsidRPr="003F3299">
        <w:t>.</w:t>
      </w:r>
      <w:r w:rsidR="00503456" w:rsidRPr="003F3299">
        <w:t xml:space="preserve"> </w:t>
      </w:r>
      <w:r w:rsidR="00923F0D" w:rsidRPr="003F3299">
        <w:t xml:space="preserve">As energy transfer can occur in all directions, the FRET distances and associated errors describe a spherical shell, with one of the dye locations from the donor-acceptor pair </w:t>
      </w:r>
      <w:r w:rsidR="004F069B" w:rsidRPr="003F3299">
        <w:t xml:space="preserve">designated </w:t>
      </w:r>
      <w:r w:rsidR="00923F0D" w:rsidRPr="003F3299">
        <w:t>as the center.</w:t>
      </w:r>
      <w:r w:rsidR="00503456" w:rsidRPr="003F3299">
        <w:t xml:space="preserve"> </w:t>
      </w:r>
      <w:r w:rsidRPr="003F3299">
        <w:t>In</w:t>
      </w:r>
      <w:r w:rsidR="004F069B" w:rsidRPr="003F3299">
        <w:t xml:space="preserve"> this study</w:t>
      </w:r>
      <w:r w:rsidR="00923F0D" w:rsidRPr="003F3299">
        <w:t>, the residues SecA37, SecA321</w:t>
      </w:r>
      <w:r w:rsidR="0045471D" w:rsidRPr="003F3299">
        <w:t>,</w:t>
      </w:r>
      <w:r w:rsidR="00923F0D" w:rsidRPr="003F3299">
        <w:t xml:space="preserve"> and SecY292 form the centers of three spherical shells that describe the location of the PhoA2 residue of the signal sequence.</w:t>
      </w:r>
      <w:r w:rsidRPr="003F3299">
        <w:t xml:space="preserve"> Visualization of the overlapping regions arising from the three separate locations, SecA37 (magenta), SecA321 (purple)</w:t>
      </w:r>
      <w:r w:rsidR="00F03D2F" w:rsidRPr="003F3299">
        <w:t>,</w:t>
      </w:r>
      <w:r w:rsidRPr="003F3299">
        <w:t xml:space="preserve"> and SecY292 (cyan) are shown in </w:t>
      </w:r>
      <w:r w:rsidRPr="003F3299">
        <w:rPr>
          <w:b/>
          <w:bCs/>
        </w:rPr>
        <w:t xml:space="preserve">Figure </w:t>
      </w:r>
      <w:r w:rsidR="006D5072" w:rsidRPr="003F3299">
        <w:rPr>
          <w:b/>
          <w:bCs/>
        </w:rPr>
        <w:t>3</w:t>
      </w:r>
      <w:r w:rsidRPr="003F3299">
        <w:t>.</w:t>
      </w:r>
      <w:r w:rsidR="00503456" w:rsidRPr="003F3299">
        <w:t xml:space="preserve"> </w:t>
      </w:r>
      <w:r w:rsidRPr="003F3299">
        <w:t>O</w:t>
      </w:r>
      <w:r w:rsidR="00923F0D" w:rsidRPr="003F3299">
        <w:t xml:space="preserve">nly a portion of </w:t>
      </w:r>
      <w:r w:rsidRPr="003F3299">
        <w:t>each</w:t>
      </w:r>
      <w:r w:rsidR="00923F0D" w:rsidRPr="003F3299">
        <w:t xml:space="preserve"> FRET shell intersects with the protein structure</w:t>
      </w:r>
      <w:r w:rsidR="004F069B" w:rsidRPr="003F3299">
        <w:t xml:space="preserve">, </w:t>
      </w:r>
      <w:r w:rsidR="00923F0D" w:rsidRPr="003F3299">
        <w:t>and the residues and backbone that fall within th</w:t>
      </w:r>
      <w:r w:rsidRPr="003F3299">
        <w:t>at</w:t>
      </w:r>
      <w:r w:rsidR="00923F0D" w:rsidRPr="003F3299">
        <w:t xml:space="preserve"> shell are </w:t>
      </w:r>
      <w:r w:rsidRPr="003F3299">
        <w:t>highlighted</w:t>
      </w:r>
      <w:r w:rsidR="00923F0D" w:rsidRPr="003F3299">
        <w:t>.</w:t>
      </w:r>
      <w:r w:rsidR="00503456" w:rsidRPr="003F3299">
        <w:t xml:space="preserve"> </w:t>
      </w:r>
      <w:r w:rsidRPr="003F3299">
        <w:t>Thus, t</w:t>
      </w:r>
      <w:r w:rsidR="00923F0D" w:rsidRPr="003F3299">
        <w:t>he</w:t>
      </w:r>
      <w:r w:rsidRPr="003F3299">
        <w:t xml:space="preserve"> protein regions within the</w:t>
      </w:r>
      <w:r w:rsidR="00923F0D" w:rsidRPr="003F3299">
        <w:t xml:space="preserve"> shell defined by the SecA37-PhoA2 distance </w:t>
      </w:r>
      <w:r w:rsidRPr="003F3299">
        <w:t>are</w:t>
      </w:r>
      <w:r w:rsidR="00923F0D" w:rsidRPr="003F3299">
        <w:t xml:space="preserve"> shown in magenta</w:t>
      </w:r>
      <w:r w:rsidR="004F069B" w:rsidRPr="003F3299">
        <w:t xml:space="preserve"> (</w:t>
      </w:r>
      <w:r w:rsidR="004F069B" w:rsidRPr="003F3299">
        <w:rPr>
          <w:b/>
          <w:bCs/>
        </w:rPr>
        <w:t>Fig</w:t>
      </w:r>
      <w:r w:rsidR="00F50A2D" w:rsidRPr="003F3299">
        <w:rPr>
          <w:b/>
          <w:bCs/>
        </w:rPr>
        <w:t>ure</w:t>
      </w:r>
      <w:r w:rsidR="004F069B" w:rsidRPr="003F3299">
        <w:rPr>
          <w:b/>
          <w:bCs/>
        </w:rPr>
        <w:t xml:space="preserve"> </w:t>
      </w:r>
      <w:r w:rsidR="006D5072" w:rsidRPr="003F3299">
        <w:rPr>
          <w:b/>
          <w:bCs/>
        </w:rPr>
        <w:t>3A</w:t>
      </w:r>
      <w:r w:rsidR="00F50A2D" w:rsidRPr="003F3299">
        <w:rPr>
          <w:b/>
          <w:bCs/>
        </w:rPr>
        <w:t>,</w:t>
      </w:r>
      <w:r w:rsidR="006D5072" w:rsidRPr="003F3299">
        <w:rPr>
          <w:b/>
          <w:bCs/>
        </w:rPr>
        <w:t>E</w:t>
      </w:r>
      <w:r w:rsidR="004F069B" w:rsidRPr="003F3299">
        <w:t>)</w:t>
      </w:r>
      <w:r w:rsidR="00923F0D" w:rsidRPr="003F3299">
        <w:t xml:space="preserve">, while the </w:t>
      </w:r>
      <w:r w:rsidRPr="003F3299">
        <w:t>regions</w:t>
      </w:r>
      <w:r w:rsidR="00923F0D" w:rsidRPr="003F3299">
        <w:t xml:space="preserve"> defined by the SecA321-PhoA2</w:t>
      </w:r>
      <w:r w:rsidR="004F069B" w:rsidRPr="003F3299">
        <w:t xml:space="preserve"> </w:t>
      </w:r>
      <w:r w:rsidR="00923F0D" w:rsidRPr="003F3299">
        <w:t>and SecY292-PhoA2</w:t>
      </w:r>
      <w:r w:rsidR="004F069B" w:rsidRPr="003F3299">
        <w:t xml:space="preserve"> </w:t>
      </w:r>
      <w:r w:rsidRPr="003F3299">
        <w:t>shells</w:t>
      </w:r>
      <w:r w:rsidR="00923F0D" w:rsidRPr="003F3299">
        <w:t xml:space="preserve"> are shown in purple</w:t>
      </w:r>
      <w:r w:rsidR="004F069B" w:rsidRPr="003F3299">
        <w:t xml:space="preserve"> (</w:t>
      </w:r>
      <w:r w:rsidR="004F069B" w:rsidRPr="003F3299">
        <w:rPr>
          <w:b/>
          <w:bCs/>
        </w:rPr>
        <w:t>Fig</w:t>
      </w:r>
      <w:r w:rsidR="00F50A2D" w:rsidRPr="003F3299">
        <w:rPr>
          <w:b/>
          <w:bCs/>
        </w:rPr>
        <w:t>ure</w:t>
      </w:r>
      <w:r w:rsidR="004F069B" w:rsidRPr="003F3299">
        <w:rPr>
          <w:b/>
          <w:bCs/>
        </w:rPr>
        <w:t xml:space="preserve"> </w:t>
      </w:r>
      <w:r w:rsidR="006D5072" w:rsidRPr="003F3299">
        <w:rPr>
          <w:b/>
          <w:bCs/>
        </w:rPr>
        <w:t>3B</w:t>
      </w:r>
      <w:r w:rsidR="00F50A2D" w:rsidRPr="003F3299">
        <w:rPr>
          <w:b/>
          <w:bCs/>
        </w:rPr>
        <w:t>,</w:t>
      </w:r>
      <w:r w:rsidR="006D5072" w:rsidRPr="003F3299">
        <w:rPr>
          <w:b/>
          <w:bCs/>
        </w:rPr>
        <w:t>F</w:t>
      </w:r>
      <w:r w:rsidR="004F069B" w:rsidRPr="003F3299">
        <w:t>)</w:t>
      </w:r>
      <w:r w:rsidR="00327E5B" w:rsidRPr="003F3299">
        <w:t xml:space="preserve"> </w:t>
      </w:r>
      <w:r w:rsidR="00923F0D" w:rsidRPr="003F3299">
        <w:t>and cyan</w:t>
      </w:r>
      <w:r w:rsidR="004F069B" w:rsidRPr="003F3299">
        <w:t xml:space="preserve"> (</w:t>
      </w:r>
      <w:r w:rsidR="004F069B" w:rsidRPr="003F3299">
        <w:rPr>
          <w:b/>
          <w:bCs/>
        </w:rPr>
        <w:t>Fig</w:t>
      </w:r>
      <w:r w:rsidR="00F50A2D" w:rsidRPr="003F3299">
        <w:rPr>
          <w:b/>
          <w:bCs/>
        </w:rPr>
        <w:t xml:space="preserve">ure </w:t>
      </w:r>
      <w:r w:rsidR="006D5072" w:rsidRPr="003F3299">
        <w:rPr>
          <w:b/>
          <w:bCs/>
        </w:rPr>
        <w:t>3C</w:t>
      </w:r>
      <w:r w:rsidR="00F50A2D" w:rsidRPr="003F3299">
        <w:rPr>
          <w:b/>
          <w:bCs/>
        </w:rPr>
        <w:t>,</w:t>
      </w:r>
      <w:r w:rsidR="006D5072" w:rsidRPr="003F3299">
        <w:rPr>
          <w:b/>
          <w:bCs/>
        </w:rPr>
        <w:t>G</w:t>
      </w:r>
      <w:r w:rsidR="004F069B" w:rsidRPr="003F3299">
        <w:t>)</w:t>
      </w:r>
      <w:r w:rsidR="00923F0D" w:rsidRPr="003F3299">
        <w:t>, respectively. The putative binding site, consisting mainly of the two-helix finger, is shown in green.</w:t>
      </w:r>
      <w:r w:rsidR="00503456" w:rsidRPr="003F3299">
        <w:t xml:space="preserve"> </w:t>
      </w:r>
    </w:p>
    <w:p w14:paraId="0000008B"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3A4621C2" w14:textId="3D6D7FD8" w:rsidR="003E3E3E"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 xml:space="preserve">As shown in </w:t>
      </w:r>
      <w:r w:rsidRPr="003F3299">
        <w:rPr>
          <w:b/>
          <w:bCs/>
        </w:rPr>
        <w:t xml:space="preserve">Figure </w:t>
      </w:r>
      <w:r w:rsidR="006D5072" w:rsidRPr="003F3299">
        <w:rPr>
          <w:b/>
          <w:bCs/>
        </w:rPr>
        <w:t>3</w:t>
      </w:r>
      <w:r w:rsidRPr="003F3299">
        <w:t>, each of these FRET shells defines a relatively large section of the protein complex.</w:t>
      </w:r>
      <w:r w:rsidR="00503456" w:rsidRPr="003F3299">
        <w:t xml:space="preserve"> </w:t>
      </w:r>
      <w:r w:rsidRPr="003F3299">
        <w:t>For all three locations, the FRET shell does intersect with the putative binding site; however, for the SecA321 residue</w:t>
      </w:r>
      <w:r w:rsidR="0033731B" w:rsidRPr="003F3299">
        <w:t>,</w:t>
      </w:r>
      <w:r w:rsidR="004F069B" w:rsidRPr="003F3299">
        <w:t xml:space="preserve"> for example</w:t>
      </w:r>
      <w:r w:rsidRPr="003F3299">
        <w:t>, the intersected area is smaller and lies towards the ends of the fingers with significant overlap with the helical scaffold domain.</w:t>
      </w:r>
      <w:r w:rsidR="00503456" w:rsidRPr="003F3299">
        <w:t xml:space="preserve"> </w:t>
      </w:r>
      <w:r w:rsidRPr="003F3299">
        <w:t xml:space="preserve">The intersection </w:t>
      </w:r>
      <w:r w:rsidR="00951DFA" w:rsidRPr="003F3299">
        <w:t xml:space="preserve">or the common area of </w:t>
      </w:r>
      <w:r w:rsidRPr="003F3299">
        <w:t>all three FRET shells (</w:t>
      </w:r>
      <w:r w:rsidR="004F069B" w:rsidRPr="003F3299">
        <w:rPr>
          <w:b/>
          <w:bCs/>
        </w:rPr>
        <w:t>Fig</w:t>
      </w:r>
      <w:r w:rsidR="00C00C34" w:rsidRPr="003F3299">
        <w:rPr>
          <w:b/>
          <w:bCs/>
        </w:rPr>
        <w:t xml:space="preserve">ure </w:t>
      </w:r>
      <w:r w:rsidR="006D5072" w:rsidRPr="003F3299">
        <w:rPr>
          <w:b/>
          <w:bCs/>
        </w:rPr>
        <w:t>3D</w:t>
      </w:r>
      <w:r w:rsidR="00C00C34" w:rsidRPr="003F3299">
        <w:rPr>
          <w:b/>
          <w:bCs/>
        </w:rPr>
        <w:t>,</w:t>
      </w:r>
      <w:r w:rsidR="006D5072" w:rsidRPr="003F3299">
        <w:rPr>
          <w:b/>
          <w:bCs/>
        </w:rPr>
        <w:t>H</w:t>
      </w:r>
      <w:r w:rsidRPr="003F3299">
        <w:t>), defines the location of the PhoA2 residue.</w:t>
      </w:r>
      <w:r w:rsidR="00503456" w:rsidRPr="003F3299">
        <w:t xml:space="preserve"> </w:t>
      </w:r>
      <w:r w:rsidRPr="003F3299">
        <w:t>This area is considerably smaller than each FRET shell and includes only a small portion of the THF with a large contribution from the helical scaffold.</w:t>
      </w:r>
      <w:r w:rsidR="00503456" w:rsidRPr="003F3299">
        <w:t xml:space="preserve"> </w:t>
      </w:r>
      <w:r w:rsidRPr="003F3299">
        <w:t>The scripts used for generating the FRET shells and the intersected areas for the molecular visualization program, Py</w:t>
      </w:r>
      <w:r w:rsidR="004F069B" w:rsidRPr="003F3299">
        <w:t>MOL</w:t>
      </w:r>
      <w:r w:rsidRPr="003F3299">
        <w:t xml:space="preserve">, are given in the </w:t>
      </w:r>
      <w:r w:rsidR="00E053DD" w:rsidRPr="003F3299">
        <w:t>Supplementa</w:t>
      </w:r>
      <w:r w:rsidR="00D973BF" w:rsidRPr="003F3299">
        <w:t>l</w:t>
      </w:r>
      <w:r w:rsidR="00E053DD" w:rsidRPr="003F3299">
        <w:t xml:space="preserve"> </w:t>
      </w:r>
      <w:r w:rsidR="003B62CF" w:rsidRPr="003F3299">
        <w:t>Information</w:t>
      </w:r>
      <w:r w:rsidRPr="003F3299">
        <w:t>.</w:t>
      </w:r>
      <w:r w:rsidR="00151F42" w:rsidRPr="003F3299">
        <w:t xml:space="preserve"> </w:t>
      </w:r>
      <w:r w:rsidR="003E3E3E" w:rsidRPr="003F3299">
        <w:t xml:space="preserve">Portions of the shells are visualized as pink dots on the SecA-SecYEG complex in </w:t>
      </w:r>
      <w:r w:rsidR="003E3E3E" w:rsidRPr="003F3299">
        <w:rPr>
          <w:b/>
          <w:bCs/>
        </w:rPr>
        <w:t>Supplementa</w:t>
      </w:r>
      <w:r w:rsidR="00EB6A53" w:rsidRPr="003F3299">
        <w:rPr>
          <w:b/>
          <w:bCs/>
        </w:rPr>
        <w:t xml:space="preserve">ry </w:t>
      </w:r>
      <w:r w:rsidR="003E3E3E" w:rsidRPr="003F3299">
        <w:rPr>
          <w:b/>
          <w:bCs/>
        </w:rPr>
        <w:t>Figures 1</w:t>
      </w:r>
      <w:r w:rsidR="00EB6A53" w:rsidRPr="003F3299">
        <w:rPr>
          <w:b/>
          <w:bCs/>
        </w:rPr>
        <w:t>–</w:t>
      </w:r>
      <w:r w:rsidR="003E3E3E" w:rsidRPr="003F3299">
        <w:rPr>
          <w:b/>
          <w:bCs/>
        </w:rPr>
        <w:t>3</w:t>
      </w:r>
      <w:r w:rsidR="003E3E3E" w:rsidRPr="003F3299">
        <w:t>.</w:t>
      </w:r>
    </w:p>
    <w:p w14:paraId="0000008D"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8E" w14:textId="31F1FB88"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A similar strategy was used to identify the location of the PhoA22 residue.</w:t>
      </w:r>
      <w:r w:rsidR="00503456" w:rsidRPr="003F3299">
        <w:t xml:space="preserve"> </w:t>
      </w:r>
      <w:r w:rsidRPr="003F3299">
        <w:t>The FRET shells defined by the PhoA22 FRET distances (</w:t>
      </w:r>
      <w:r w:rsidR="00327E5B" w:rsidRPr="003F3299">
        <w:rPr>
          <w:b/>
          <w:bCs/>
        </w:rPr>
        <w:t>Fig</w:t>
      </w:r>
      <w:r w:rsidR="00CF75E8" w:rsidRPr="003F3299">
        <w:rPr>
          <w:b/>
          <w:bCs/>
        </w:rPr>
        <w:t>ure</w:t>
      </w:r>
      <w:r w:rsidR="00327E5B" w:rsidRPr="003F3299">
        <w:rPr>
          <w:b/>
          <w:bCs/>
        </w:rPr>
        <w:t xml:space="preserve"> </w:t>
      </w:r>
      <w:r w:rsidR="0080731D" w:rsidRPr="003F3299">
        <w:rPr>
          <w:b/>
          <w:bCs/>
        </w:rPr>
        <w:t>4A</w:t>
      </w:r>
      <w:r w:rsidR="00CF75E8" w:rsidRPr="003F3299">
        <w:rPr>
          <w:b/>
          <w:bCs/>
        </w:rPr>
        <w:t>–</w:t>
      </w:r>
      <w:r w:rsidR="00327E5B" w:rsidRPr="003F3299">
        <w:rPr>
          <w:b/>
          <w:bCs/>
        </w:rPr>
        <w:t>C</w:t>
      </w:r>
      <w:r w:rsidR="00CF75E8" w:rsidRPr="003F3299">
        <w:rPr>
          <w:b/>
          <w:bCs/>
        </w:rPr>
        <w:t>,</w:t>
      </w:r>
      <w:r w:rsidR="0080731D" w:rsidRPr="003F3299">
        <w:rPr>
          <w:b/>
          <w:bCs/>
        </w:rPr>
        <w:t>E</w:t>
      </w:r>
      <w:r w:rsidR="00CF75E8" w:rsidRPr="003F3299">
        <w:rPr>
          <w:b/>
          <w:bCs/>
        </w:rPr>
        <w:t>–</w:t>
      </w:r>
      <w:r w:rsidR="00327E5B" w:rsidRPr="003F3299">
        <w:rPr>
          <w:b/>
          <w:bCs/>
        </w:rPr>
        <w:t>G</w:t>
      </w:r>
      <w:r w:rsidRPr="003F3299">
        <w:t>) describe a smaller area relative to the PhoA2 residue</w:t>
      </w:r>
      <w:r w:rsidR="00327E5B" w:rsidRPr="003F3299">
        <w:t xml:space="preserve"> (</w:t>
      </w:r>
      <w:r w:rsidR="00327E5B" w:rsidRPr="003F3299">
        <w:rPr>
          <w:b/>
          <w:bCs/>
        </w:rPr>
        <w:t>Fig</w:t>
      </w:r>
      <w:r w:rsidR="00CF75E8" w:rsidRPr="003F3299">
        <w:rPr>
          <w:b/>
          <w:bCs/>
        </w:rPr>
        <w:t>ure</w:t>
      </w:r>
      <w:r w:rsidR="00327E5B" w:rsidRPr="003F3299">
        <w:rPr>
          <w:b/>
          <w:bCs/>
        </w:rPr>
        <w:t xml:space="preserve"> </w:t>
      </w:r>
      <w:r w:rsidR="0080731D" w:rsidRPr="003F3299">
        <w:rPr>
          <w:b/>
          <w:bCs/>
        </w:rPr>
        <w:t>4D</w:t>
      </w:r>
      <w:r w:rsidR="00EC20A3" w:rsidRPr="003F3299">
        <w:rPr>
          <w:b/>
          <w:bCs/>
        </w:rPr>
        <w:t>,H</w:t>
      </w:r>
      <w:r w:rsidR="00EC20A3" w:rsidRPr="003F3299">
        <w:t xml:space="preserve"> </w:t>
      </w:r>
      <w:r w:rsidR="00EC20A3" w:rsidRPr="003F3299">
        <w:rPr>
          <w:i/>
          <w:iCs/>
        </w:rPr>
        <w:t>vs</w:t>
      </w:r>
      <w:r w:rsidR="009E7C0D" w:rsidRPr="003F3299">
        <w:rPr>
          <w:i/>
          <w:iCs/>
        </w:rPr>
        <w:t>.</w:t>
      </w:r>
      <w:r w:rsidR="00EC20A3" w:rsidRPr="003F3299">
        <w:t xml:space="preserve"> </w:t>
      </w:r>
      <w:r w:rsidR="00EC20A3" w:rsidRPr="003F3299">
        <w:rPr>
          <w:b/>
          <w:bCs/>
        </w:rPr>
        <w:t>Fig</w:t>
      </w:r>
      <w:r w:rsidR="009E7C0D" w:rsidRPr="003F3299">
        <w:rPr>
          <w:b/>
          <w:bCs/>
        </w:rPr>
        <w:t>ure</w:t>
      </w:r>
      <w:r w:rsidR="00EC20A3" w:rsidRPr="003F3299">
        <w:rPr>
          <w:b/>
          <w:bCs/>
        </w:rPr>
        <w:t xml:space="preserve"> </w:t>
      </w:r>
      <w:r w:rsidR="0080731D" w:rsidRPr="003F3299">
        <w:rPr>
          <w:b/>
          <w:bCs/>
        </w:rPr>
        <w:t>3D</w:t>
      </w:r>
      <w:r w:rsidR="00EC20A3" w:rsidRPr="003F3299">
        <w:rPr>
          <w:b/>
          <w:bCs/>
        </w:rPr>
        <w:t>,H</w:t>
      </w:r>
      <w:r w:rsidR="00327E5B" w:rsidRPr="003F3299">
        <w:t>)</w:t>
      </w:r>
      <w:r w:rsidRPr="003F3299">
        <w:t>.</w:t>
      </w:r>
      <w:r w:rsidR="00503456" w:rsidRPr="003F3299">
        <w:t xml:space="preserve"> </w:t>
      </w:r>
      <w:r w:rsidRPr="003F3299">
        <w:t xml:space="preserve">We interpret this difference to suggest that the PhoA2 residue and associated region </w:t>
      </w:r>
      <w:r w:rsidR="007703BF" w:rsidRPr="003F3299">
        <w:t xml:space="preserve">are </w:t>
      </w:r>
      <w:r w:rsidRPr="003F3299">
        <w:t>more flexible and labile than PhoA22.</w:t>
      </w:r>
      <w:r w:rsidR="00503456" w:rsidRPr="003F3299">
        <w:t xml:space="preserve"> </w:t>
      </w:r>
      <w:r w:rsidRPr="003F3299">
        <w:t>Significantly, the area ascribed to the PhoA22 residue is located closer to the tip of the THF and the mouth of the SecYEG channel, with regions of SecY identified in the common area</w:t>
      </w:r>
      <w:r w:rsidR="00327E5B" w:rsidRPr="003F3299">
        <w:t xml:space="preserve"> (</w:t>
      </w:r>
      <w:r w:rsidR="00327E5B" w:rsidRPr="003F3299">
        <w:rPr>
          <w:b/>
          <w:bCs/>
        </w:rPr>
        <w:t>Fig</w:t>
      </w:r>
      <w:r w:rsidR="001D728C" w:rsidRPr="003F3299">
        <w:rPr>
          <w:b/>
          <w:bCs/>
        </w:rPr>
        <w:t>ure</w:t>
      </w:r>
      <w:r w:rsidR="00327E5B" w:rsidRPr="003F3299">
        <w:rPr>
          <w:b/>
          <w:bCs/>
        </w:rPr>
        <w:t xml:space="preserve"> 3D</w:t>
      </w:r>
      <w:r w:rsidR="00EC20A3" w:rsidRPr="003F3299">
        <w:rPr>
          <w:b/>
          <w:bCs/>
        </w:rPr>
        <w:t>,H</w:t>
      </w:r>
      <w:r w:rsidR="00327E5B" w:rsidRPr="003F3299">
        <w:t>)</w:t>
      </w:r>
      <w:r w:rsidRPr="003F3299">
        <w:t>.</w:t>
      </w:r>
      <w:r w:rsidR="00503456" w:rsidRPr="003F3299">
        <w:t xml:space="preserve"> </w:t>
      </w:r>
      <w:r w:rsidRPr="003F3299">
        <w:t>All three dye pairings identify regions along</w:t>
      </w:r>
      <w:r w:rsidR="00610C50" w:rsidRPr="003F3299">
        <w:t xml:space="preserve"> with</w:t>
      </w:r>
      <w:r w:rsidRPr="003F3299">
        <w:t xml:space="preserve"> the putative binding site; however, the intersected common areas center the PhoA22 location</w:t>
      </w:r>
      <w:r w:rsidR="00C71DA8" w:rsidRPr="003F3299">
        <w:t xml:space="preserve"> (</w:t>
      </w:r>
      <w:r w:rsidR="00C71DA8" w:rsidRPr="003F3299">
        <w:rPr>
          <w:b/>
          <w:bCs/>
        </w:rPr>
        <w:t>Fig</w:t>
      </w:r>
      <w:r w:rsidR="00197725" w:rsidRPr="003F3299">
        <w:rPr>
          <w:b/>
          <w:bCs/>
        </w:rPr>
        <w:t>ure</w:t>
      </w:r>
      <w:r w:rsidR="00C71DA8" w:rsidRPr="003F3299">
        <w:rPr>
          <w:b/>
          <w:bCs/>
        </w:rPr>
        <w:t xml:space="preserve"> </w:t>
      </w:r>
      <w:r w:rsidR="0080731D" w:rsidRPr="003F3299">
        <w:rPr>
          <w:b/>
          <w:bCs/>
        </w:rPr>
        <w:t>4D</w:t>
      </w:r>
      <w:r w:rsidR="00EC20A3" w:rsidRPr="003F3299">
        <w:rPr>
          <w:b/>
          <w:bCs/>
        </w:rPr>
        <w:t>,H</w:t>
      </w:r>
      <w:r w:rsidR="00C71DA8" w:rsidRPr="003F3299">
        <w:t>)</w:t>
      </w:r>
      <w:r w:rsidRPr="003F3299">
        <w:t xml:space="preserve"> at the opposite end of the THF relative to the PhoA2 location (</w:t>
      </w:r>
      <w:r w:rsidRPr="003F3299">
        <w:rPr>
          <w:b/>
          <w:bCs/>
        </w:rPr>
        <w:t>Fig</w:t>
      </w:r>
      <w:r w:rsidR="00EC1D62" w:rsidRPr="003F3299">
        <w:rPr>
          <w:b/>
          <w:bCs/>
        </w:rPr>
        <w:t>ure</w:t>
      </w:r>
      <w:r w:rsidR="00C71DA8" w:rsidRPr="003F3299">
        <w:rPr>
          <w:b/>
          <w:bCs/>
        </w:rPr>
        <w:t xml:space="preserve"> </w:t>
      </w:r>
      <w:r w:rsidR="0080731D" w:rsidRPr="003F3299">
        <w:rPr>
          <w:b/>
          <w:bCs/>
        </w:rPr>
        <w:t>3D</w:t>
      </w:r>
      <w:r w:rsidR="00EC20A3" w:rsidRPr="003F3299">
        <w:rPr>
          <w:b/>
          <w:bCs/>
        </w:rPr>
        <w:t>,H</w:t>
      </w:r>
      <w:r w:rsidR="00C71DA8" w:rsidRPr="003F3299">
        <w:t>)</w:t>
      </w:r>
      <w:r w:rsidRPr="003F3299">
        <w:t>.</w:t>
      </w:r>
      <w:r w:rsidR="00503456" w:rsidRPr="003F3299">
        <w:t xml:space="preserve"> </w:t>
      </w:r>
      <w:r w:rsidRPr="003F3299">
        <w:t xml:space="preserve">These findings would suggest that the signal sequence of the preprotein </w:t>
      </w:r>
      <w:r w:rsidRPr="003F3299">
        <w:lastRenderedPageBreak/>
        <w:t>which extends from residues 2-22, lies along the THF in a relatively unstructured state.</w:t>
      </w:r>
      <w:r w:rsidR="00503456" w:rsidRPr="003F3299">
        <w:t xml:space="preserve"> </w:t>
      </w:r>
      <w:r w:rsidRPr="003F3299">
        <w:t xml:space="preserve">This result is consistent with earlier studies suggesting the signal sequence binds to the protein along the THF in an extended state and </w:t>
      </w:r>
      <w:r w:rsidR="00C71DA8" w:rsidRPr="003F3299">
        <w:t>that</w:t>
      </w:r>
      <w:r w:rsidRPr="003F3299">
        <w:t xml:space="preserve"> the C-terminal end of SecA in the </w:t>
      </w:r>
      <w:r w:rsidRPr="003F3299">
        <w:rPr>
          <w:i/>
          <w:iCs/>
        </w:rPr>
        <w:t>B. subtilis</w:t>
      </w:r>
      <w:r w:rsidRPr="003F3299">
        <w:t xml:space="preserve"> crystal structure</w:t>
      </w:r>
      <w:r w:rsidR="00C71DA8" w:rsidRPr="003F3299">
        <w:t xml:space="preserve"> essentially models the structure of the signal peptide and occupies the same location</w:t>
      </w:r>
      <w:r w:rsidR="00A572B5" w:rsidRPr="003F3299">
        <w:t xml:space="preserve"> (shown in red </w:t>
      </w:r>
      <w:r w:rsidR="00A572B5" w:rsidRPr="003F3299">
        <w:rPr>
          <w:b/>
          <w:bCs/>
        </w:rPr>
        <w:t>Fig</w:t>
      </w:r>
      <w:r w:rsidR="00EC1D62" w:rsidRPr="003F3299">
        <w:rPr>
          <w:b/>
          <w:bCs/>
        </w:rPr>
        <w:t>ure</w:t>
      </w:r>
      <w:r w:rsidR="00A572B5" w:rsidRPr="003F3299">
        <w:rPr>
          <w:b/>
          <w:bCs/>
        </w:rPr>
        <w:t xml:space="preserve"> </w:t>
      </w:r>
      <w:r w:rsidR="000C3E0B" w:rsidRPr="003F3299">
        <w:rPr>
          <w:b/>
          <w:bCs/>
        </w:rPr>
        <w:t>1F</w:t>
      </w:r>
      <w:r w:rsidR="00A572B5" w:rsidRPr="003F3299">
        <w:t>)</w:t>
      </w:r>
      <w:r w:rsidR="00906D7F" w:rsidRPr="003F3299">
        <w:fldChar w:fldCharType="begin"/>
      </w:r>
      <w:r w:rsidR="00372AC7" w:rsidRPr="003F3299">
        <w:instrText xml:space="preserve"> ADDIN EN.CITE &lt;EndNote&gt;&lt;Cite&gt;&lt;Author&gt;Hunt&lt;/Author&gt;&lt;Year&gt;2002&lt;/Year&gt;&lt;RecNum&gt;374&lt;/RecNum&gt;&lt;DisplayText&gt;&lt;style face="superscript"&gt;2,26&lt;/style&gt;&lt;/DisplayText&gt;&lt;record&gt;&lt;rec-number&gt;374&lt;/rec-number&gt;&lt;foreign-keys&gt;&lt;key app="EN" db-id="dwtt55wf109w9bett01x0dx02dvzafvar0zr" timestamp="0"&gt;374&lt;/key&gt;&lt;/foreign-keys&gt;&lt;ref-type name="Journal Article"&gt;17&lt;/ref-type&gt;&lt;contributors&gt;&lt;authors&gt;&lt;author&gt;Hunt, J. F.&lt;/author&gt;&lt;author&gt;Weinkauf, S.&lt;/author&gt;&lt;author&gt;Henry, L.&lt;/author&gt;&lt;author&gt;Fak, J. J.&lt;/author&gt;&lt;author&gt;McNicholas, P.&lt;/author&gt;&lt;author&gt;Oliver, D. B.&lt;/author&gt;&lt;author&gt;Deisenhofer, J.&lt;/author&gt;&lt;/authors&gt;&lt;/contributors&gt;&lt;titles&gt;&lt;title&gt;Nucleotide control of interdomain interactions in the conformational reaction cycle of SecA&lt;/title&gt;&lt;secondary-title&gt;Science&lt;/secondary-title&gt;&lt;/titles&gt;&lt;periodical&gt;&lt;full-title&gt;Science&lt;/full-title&gt;&lt;/periodical&gt;&lt;pages&gt;2018-2026&lt;/pages&gt;&lt;volume&gt;297&lt;/volume&gt;&lt;dates&gt;&lt;year&gt;2002&lt;/year&gt;&lt;/dates&gt;&lt;urls&gt;&lt;/urls&gt;&lt;/record&gt;&lt;/Cite&gt;&lt;Cite&gt;&lt;Author&gt;Zhang&lt;/Author&gt;&lt;Year&gt;2016&lt;/Year&gt;&lt;RecNum&gt;648&lt;/RecNum&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372AC7" w:rsidRPr="003F3299">
        <w:rPr>
          <w:vertAlign w:val="superscript"/>
        </w:rPr>
        <w:t>2,26</w:t>
      </w:r>
      <w:r w:rsidR="00906D7F" w:rsidRPr="003F3299">
        <w:fldChar w:fldCharType="end"/>
      </w:r>
      <w:r w:rsidRPr="003F3299">
        <w:t>.</w:t>
      </w:r>
      <w:r w:rsidR="00151F42" w:rsidRPr="003F3299">
        <w:t xml:space="preserve"> </w:t>
      </w:r>
      <w:r w:rsidRPr="003F3299">
        <w:t xml:space="preserve">We employed a similar approach </w:t>
      </w:r>
      <w:r w:rsidR="00C71DA8" w:rsidRPr="003F3299">
        <w:t xml:space="preserve">to identify </w:t>
      </w:r>
      <w:r w:rsidRPr="003F3299">
        <w:t>two locations in the early mature region (residues 37 and 45) of the SecA-PhoA preprotein chimera to further define the binding and orientation of the signal sequence and early mature region as discussed below.</w:t>
      </w:r>
      <w:r w:rsidR="00503456" w:rsidRPr="003F3299">
        <w:t xml:space="preserve"> </w:t>
      </w:r>
      <w:r w:rsidR="006E1B06" w:rsidRPr="003F3299">
        <w:t>In other studies FRET distances have been used effectively to refine an existing structure or molecular dynamics simiulation-derived model</w:t>
      </w:r>
      <w:r w:rsidR="006E1B06" w:rsidRPr="003F3299">
        <w:fldChar w:fldCharType="begin">
          <w:fldData xml:space="preserve">PEVuZE5vdGU+PENpdGU+PEF1dGhvcj5EaW11cmE8L0F1dGhvcj48WWVhcj4yMDE2PC9ZZWFyPjxS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</w:fldData>
        </w:fldChar>
      </w:r>
      <w:r w:rsidR="002F57ED" w:rsidRPr="003F3299">
        <w:instrText xml:space="preserve"> ADDIN EN.CITE </w:instrText>
      </w:r>
      <w:r w:rsidR="002F57ED" w:rsidRPr="003F3299">
        <w:fldChar w:fldCharType="begin">
          <w:fldData xml:space="preserve">PEVuZE5vdGU+PENpdGU+PEF1dGhvcj5EaW11cmE8L0F1dGhvcj48WWVhcj4yMDE2PC9ZZWFyPjxS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</w:fldData>
        </w:fldChar>
      </w:r>
      <w:r w:rsidR="002F57ED" w:rsidRPr="003F3299">
        <w:instrText xml:space="preserve"> ADDIN EN.CITE.DATA </w:instrText>
      </w:r>
      <w:r w:rsidR="002F57ED" w:rsidRPr="003F3299">
        <w:fldChar w:fldCharType="end"/>
      </w:r>
      <w:r w:rsidR="006E1B06" w:rsidRPr="003F3299">
        <w:fldChar w:fldCharType="separate"/>
      </w:r>
      <w:r w:rsidR="002F57ED" w:rsidRPr="003F3299">
        <w:rPr>
          <w:vertAlign w:val="superscript"/>
        </w:rPr>
        <w:t>18,19,56</w:t>
      </w:r>
      <w:r w:rsidR="006E1B06" w:rsidRPr="003F3299">
        <w:fldChar w:fldCharType="end"/>
      </w:r>
      <w:r w:rsidR="006E1B06" w:rsidRPr="003F3299">
        <w:t>; we were not able to do this, as</w:t>
      </w:r>
      <w:r w:rsidR="001404DD" w:rsidRPr="003F3299">
        <w:t xml:space="preserve"> no structure</w:t>
      </w:r>
      <w:r w:rsidR="006E1B06" w:rsidRPr="003F3299">
        <w:t xml:space="preserve"> </w:t>
      </w:r>
      <w:r w:rsidR="001404DD" w:rsidRPr="003F3299">
        <w:t>for the signal sequence bound to SecA</w:t>
      </w:r>
      <w:r w:rsidR="006E1B06" w:rsidRPr="003F3299">
        <w:t xml:space="preserve"> exists.</w:t>
      </w:r>
    </w:p>
    <w:p w14:paraId="0000008F" w14:textId="77777777" w:rsidR="00403951" w:rsidRPr="003F3299" w:rsidRDefault="00403951" w:rsidP="006E6F63">
      <w:pPr>
        <w:rPr>
          <w:color w:val="808080"/>
        </w:rPr>
      </w:pPr>
    </w:p>
    <w:p w14:paraId="00000090" w14:textId="28F1BCB9" w:rsidR="00403951" w:rsidRPr="003F3299" w:rsidRDefault="00923F0D" w:rsidP="006E6F63">
      <w:pPr>
        <w:rPr>
          <w:color w:val="808080"/>
        </w:rPr>
      </w:pPr>
      <w:r w:rsidRPr="003F3299">
        <w:rPr>
          <w:b/>
        </w:rPr>
        <w:t>FIGURE AND TABLE LEGENDS:</w:t>
      </w:r>
      <w:r w:rsidRPr="003F3299">
        <w:rPr>
          <w:color w:val="808080"/>
        </w:rPr>
        <w:t xml:space="preserve"> </w:t>
      </w:r>
    </w:p>
    <w:p w14:paraId="00000092" w14:textId="62912D0C" w:rsidR="00403951" w:rsidRPr="003F3299" w:rsidRDefault="00923F0D" w:rsidP="006E6F63">
      <w:r w:rsidRPr="003F3299">
        <w:rPr>
          <w:b/>
          <w:bCs/>
        </w:rPr>
        <w:t>Figure 1:</w:t>
      </w:r>
      <w:r w:rsidR="000005B8" w:rsidRPr="003F3299">
        <w:t xml:space="preserve"> </w:t>
      </w:r>
      <w:r w:rsidR="000005B8" w:rsidRPr="003F3299">
        <w:rPr>
          <w:b/>
          <w:bCs/>
        </w:rPr>
        <w:t>Labeling sites in SecA-SecYEG</w:t>
      </w:r>
      <w:r w:rsidR="00516F5B" w:rsidRPr="003F3299">
        <w:rPr>
          <w:b/>
          <w:bCs/>
        </w:rPr>
        <w:t xml:space="preserve"> complex</w:t>
      </w:r>
      <w:r w:rsidR="000005B8" w:rsidRPr="003F3299">
        <w:rPr>
          <w:b/>
          <w:bCs/>
        </w:rPr>
        <w:t xml:space="preserve"> with representative FRET spectra.</w:t>
      </w:r>
      <w:r w:rsidR="00503456" w:rsidRPr="003F3299">
        <w:t xml:space="preserve"> </w:t>
      </w:r>
      <w:r w:rsidR="004B42C7" w:rsidRPr="003F3299">
        <w:t>(</w:t>
      </w:r>
      <w:r w:rsidR="000005B8" w:rsidRPr="003F3299">
        <w:rPr>
          <w:b/>
          <w:bCs/>
        </w:rPr>
        <w:t>A</w:t>
      </w:r>
      <w:r w:rsidR="006A415A" w:rsidRPr="003F3299">
        <w:rPr>
          <w:b/>
          <w:bCs/>
        </w:rPr>
        <w:t>–</w:t>
      </w:r>
      <w:r w:rsidR="000005B8" w:rsidRPr="003F3299">
        <w:rPr>
          <w:b/>
          <w:bCs/>
        </w:rPr>
        <w:t>D</w:t>
      </w:r>
      <w:r w:rsidR="004B42C7" w:rsidRPr="003F3299">
        <w:t>)</w:t>
      </w:r>
      <w:r w:rsidR="000005B8" w:rsidRPr="003F3299">
        <w:t xml:space="preserve"> </w:t>
      </w:r>
      <w:r w:rsidR="003E3B59" w:rsidRPr="003F3299">
        <w:t>Four</w:t>
      </w:r>
      <w:r w:rsidR="000005B8" w:rsidRPr="003F3299">
        <w:t xml:space="preserve"> different views of the SecA-SecYEG co-crystal structure</w:t>
      </w:r>
      <w:r w:rsidR="003E3B59" w:rsidRPr="003F3299">
        <w:t xml:space="preserve"> (PDBID: 3DIN)</w:t>
      </w:r>
      <w:r w:rsidR="00906D7F" w:rsidRPr="003F3299">
        <w:fldChar w:fldCharType="begin"/>
      </w:r>
      <w:r w:rsidR="00372AC7" w:rsidRPr="003F3299">
        <w:instrText xml:space="preserve"> ADDIN EN.CITE &lt;EndNote&gt;&lt;Cite&gt;&lt;Author&gt;Zimmer&lt;/Author&gt;&lt;Year&gt;2008&lt;/Year&gt;&lt;RecNum&gt;543&lt;/RecNum&gt;&lt;DisplayText&gt;&lt;style face="superscript"&gt;33&lt;/style&gt;&lt;/DisplayText&gt;&lt;record&gt;&lt;rec-number&gt;543&lt;/rec-number&gt;&lt;foreign-keys&gt;&lt;key app="EN" db-id="dwtt55wf109w9bett01x0dx02dvzafvar0zr" timestamp="0"&gt;543&lt;/key&gt;&lt;/foreign-keys&gt;&lt;ref-type name="Journal Article"&gt;17&lt;/ref-type&gt;&lt;contributors&gt;&lt;authors&gt;&lt;author&gt;Zimmer, J.&lt;/author&gt;&lt;author&gt;Nam. Y.&lt;/author&gt;&lt;author&gt;Rapoport, T. A.&lt;/author&gt;&lt;/authors&gt;&lt;/contributors&gt;&lt;titles&gt;&lt;title&gt;Structure of a complex of the ATPase SecA and the protein-translocation channel&lt;/title&gt;&lt;secondary-title&gt;Nature&lt;/secondary-title&gt;&lt;/titles&gt;&lt;periodical&gt;&lt;full-title&gt;Nature&lt;/full-title&gt;&lt;/periodical&gt;&lt;pages&gt;936-943&lt;/pages&gt;&lt;volume&gt;455&lt;/volume&gt;&lt;dates&gt;&lt;year&gt;2008&lt;/year&gt;&lt;/dates&gt;&lt;urls&gt;&lt;/urls&gt;&lt;/record&gt;&lt;/Cite&gt;&lt;/EndNote&gt;</w:instrText>
      </w:r>
      <w:r w:rsidR="00906D7F" w:rsidRPr="003F3299">
        <w:fldChar w:fldCharType="separate"/>
      </w:r>
      <w:r w:rsidR="00372AC7" w:rsidRPr="003F3299">
        <w:rPr>
          <w:vertAlign w:val="superscript"/>
        </w:rPr>
        <w:t>33</w:t>
      </w:r>
      <w:r w:rsidR="00906D7F" w:rsidRPr="003F3299">
        <w:fldChar w:fldCharType="end"/>
      </w:r>
      <w:r w:rsidR="000005B8" w:rsidRPr="003F3299">
        <w:t xml:space="preserve"> in which the labeling sites of SecA37, SecA321</w:t>
      </w:r>
      <w:r w:rsidR="00026CCB" w:rsidRPr="003F3299">
        <w:t>,</w:t>
      </w:r>
      <w:r w:rsidR="000005B8" w:rsidRPr="003F3299">
        <w:t xml:space="preserve"> and SecY292 are shown as magenta, </w:t>
      </w:r>
      <w:r w:rsidR="009A103F" w:rsidRPr="003F3299">
        <w:t>violet</w:t>
      </w:r>
      <w:r w:rsidR="00026CCB" w:rsidRPr="003F3299">
        <w:t>,</w:t>
      </w:r>
      <w:r w:rsidR="000005B8" w:rsidRPr="003F3299">
        <w:t xml:space="preserve"> and cyan spheres, respectively.</w:t>
      </w:r>
      <w:r w:rsidR="00503456" w:rsidRPr="003F3299">
        <w:t xml:space="preserve"> </w:t>
      </w:r>
      <w:r w:rsidR="000005B8" w:rsidRPr="003F3299">
        <w:t>A-C are side views of the complex and D is a top view.</w:t>
      </w:r>
      <w:r w:rsidR="00E42BE9" w:rsidRPr="003F3299">
        <w:t xml:space="preserve"> SecA is shown in light grey, SecYEG is shown in dark grey and the putative binding site, the THF, is shown in green.</w:t>
      </w:r>
      <w:r w:rsidR="00503456" w:rsidRPr="003F3299">
        <w:t xml:space="preserve"> </w:t>
      </w:r>
      <w:r w:rsidR="009B7EC4" w:rsidRPr="003F3299">
        <w:t>(</w:t>
      </w:r>
      <w:r w:rsidR="00E42BE9" w:rsidRPr="003F3299">
        <w:rPr>
          <w:b/>
          <w:bCs/>
        </w:rPr>
        <w:t>E</w:t>
      </w:r>
      <w:r w:rsidR="009B7EC4" w:rsidRPr="003F3299">
        <w:t>)</w:t>
      </w:r>
      <w:r w:rsidR="00E42BE9" w:rsidRPr="003F3299">
        <w:t xml:space="preserve"> Schematic of the SecA-PhoA chimera construct, which connects the SecA protein to the PhoA preprotein through a Ser-Gly linker (not drawn to scale).</w:t>
      </w:r>
      <w:r w:rsidR="00503456" w:rsidRPr="003F3299">
        <w:t xml:space="preserve"> </w:t>
      </w:r>
      <w:r w:rsidR="009A103F" w:rsidRPr="003F3299">
        <w:t>The labeling sites on the PhoA portion of the chimera are given in blue, green, yellow</w:t>
      </w:r>
      <w:r w:rsidR="00333C77" w:rsidRPr="003F3299">
        <w:t>,</w:t>
      </w:r>
      <w:r w:rsidR="009A103F" w:rsidRPr="003F3299">
        <w:t xml:space="preserve"> and red, corresponding to residues 2, 22, 37</w:t>
      </w:r>
      <w:r w:rsidR="00333C77" w:rsidRPr="003F3299">
        <w:t>,</w:t>
      </w:r>
      <w:r w:rsidR="009A103F" w:rsidRPr="003F3299">
        <w:t xml:space="preserve"> and 45.</w:t>
      </w:r>
      <w:r w:rsidR="00E42BE9" w:rsidRPr="003F3299">
        <w:t xml:space="preserve"> </w:t>
      </w:r>
      <w:r w:rsidR="00333C77" w:rsidRPr="003F3299">
        <w:t>(</w:t>
      </w:r>
      <w:r w:rsidR="00E42BE9" w:rsidRPr="003F3299">
        <w:rPr>
          <w:b/>
          <w:bCs/>
        </w:rPr>
        <w:t>F</w:t>
      </w:r>
      <w:r w:rsidR="00333C77" w:rsidRPr="003F3299">
        <w:t>)</w:t>
      </w:r>
      <w:r w:rsidR="00E42BE9" w:rsidRPr="003F3299">
        <w:t xml:space="preserve"> Ribbon diagram of the </w:t>
      </w:r>
      <w:r w:rsidR="003E3B59" w:rsidRPr="003F3299">
        <w:t xml:space="preserve">crystal structure of </w:t>
      </w:r>
      <w:r w:rsidR="003E3B59" w:rsidRPr="003F3299">
        <w:rPr>
          <w:i/>
          <w:iCs/>
        </w:rPr>
        <w:t>B. subtilis</w:t>
      </w:r>
      <w:r w:rsidR="003E3B59" w:rsidRPr="003F3299">
        <w:t xml:space="preserve"> </w:t>
      </w:r>
      <w:r w:rsidR="00E42BE9" w:rsidRPr="003F3299">
        <w:t>SecA protein</w:t>
      </w:r>
      <w:r w:rsidR="003E3B59" w:rsidRPr="003F3299">
        <w:t xml:space="preserve"> (PDBID: 1M6N)</w:t>
      </w:r>
      <w:r w:rsidR="00E42BE9" w:rsidRPr="003F3299">
        <w:t xml:space="preserve"> colored by domain where </w:t>
      </w:r>
      <w:r w:rsidR="00A9270D" w:rsidRPr="003F3299">
        <w:t>nucleotide-</w:t>
      </w:r>
      <w:r w:rsidR="00E42BE9" w:rsidRPr="003F3299">
        <w:t xml:space="preserve">binding domains 1 and 2 are </w:t>
      </w:r>
      <w:r w:rsidR="00A572B5" w:rsidRPr="003F3299">
        <w:t>shown in</w:t>
      </w:r>
      <w:r w:rsidR="00E42BE9" w:rsidRPr="003F3299">
        <w:t xml:space="preserve"> </w:t>
      </w:r>
      <w:r w:rsidR="003E3B59" w:rsidRPr="003F3299">
        <w:t xml:space="preserve">blue and light blue, respectively, the preprotein </w:t>
      </w:r>
      <w:r w:rsidR="00B53DB3" w:rsidRPr="003F3299">
        <w:t>cross-</w:t>
      </w:r>
      <w:r w:rsidR="003E3B59" w:rsidRPr="003F3299">
        <w:t>linking domain is shown in gold, the central helix in green, the two-helix finger in cyan, the helical wing domain in dark green and the C-terminal linker in red</w:t>
      </w:r>
      <w:r w:rsidR="00906D7F" w:rsidRPr="003F3299">
        <w:fldChar w:fldCharType="begin"/>
      </w:r>
      <w:r w:rsidR="00372AC7" w:rsidRPr="003F3299">
        <w:instrText xml:space="preserve"> ADDIN EN.CITE &lt;EndNote&gt;&lt;Cite&gt;&lt;Author&gt;Hunt&lt;/Author&gt;&lt;Year&gt;2002&lt;/Year&gt;&lt;RecNum&gt;374&lt;/RecNum&gt;&lt;DisplayText&gt;&lt;style face="superscript"&gt;26&lt;/style&gt;&lt;/DisplayText&gt;&lt;record&gt;&lt;rec-number&gt;374&lt;/rec-number&gt;&lt;foreign-keys&gt;&lt;key app="EN" db-id="dwtt55wf109w9bett01x0dx02dvzafvar0zr" timestamp="0"&gt;374&lt;/key&gt;&lt;/foreign-keys&gt;&lt;ref-type name="Journal Article"&gt;17&lt;/ref-type&gt;&lt;contributors&gt;&lt;authors&gt;&lt;author&gt;Hunt, J. F.&lt;/author&gt;&lt;author&gt;Weinkauf, S.&lt;/author&gt;&lt;author&gt;Henry, L.&lt;/author&gt;&lt;author&gt;Fak, J. J.&lt;/author&gt;&lt;author&gt;McNicholas, P.&lt;/author&gt;&lt;author&gt;Oliver, D. B.&lt;/author&gt;&lt;author&gt;Deisenhofer, J.&lt;/author&gt;&lt;/authors&gt;&lt;/contributors&gt;&lt;titles&gt;&lt;title&gt;Nucleotide control of interdomain interactions in the conformational reaction cycle of SecA&lt;/title&gt;&lt;secondary-title&gt;Science&lt;/secondary-title&gt;&lt;/titles&gt;&lt;periodical&gt;&lt;full-title&gt;Science&lt;/full-title&gt;&lt;/periodical&gt;&lt;pages&gt;2018-2026&lt;/pages&gt;&lt;volume&gt;297&lt;/volume&gt;&lt;dates&gt;&lt;year&gt;2002&lt;/year&gt;&lt;/dates&gt;&lt;urls&gt;&lt;/urls&gt;&lt;/record&gt;&lt;/Cite&gt;&lt;/EndNote&gt;</w:instrText>
      </w:r>
      <w:r w:rsidR="00906D7F" w:rsidRPr="003F3299">
        <w:fldChar w:fldCharType="separate"/>
      </w:r>
      <w:r w:rsidR="00372AC7" w:rsidRPr="003F3299">
        <w:rPr>
          <w:vertAlign w:val="superscript"/>
        </w:rPr>
        <w:t>26</w:t>
      </w:r>
      <w:r w:rsidR="00906D7F" w:rsidRPr="003F3299">
        <w:fldChar w:fldCharType="end"/>
      </w:r>
      <w:r w:rsidR="003E3B59" w:rsidRPr="003F3299">
        <w:t>.</w:t>
      </w:r>
      <w:r w:rsidR="00503456" w:rsidRPr="003F3299">
        <w:t xml:space="preserve"> </w:t>
      </w:r>
      <w:r w:rsidR="003E3B59" w:rsidRPr="003F3299">
        <w:t>The unstructured C-terminus serves as a model of the bound PhoA signal peptide based on a previous FRET mapping study</w:t>
      </w:r>
      <w:r w:rsidR="00906D7F" w:rsidRPr="003F3299">
        <w:fldChar w:fldCharType="begin"/>
      </w:r>
      <w:r w:rsidR="00906D7F" w:rsidRPr="003F3299">
        <w:instrText xml:space="preserve"> ADDIN EN.CITE &lt;EndNote&gt;&lt;Cite&gt;&lt;Author&gt;Zhang&lt;/Author&gt;&lt;Year&gt;2016&lt;/Year&gt;&lt;RecNum&gt;648&lt;/RecNum&gt;&lt;DisplayText&gt;&lt;style face="superscript"&gt;2&lt;/style&gt;&lt;/DisplayText&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EndNote&gt;</w:instrText>
      </w:r>
      <w:r w:rsidR="00906D7F" w:rsidRPr="003F3299">
        <w:fldChar w:fldCharType="separate"/>
      </w:r>
      <w:r w:rsidR="00906D7F" w:rsidRPr="003F3299">
        <w:rPr>
          <w:vertAlign w:val="superscript"/>
        </w:rPr>
        <w:t>2</w:t>
      </w:r>
      <w:r w:rsidR="00906D7F" w:rsidRPr="003F3299">
        <w:fldChar w:fldCharType="end"/>
      </w:r>
      <w:r w:rsidR="003E3B59" w:rsidRPr="003F3299">
        <w:t xml:space="preserve">. </w:t>
      </w:r>
      <w:r w:rsidR="0010527E" w:rsidRPr="003F3299">
        <w:t>(</w:t>
      </w:r>
      <w:r w:rsidR="003E3B59" w:rsidRPr="003F3299">
        <w:rPr>
          <w:b/>
          <w:bCs/>
        </w:rPr>
        <w:t>G</w:t>
      </w:r>
      <w:r w:rsidR="0010527E" w:rsidRPr="003F3299">
        <w:t>)</w:t>
      </w:r>
      <w:r w:rsidR="003E3B59" w:rsidRPr="003F3299">
        <w:t xml:space="preserve"> Steady-state fluorescence spectra of </w:t>
      </w:r>
      <w:r w:rsidR="0010527E" w:rsidRPr="003F3299">
        <w:t xml:space="preserve">the </w:t>
      </w:r>
      <w:r w:rsidR="00516F5B" w:rsidRPr="003F3299">
        <w:t>donor only and donor</w:t>
      </w:r>
      <w:r w:rsidR="00A572B5" w:rsidRPr="003F3299">
        <w:t>-</w:t>
      </w:r>
      <w:r w:rsidR="00516F5B" w:rsidRPr="003F3299">
        <w:t>acceptor samples of the SecA37-AF647 and PhoA2-AF488 FRET pair and the SecA37-AF647 and PhoA22-AF488 FRET pair.</w:t>
      </w:r>
      <w:r w:rsidR="00503456" w:rsidRPr="003F3299">
        <w:t xml:space="preserve"> </w:t>
      </w:r>
      <w:r w:rsidR="00516F5B" w:rsidRPr="003F3299">
        <w:t>The reduction in donor intensity for the donor-acceptor sample is indicative of energy transfer.</w:t>
      </w:r>
      <w:r w:rsidR="00503456" w:rsidRPr="003F3299">
        <w:t xml:space="preserve"> </w:t>
      </w:r>
      <w:r w:rsidR="00516F5B" w:rsidRPr="003F3299">
        <w:t>Greater energy transfer occurs</w:t>
      </w:r>
      <w:r w:rsidR="00A572B5" w:rsidRPr="003F3299">
        <w:t xml:space="preserve"> from</w:t>
      </w:r>
      <w:r w:rsidR="00516F5B" w:rsidRPr="003F3299">
        <w:t xml:space="preserve"> PhoA22 relative to the PhoA2 site based on the decrease in donor intensity.</w:t>
      </w:r>
      <w:r w:rsidR="00503456" w:rsidRPr="003F3299">
        <w:t xml:space="preserve"> </w:t>
      </w:r>
      <w:r w:rsidR="0010527E" w:rsidRPr="003F3299">
        <w:t>(</w:t>
      </w:r>
      <w:r w:rsidR="00516F5B" w:rsidRPr="003F3299">
        <w:rPr>
          <w:b/>
          <w:bCs/>
        </w:rPr>
        <w:t>H</w:t>
      </w:r>
      <w:r w:rsidR="0010527E" w:rsidRPr="003F3299">
        <w:t>)</w:t>
      </w:r>
      <w:r w:rsidR="00516F5B" w:rsidRPr="003F3299">
        <w:t xml:space="preserve"> Time-resolved fluorescence donor only (magenta) and donor-acceptor (light magenta) decay spectra of the SecA37-AF647 and PhoA22-AF488 FRET pair.</w:t>
      </w:r>
      <w:r w:rsidR="00503456" w:rsidRPr="003F3299">
        <w:t xml:space="preserve"> </w:t>
      </w:r>
      <w:r w:rsidR="00516F5B" w:rsidRPr="003F3299">
        <w:t xml:space="preserve">The instrument response function </w:t>
      </w:r>
      <w:r w:rsidR="0010527E" w:rsidRPr="003F3299">
        <w:t xml:space="preserve">is </w:t>
      </w:r>
      <w:r w:rsidR="00516F5B" w:rsidRPr="003F3299">
        <w:t>shown in grey.</w:t>
      </w:r>
      <w:r w:rsidR="00503456" w:rsidRPr="003F3299">
        <w:t xml:space="preserve"> </w:t>
      </w:r>
      <w:r w:rsidR="00516F5B" w:rsidRPr="003F3299">
        <w:t>The donor-acceptor complex gives a shorter decay and consequently a faster lifetime consistent with energy transfer.</w:t>
      </w:r>
      <w:r w:rsidR="00503456" w:rsidRPr="003F3299">
        <w:t xml:space="preserve"> </w:t>
      </w:r>
      <w:r w:rsidR="009A103F" w:rsidRPr="003F3299">
        <w:t>All molecular structures were generated with the indicated PDB file and PyMOL</w:t>
      </w:r>
      <w:r w:rsidR="00906D7F" w:rsidRPr="003F3299">
        <w:fldChar w:fldCharType="begin"/>
      </w:r>
      <w:r w:rsidR="002F57ED" w:rsidRPr="003F3299">
        <w:instrText xml:space="preserve"> ADDIN EN.CITE &lt;EndNote&gt;&lt;Cite&gt;&lt;Author&gt;The PyMOL Molecular Graphics System&lt;/Author&gt;&lt;Year&gt;2021&lt;/Year&gt;&lt;RecNum&gt;683&lt;/RecNum&gt;&lt;DisplayText&gt;&lt;style face="superscript"&gt;50&lt;/style&gt;&lt;/DisplayText&gt;&lt;record&gt;&lt;rec-number&gt;683&lt;/rec-number&gt;&lt;foreign-keys&gt;&lt;key app="EN" db-id="dwtt55wf109w9bett01x0dx02dvzafvar0zr" timestamp="1629043687"&gt;683&lt;/key&gt;&lt;/foreign-keys&gt;&lt;ref-type name="Computer Program"&gt;9&lt;/ref-type&gt;&lt;contributors&gt;&lt;authors&gt;&lt;author&gt;The PyMOL Molecular Graphics System, Version 2.4&lt;/author&gt;&lt;/authors&gt;&lt;/contributors&gt;&lt;titles&gt;&lt;title&gt;The PyMOL Molecular Graphics System, Version 2.4&lt;/title&gt;&lt;/titles&gt;&lt;dates&gt;&lt;year&gt;2021&lt;/year&gt;&lt;pub-dates&gt;&lt;date&gt;November&lt;/date&gt;&lt;/pub-dates&gt;&lt;/dates&gt;&lt;pub-location&gt;New York&lt;/pub-location&gt;&lt;publisher&gt;Schrodinger, LLC&lt;/publisher&gt;&lt;label&gt;PyMOL&lt;/label&gt;&lt;urls&gt;&lt;/urls&gt;&lt;custom3&gt;unpublished&lt;/custom3&gt;&lt;research-notes&gt;PyMOL&amp;#xD;&amp;#xD;The PyMOL Molecular Graphics System, Version 2.1, Schrödinger, LLC.&lt;/research-notes&gt;&lt;modified-date&gt;22/12/2015&lt;/modified-date&gt;&lt;/record&gt;&lt;/Cite&gt;&lt;/EndNote&gt;</w:instrText>
      </w:r>
      <w:r w:rsidR="00906D7F" w:rsidRPr="003F3299">
        <w:fldChar w:fldCharType="separate"/>
      </w:r>
      <w:r w:rsidR="002F57ED" w:rsidRPr="003F3299">
        <w:rPr>
          <w:vertAlign w:val="superscript"/>
        </w:rPr>
        <w:t>50</w:t>
      </w:r>
      <w:r w:rsidR="00906D7F" w:rsidRPr="003F3299">
        <w:fldChar w:fldCharType="end"/>
      </w:r>
      <w:r w:rsidR="00903F35" w:rsidRPr="003F3299">
        <w:t>.</w:t>
      </w:r>
      <w:r w:rsidR="00503456" w:rsidRPr="003F3299">
        <w:t xml:space="preserve"> </w:t>
      </w:r>
      <w:r w:rsidR="005E5C4D" w:rsidRPr="003F3299">
        <w:t>F</w:t>
      </w:r>
      <w:r w:rsidR="001D558C" w:rsidRPr="003F3299">
        <w:t xml:space="preserve">igure 1E-H has been modified from </w:t>
      </w:r>
      <w:r w:rsidR="00903F35" w:rsidRPr="003F3299">
        <w:t>Zhang et al.</w: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 </w:instrText>
      </w:r>
      <w:r w:rsidR="00906D7F"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906D7F" w:rsidRPr="003F3299">
        <w:instrText xml:space="preserve"> ADDIN EN.CITE.DATA </w:instrText>
      </w:r>
      <w:r w:rsidR="00906D7F" w:rsidRPr="003F3299">
        <w:fldChar w:fldCharType="end"/>
      </w:r>
      <w:r w:rsidR="00906D7F" w:rsidRPr="003F3299">
        <w:fldChar w:fldCharType="separate"/>
      </w:r>
      <w:r w:rsidR="00906D7F" w:rsidRPr="003F3299">
        <w:rPr>
          <w:vertAlign w:val="superscript"/>
        </w:rPr>
        <w:t>3</w:t>
      </w:r>
      <w:r w:rsidR="00906D7F" w:rsidRPr="003F3299">
        <w:fldChar w:fldCharType="end"/>
      </w:r>
      <w:r w:rsidR="001D558C" w:rsidRPr="003F3299">
        <w:t>.</w:t>
      </w:r>
    </w:p>
    <w:p w14:paraId="7DE24B86" w14:textId="77777777" w:rsidR="00DE00D2" w:rsidRPr="003F3299" w:rsidRDefault="00DE00D2" w:rsidP="006E6F63"/>
    <w:p w14:paraId="55775DB2" w14:textId="0963670E" w:rsidR="00DE00D2" w:rsidRPr="003F3299" w:rsidRDefault="00DE00D2" w:rsidP="006E6F63">
      <w:pPr>
        <w:rPr>
          <w:b/>
          <w:bCs/>
        </w:rPr>
      </w:pPr>
      <w:r w:rsidRPr="003F3299">
        <w:rPr>
          <w:b/>
          <w:bCs/>
        </w:rPr>
        <w:t>Figure 2</w:t>
      </w:r>
      <w:r w:rsidRPr="003F3299">
        <w:t xml:space="preserve">: </w:t>
      </w:r>
      <w:r w:rsidRPr="003F3299">
        <w:rPr>
          <w:b/>
          <w:bCs/>
        </w:rPr>
        <w:t>User interface of the FluorEssence program.</w:t>
      </w:r>
      <w:r w:rsidR="00503456" w:rsidRPr="003F3299">
        <w:t xml:space="preserve"> </w:t>
      </w:r>
      <w:r w:rsidR="001D558C" w:rsidRPr="003F3299">
        <w:t>(</w:t>
      </w:r>
      <w:r w:rsidRPr="003F3299">
        <w:rPr>
          <w:b/>
          <w:bCs/>
        </w:rPr>
        <w:t>A</w:t>
      </w:r>
      <w:r w:rsidR="001D558C" w:rsidRPr="003F3299">
        <w:t>)</w:t>
      </w:r>
      <w:r w:rsidRPr="003F3299">
        <w:t xml:space="preserve"> The opening window is shown with a circle around the red M.</w:t>
      </w:r>
      <w:r w:rsidR="00503456" w:rsidRPr="003F3299">
        <w:t xml:space="preserve"> </w:t>
      </w:r>
      <w:r w:rsidRPr="003F3299">
        <w:t>This must be clicked to connect the program with the fluorometer.</w:t>
      </w:r>
      <w:r w:rsidR="00503456" w:rsidRPr="003F3299">
        <w:t xml:space="preserve"> </w:t>
      </w:r>
      <w:r w:rsidR="001D558C" w:rsidRPr="003F3299">
        <w:t>(</w:t>
      </w:r>
      <w:r w:rsidRPr="003F3299">
        <w:rPr>
          <w:b/>
          <w:bCs/>
        </w:rPr>
        <w:t>B</w:t>
      </w:r>
      <w:r w:rsidR="001D558C" w:rsidRPr="003F3299">
        <w:t>)</w:t>
      </w:r>
      <w:r w:rsidRPr="003F3299">
        <w:t xml:space="preserve"> The experiment set-up window illustrat</w:t>
      </w:r>
      <w:r w:rsidR="001D558C" w:rsidRPr="003F3299">
        <w:t>es</w:t>
      </w:r>
      <w:r w:rsidRPr="003F3299">
        <w:t xml:space="preserve"> the different areas (</w:t>
      </w:r>
      <w:r w:rsidR="0068551A" w:rsidRPr="003F3299">
        <w:t>m</w:t>
      </w:r>
      <w:r w:rsidRPr="003F3299">
        <w:t xml:space="preserve">onos, </w:t>
      </w:r>
      <w:r w:rsidR="0068551A" w:rsidRPr="003F3299">
        <w:t>d</w:t>
      </w:r>
      <w:r w:rsidRPr="003F3299">
        <w:t xml:space="preserve">etectors, </w:t>
      </w:r>
      <w:r w:rsidR="0068551A" w:rsidRPr="003F3299">
        <w:t>a</w:t>
      </w:r>
      <w:r w:rsidRPr="003F3299">
        <w:t xml:space="preserve">ccessories) where scan relevant parameters are entered. </w:t>
      </w:r>
    </w:p>
    <w:p w14:paraId="00000093" w14:textId="77777777" w:rsidR="00403951" w:rsidRPr="003F3299" w:rsidRDefault="00403951" w:rsidP="006E6F63"/>
    <w:p w14:paraId="00000096" w14:textId="3418E34D" w:rsidR="00403951" w:rsidRPr="003F3299" w:rsidRDefault="00923F0D" w:rsidP="006E6F63">
      <w:r w:rsidRPr="003F3299">
        <w:rPr>
          <w:b/>
          <w:bCs/>
        </w:rPr>
        <w:t xml:space="preserve">Figure </w:t>
      </w:r>
      <w:r w:rsidR="002C72F2" w:rsidRPr="003F3299">
        <w:rPr>
          <w:b/>
          <w:bCs/>
        </w:rPr>
        <w:t>3</w:t>
      </w:r>
      <w:r w:rsidRPr="003F3299">
        <w:rPr>
          <w:b/>
          <w:bCs/>
        </w:rPr>
        <w:t>:</w:t>
      </w:r>
      <w:r w:rsidR="00503456" w:rsidRPr="003F3299">
        <w:rPr>
          <w:b/>
          <w:bCs/>
        </w:rPr>
        <w:t xml:space="preserve"> </w:t>
      </w:r>
      <w:r w:rsidR="009A103F" w:rsidRPr="003F3299">
        <w:rPr>
          <w:b/>
          <w:bCs/>
        </w:rPr>
        <w:t xml:space="preserve">FRET </w:t>
      </w:r>
      <w:r w:rsidR="001F2FB3" w:rsidRPr="003F3299">
        <w:rPr>
          <w:b/>
          <w:bCs/>
        </w:rPr>
        <w:t>distance s</w:t>
      </w:r>
      <w:r w:rsidR="009A103F" w:rsidRPr="003F3299">
        <w:rPr>
          <w:b/>
          <w:bCs/>
        </w:rPr>
        <w:t>hells determined for the SecA-PhoA</w:t>
      </w:r>
      <w:r w:rsidR="00903F35" w:rsidRPr="003F3299">
        <w:rPr>
          <w:b/>
          <w:bCs/>
        </w:rPr>
        <w:t>2 position</w:t>
      </w:r>
      <w:r w:rsidR="009A103F" w:rsidRPr="003F3299">
        <w:rPr>
          <w:b/>
          <w:bCs/>
        </w:rPr>
        <w:t>.</w:t>
      </w:r>
      <w:r w:rsidR="00503456" w:rsidRPr="003F3299">
        <w:t xml:space="preserve"> </w:t>
      </w:r>
      <w:r w:rsidR="009A103F" w:rsidRPr="003F3299">
        <w:t xml:space="preserve">FRET </w:t>
      </w:r>
      <w:r w:rsidR="001F2FB3" w:rsidRPr="003F3299">
        <w:t>distance shells constructed from the FRET distances and the associated uncertainties</w:t>
      </w:r>
      <w:r w:rsidR="00EC20A3" w:rsidRPr="003F3299">
        <w:t xml:space="preserve"> (</w:t>
      </w:r>
      <w:r w:rsidR="00EC20A3" w:rsidRPr="003F3299">
        <w:rPr>
          <w:b/>
          <w:bCs/>
        </w:rPr>
        <w:t>Table 1</w:t>
      </w:r>
      <w:r w:rsidR="00EC20A3" w:rsidRPr="003F3299">
        <w:t>)</w:t>
      </w:r>
      <w:r w:rsidR="001F2FB3" w:rsidRPr="003F3299">
        <w:t xml:space="preserve"> are depicted on the SecA-SecYEG complex</w:t>
      </w:r>
      <w:r w:rsidR="00903F35" w:rsidRPr="003F3299">
        <w:t xml:space="preserve"> (PDBID: 3DIN)</w:t>
      </w:r>
      <w:r w:rsidR="001F2FB3" w:rsidRPr="003F3299">
        <w:t>.</w:t>
      </w:r>
      <w:r w:rsidR="00503456" w:rsidRPr="003F3299">
        <w:t xml:space="preserve"> </w:t>
      </w:r>
      <w:r w:rsidR="00A93868" w:rsidRPr="003F3299">
        <w:t>(</w:t>
      </w:r>
      <w:r w:rsidR="00903F35" w:rsidRPr="003F3299">
        <w:rPr>
          <w:b/>
          <w:bCs/>
        </w:rPr>
        <w:t>A</w:t>
      </w:r>
      <w:r w:rsidR="00A6584D" w:rsidRPr="003F3299">
        <w:rPr>
          <w:b/>
          <w:bCs/>
        </w:rPr>
        <w:t>–</w:t>
      </w:r>
      <w:r w:rsidR="00903F35" w:rsidRPr="003F3299">
        <w:rPr>
          <w:b/>
          <w:bCs/>
        </w:rPr>
        <w:t>C</w:t>
      </w:r>
      <w:r w:rsidR="00A93868" w:rsidRPr="003F3299">
        <w:t>)</w:t>
      </w:r>
      <w:r w:rsidR="00903F35" w:rsidRPr="003F3299">
        <w:t xml:space="preserve"> FRET distance shells for the PhoA2 location </w:t>
      </w:r>
      <w:r w:rsidR="00903F35" w:rsidRPr="003F3299">
        <w:lastRenderedPageBreak/>
        <w:t>constructed with SecA37 (magenta), SecA321 (violet)</w:t>
      </w:r>
      <w:r w:rsidR="00A93868" w:rsidRPr="003F3299">
        <w:t>,</w:t>
      </w:r>
      <w:r w:rsidR="00903F35" w:rsidRPr="003F3299">
        <w:t xml:space="preserve"> and SecY292 (cyan), respectively at the center position.</w:t>
      </w:r>
      <w:r w:rsidR="00503456" w:rsidRPr="003F3299">
        <w:t xml:space="preserve"> </w:t>
      </w:r>
      <w:r w:rsidR="00903F35" w:rsidRPr="003F3299">
        <w:t>The shells are colored according to the center residue.</w:t>
      </w:r>
      <w:r w:rsidR="00503456" w:rsidRPr="003F3299">
        <w:t xml:space="preserve"> </w:t>
      </w:r>
      <w:r w:rsidR="00A93868" w:rsidRPr="003F3299">
        <w:t>(</w:t>
      </w:r>
      <w:r w:rsidR="00903F35" w:rsidRPr="003F3299">
        <w:rPr>
          <w:b/>
          <w:bCs/>
        </w:rPr>
        <w:t>D</w:t>
      </w:r>
      <w:r w:rsidR="00A93868" w:rsidRPr="003F3299">
        <w:t>)</w:t>
      </w:r>
      <w:r w:rsidR="00903F35" w:rsidRPr="003F3299">
        <w:t xml:space="preserve"> The intersection of the three FRET shells defines the location of PhoA2, shown in blue.</w:t>
      </w:r>
      <w:r w:rsidR="00503456" w:rsidRPr="003F3299">
        <w:t xml:space="preserve"> </w:t>
      </w:r>
      <w:r w:rsidR="00A93868" w:rsidRPr="003F3299">
        <w:t>(</w:t>
      </w:r>
      <w:r w:rsidR="00903F35" w:rsidRPr="003F3299">
        <w:rPr>
          <w:b/>
          <w:bCs/>
        </w:rPr>
        <w:t>E</w:t>
      </w:r>
      <w:r w:rsidR="00A6584D" w:rsidRPr="003F3299">
        <w:rPr>
          <w:b/>
          <w:bCs/>
        </w:rPr>
        <w:t>–</w:t>
      </w:r>
      <w:r w:rsidR="00903F35" w:rsidRPr="003F3299">
        <w:rPr>
          <w:b/>
          <w:bCs/>
        </w:rPr>
        <w:t>H</w:t>
      </w:r>
      <w:r w:rsidR="00A93868" w:rsidRPr="003F3299">
        <w:t>)</w:t>
      </w:r>
      <w:r w:rsidR="00903F35" w:rsidRPr="003F3299">
        <w:t xml:space="preserve"> Views are rotated approximately 180</w:t>
      </w:r>
      <w:r w:rsidR="00A93868" w:rsidRPr="003F3299">
        <w:t>°</w:t>
      </w:r>
      <w:r w:rsidR="00903F35" w:rsidRPr="003F3299">
        <w:t xml:space="preserve"> from A</w:t>
      </w:r>
      <w:r w:rsidR="00EF5B42" w:rsidRPr="003F3299">
        <w:t>–</w:t>
      </w:r>
      <w:r w:rsidR="00903F35" w:rsidRPr="003F3299">
        <w:t>D.</w:t>
      </w:r>
      <w:r w:rsidR="00503456" w:rsidRPr="003F3299">
        <w:t xml:space="preserve"> </w:t>
      </w:r>
      <w:r w:rsidR="003E39FB" w:rsidRPr="003F3299">
        <w:t>All molecular structures were generated with the indicated PDB file and PyMOL</w:t>
      </w:r>
      <w:r w:rsidR="00906D7F" w:rsidRPr="003F3299">
        <w:fldChar w:fldCharType="begin"/>
      </w:r>
      <w:r w:rsidR="002F57ED" w:rsidRPr="003F3299">
        <w:instrText xml:space="preserve"> ADDIN EN.CITE &lt;EndNote&gt;&lt;Cite&gt;&lt;Author&gt;The PyMOL Molecular Graphics System&lt;/Author&gt;&lt;Year&gt;2021&lt;/Year&gt;&lt;RecNum&gt;683&lt;/RecNum&gt;&lt;DisplayText&gt;&lt;style face="superscript"&gt;50&lt;/style&gt;&lt;/DisplayText&gt;&lt;record&gt;&lt;rec-number&gt;683&lt;/rec-number&gt;&lt;foreign-keys&gt;&lt;key app="EN" db-id="dwtt55wf109w9bett01x0dx02dvzafvar0zr" timestamp="1629043687"&gt;683&lt;/key&gt;&lt;/foreign-keys&gt;&lt;ref-type name="Computer Program"&gt;9&lt;/ref-type&gt;&lt;contributors&gt;&lt;authors&gt;&lt;author&gt;The PyMOL Molecular Graphics System, Version 2.4&lt;/author&gt;&lt;/authors&gt;&lt;/contributors&gt;&lt;titles&gt;&lt;title&gt;The PyMOL Molecular Graphics System, Version 2.4&lt;/title&gt;&lt;/titles&gt;&lt;dates&gt;&lt;year&gt;2021&lt;/year&gt;&lt;pub-dates&gt;&lt;date&gt;November&lt;/date&gt;&lt;/pub-dates&gt;&lt;/dates&gt;&lt;pub-location&gt;New York&lt;/pub-location&gt;&lt;publisher&gt;Schrodinger, LLC&lt;/publisher&gt;&lt;label&gt;PyMOL&lt;/label&gt;&lt;urls&gt;&lt;/urls&gt;&lt;custom3&gt;unpublished&lt;/custom3&gt;&lt;research-notes&gt;PyMOL&amp;#xD;&amp;#xD;The PyMOL Molecular Graphics System, Version 2.1, Schrödinger, LLC.&lt;/research-notes&gt;&lt;modified-date&gt;22/12/2015&lt;/modified-date&gt;&lt;/record&gt;&lt;/Cite&gt;&lt;/EndNote&gt;</w:instrText>
      </w:r>
      <w:r w:rsidR="00906D7F" w:rsidRPr="003F3299">
        <w:fldChar w:fldCharType="separate"/>
      </w:r>
      <w:r w:rsidR="002F57ED" w:rsidRPr="003F3299">
        <w:rPr>
          <w:vertAlign w:val="superscript"/>
        </w:rPr>
        <w:t>50</w:t>
      </w:r>
      <w:r w:rsidR="00906D7F" w:rsidRPr="003F3299">
        <w:fldChar w:fldCharType="end"/>
      </w:r>
      <w:r w:rsidR="003E39FB" w:rsidRPr="003F3299">
        <w:t>.</w:t>
      </w:r>
      <w:r w:rsidR="00903F35" w:rsidRPr="003F3299">
        <w:t xml:space="preserve"> </w:t>
      </w:r>
    </w:p>
    <w:p w14:paraId="00000097" w14:textId="77777777" w:rsidR="00403951" w:rsidRPr="003F3299" w:rsidRDefault="00403951" w:rsidP="006E6F63"/>
    <w:p w14:paraId="79F01D84" w14:textId="7A7D8820" w:rsidR="00A572B5" w:rsidRPr="003F3299" w:rsidRDefault="00923F0D" w:rsidP="006E6F63">
      <w:r w:rsidRPr="003F3299">
        <w:rPr>
          <w:b/>
          <w:bCs/>
        </w:rPr>
        <w:t xml:space="preserve">Figure </w:t>
      </w:r>
      <w:r w:rsidR="002C72F2" w:rsidRPr="003F3299">
        <w:rPr>
          <w:b/>
          <w:bCs/>
        </w:rPr>
        <w:t>4</w:t>
      </w:r>
      <w:r w:rsidRPr="003F3299">
        <w:rPr>
          <w:b/>
          <w:bCs/>
        </w:rPr>
        <w:t>:</w:t>
      </w:r>
      <w:r w:rsidR="00503456" w:rsidRPr="003F3299">
        <w:rPr>
          <w:b/>
          <w:bCs/>
        </w:rPr>
        <w:t xml:space="preserve"> </w:t>
      </w:r>
      <w:r w:rsidR="00903F35" w:rsidRPr="003F3299">
        <w:rPr>
          <w:b/>
          <w:bCs/>
        </w:rPr>
        <w:t xml:space="preserve">FRET distance </w:t>
      </w:r>
      <w:r w:rsidR="00A572B5" w:rsidRPr="003F3299">
        <w:rPr>
          <w:b/>
          <w:bCs/>
        </w:rPr>
        <w:t>shells determined for the SecA-PhoA22 position.</w:t>
      </w:r>
      <w:r w:rsidR="00503456" w:rsidRPr="003F3299">
        <w:t xml:space="preserve"> </w:t>
      </w:r>
      <w:r w:rsidR="00A572B5" w:rsidRPr="003F3299">
        <w:t>FRET distance shells constructed from the FRET distances and associated uncertainties</w:t>
      </w:r>
      <w:r w:rsidR="00EC20A3" w:rsidRPr="003F3299">
        <w:t xml:space="preserve"> (</w:t>
      </w:r>
      <w:r w:rsidR="00EC20A3" w:rsidRPr="003F3299">
        <w:rPr>
          <w:b/>
          <w:bCs/>
        </w:rPr>
        <w:t>Table 1</w:t>
      </w:r>
      <w:r w:rsidR="00EC20A3" w:rsidRPr="003F3299">
        <w:t>)</w:t>
      </w:r>
      <w:r w:rsidR="00A572B5" w:rsidRPr="003F3299">
        <w:t xml:space="preserve"> are depicted on the SecA-SecYEG complex (PDBID: 3DIN).</w:t>
      </w:r>
      <w:r w:rsidR="00503456" w:rsidRPr="003F3299">
        <w:t xml:space="preserve"> </w:t>
      </w:r>
      <w:r w:rsidR="001C248D" w:rsidRPr="003F3299">
        <w:t>(</w:t>
      </w:r>
      <w:r w:rsidR="00A572B5" w:rsidRPr="003F3299">
        <w:rPr>
          <w:b/>
          <w:bCs/>
        </w:rPr>
        <w:t>A</w:t>
      </w:r>
      <w:r w:rsidR="00CD564A" w:rsidRPr="003F3299">
        <w:rPr>
          <w:b/>
          <w:bCs/>
        </w:rPr>
        <w:t>–</w:t>
      </w:r>
      <w:r w:rsidR="00A572B5" w:rsidRPr="003F3299">
        <w:rPr>
          <w:b/>
          <w:bCs/>
        </w:rPr>
        <w:t>C</w:t>
      </w:r>
      <w:r w:rsidR="001C248D" w:rsidRPr="003F3299">
        <w:t>)</w:t>
      </w:r>
      <w:r w:rsidR="00A572B5" w:rsidRPr="003F3299">
        <w:t xml:space="preserve"> FRET distance shells for the PhoA22 location constructed with SecA37 (magenta), SecA321 (violet) and SecY292 (cyan), respectively at the center position.</w:t>
      </w:r>
      <w:r w:rsidR="00503456" w:rsidRPr="003F3299">
        <w:t xml:space="preserve"> </w:t>
      </w:r>
      <w:r w:rsidR="00A572B5" w:rsidRPr="003F3299">
        <w:t>The shells are colored according to the center residue.</w:t>
      </w:r>
      <w:r w:rsidR="00503456" w:rsidRPr="003F3299">
        <w:t xml:space="preserve"> </w:t>
      </w:r>
      <w:r w:rsidR="001C248D" w:rsidRPr="003F3299">
        <w:t>(</w:t>
      </w:r>
      <w:r w:rsidR="00A572B5" w:rsidRPr="003F3299">
        <w:rPr>
          <w:b/>
          <w:bCs/>
        </w:rPr>
        <w:t>D</w:t>
      </w:r>
      <w:r w:rsidR="001C248D" w:rsidRPr="003F3299">
        <w:t>)</w:t>
      </w:r>
      <w:r w:rsidR="00A572B5" w:rsidRPr="003F3299">
        <w:t xml:space="preserve"> The intersection of the three FRET shells defines the location of PhoA22, shown in yellow.</w:t>
      </w:r>
      <w:r w:rsidR="00503456" w:rsidRPr="003F3299">
        <w:t xml:space="preserve"> </w:t>
      </w:r>
      <w:r w:rsidR="001C248D" w:rsidRPr="003F3299">
        <w:t>(</w:t>
      </w:r>
      <w:r w:rsidR="00A572B5" w:rsidRPr="003F3299">
        <w:rPr>
          <w:b/>
          <w:bCs/>
        </w:rPr>
        <w:t>E</w:t>
      </w:r>
      <w:r w:rsidR="005D278D" w:rsidRPr="003F3299">
        <w:rPr>
          <w:b/>
          <w:bCs/>
        </w:rPr>
        <w:t>–</w:t>
      </w:r>
      <w:r w:rsidR="00A572B5" w:rsidRPr="003F3299">
        <w:rPr>
          <w:b/>
          <w:bCs/>
        </w:rPr>
        <w:t>H</w:t>
      </w:r>
      <w:r w:rsidR="001C248D" w:rsidRPr="003F3299">
        <w:t>)</w:t>
      </w:r>
      <w:r w:rsidR="00A572B5" w:rsidRPr="003F3299">
        <w:t xml:space="preserve"> Views are rotated approximately 180</w:t>
      </w:r>
      <w:r w:rsidR="001C248D" w:rsidRPr="003F3299">
        <w:t>°</w:t>
      </w:r>
      <w:r w:rsidR="00A572B5" w:rsidRPr="003F3299">
        <w:t xml:space="preserve"> from A-D.</w:t>
      </w:r>
      <w:r w:rsidR="00503456" w:rsidRPr="003F3299">
        <w:t xml:space="preserve"> </w:t>
      </w:r>
      <w:r w:rsidR="003E39FB" w:rsidRPr="003F3299">
        <w:t>All molecular structures were generated with the indicated PDB file and PyMOL</w:t>
      </w:r>
      <w:r w:rsidR="00906D7F" w:rsidRPr="003F3299">
        <w:fldChar w:fldCharType="begin"/>
      </w:r>
      <w:r w:rsidR="002F57ED" w:rsidRPr="003F3299">
        <w:instrText xml:space="preserve"> ADDIN EN.CITE &lt;EndNote&gt;&lt;Cite&gt;&lt;Author&gt;The PyMOL Molecular Graphics System&lt;/Author&gt;&lt;Year&gt;2021&lt;/Year&gt;&lt;RecNum&gt;683&lt;/RecNum&gt;&lt;DisplayText&gt;&lt;style face="superscript"&gt;50&lt;/style&gt;&lt;/DisplayText&gt;&lt;record&gt;&lt;rec-number&gt;683&lt;/rec-number&gt;&lt;foreign-keys&gt;&lt;key app="EN" db-id="dwtt55wf109w9bett01x0dx02dvzafvar0zr" timestamp="1629043687"&gt;683&lt;/key&gt;&lt;/foreign-keys&gt;&lt;ref-type name="Computer Program"&gt;9&lt;/ref-type&gt;&lt;contributors&gt;&lt;authors&gt;&lt;author&gt;The PyMOL Molecular Graphics System, Version 2.4&lt;/author&gt;&lt;/authors&gt;&lt;/contributors&gt;&lt;titles&gt;&lt;title&gt;The PyMOL Molecular Graphics System, Version 2.4&lt;/title&gt;&lt;/titles&gt;&lt;dates&gt;&lt;year&gt;2021&lt;/year&gt;&lt;pub-dates&gt;&lt;date&gt;November&lt;/date&gt;&lt;/pub-dates&gt;&lt;/dates&gt;&lt;pub-location&gt;New York&lt;/pub-location&gt;&lt;publisher&gt;Schrodinger, LLC&lt;/publisher&gt;&lt;label&gt;PyMOL&lt;/label&gt;&lt;urls&gt;&lt;/urls&gt;&lt;custom3&gt;unpublished&lt;/custom3&gt;&lt;research-notes&gt;PyMOL&amp;#xD;&amp;#xD;The PyMOL Molecular Graphics System, Version 2.1, Schrödinger, LLC.&lt;/research-notes&gt;&lt;modified-date&gt;22/12/2015&lt;/modified-date&gt;&lt;/record&gt;&lt;/Cite&gt;&lt;/EndNote&gt;</w:instrText>
      </w:r>
      <w:r w:rsidR="00906D7F" w:rsidRPr="003F3299">
        <w:fldChar w:fldCharType="separate"/>
      </w:r>
      <w:r w:rsidR="002F57ED" w:rsidRPr="003F3299">
        <w:rPr>
          <w:vertAlign w:val="superscript"/>
        </w:rPr>
        <w:t>50</w:t>
      </w:r>
      <w:r w:rsidR="00906D7F" w:rsidRPr="003F3299">
        <w:fldChar w:fldCharType="end"/>
      </w:r>
      <w:r w:rsidR="003E39FB" w:rsidRPr="003F3299">
        <w:t>.</w:t>
      </w:r>
      <w:r w:rsidR="00A572B5" w:rsidRPr="003F3299">
        <w:t xml:space="preserve"> </w:t>
      </w:r>
    </w:p>
    <w:p w14:paraId="00000098" w14:textId="0BA93B0E" w:rsidR="00403951" w:rsidRPr="003F3299" w:rsidRDefault="00403951" w:rsidP="006E6F63"/>
    <w:p w14:paraId="582E531B" w14:textId="7AD04B43" w:rsidR="009A103F" w:rsidRPr="003F3299" w:rsidRDefault="00923F0D" w:rsidP="006E6F63">
      <w:r w:rsidRPr="003F3299">
        <w:rPr>
          <w:b/>
          <w:bCs/>
        </w:rPr>
        <w:t xml:space="preserve">Figure </w:t>
      </w:r>
      <w:r w:rsidR="002C72F2" w:rsidRPr="003F3299">
        <w:rPr>
          <w:b/>
          <w:bCs/>
        </w:rPr>
        <w:t>5</w:t>
      </w:r>
      <w:r w:rsidRPr="003F3299">
        <w:rPr>
          <w:b/>
          <w:bCs/>
        </w:rPr>
        <w:t>:</w:t>
      </w:r>
      <w:r w:rsidR="00503456" w:rsidRPr="003F3299">
        <w:rPr>
          <w:b/>
          <w:bCs/>
        </w:rPr>
        <w:t xml:space="preserve"> </w:t>
      </w:r>
      <w:r w:rsidR="00A474BB" w:rsidRPr="003F3299">
        <w:rPr>
          <w:b/>
          <w:bCs/>
        </w:rPr>
        <w:t>FRET-mapped locations of PhoA2, PhoA22, PhoA</w:t>
      </w:r>
      <w:r w:rsidR="0086162A" w:rsidRPr="003F3299">
        <w:rPr>
          <w:b/>
          <w:bCs/>
        </w:rPr>
        <w:t>37</w:t>
      </w:r>
      <w:r w:rsidR="005D278D" w:rsidRPr="003F3299">
        <w:rPr>
          <w:b/>
          <w:bCs/>
        </w:rPr>
        <w:t>,</w:t>
      </w:r>
      <w:r w:rsidR="0086162A" w:rsidRPr="003F3299">
        <w:rPr>
          <w:b/>
          <w:bCs/>
        </w:rPr>
        <w:t xml:space="preserve"> and PhoA45 projected onto the </w:t>
      </w:r>
      <w:r w:rsidR="0086162A" w:rsidRPr="003F3299">
        <w:rPr>
          <w:b/>
          <w:bCs/>
          <w:i/>
          <w:iCs/>
        </w:rPr>
        <w:t>B. subtilis</w:t>
      </w:r>
      <w:r w:rsidR="0086162A" w:rsidRPr="003F3299">
        <w:rPr>
          <w:b/>
          <w:bCs/>
        </w:rPr>
        <w:t xml:space="preserve"> SecA – </w:t>
      </w:r>
      <w:r w:rsidR="0086162A" w:rsidRPr="003F3299">
        <w:rPr>
          <w:b/>
          <w:bCs/>
          <w:i/>
          <w:iCs/>
        </w:rPr>
        <w:t>Geobacillus thermodenitrificans</w:t>
      </w:r>
      <w:r w:rsidR="0086162A" w:rsidRPr="003F3299">
        <w:rPr>
          <w:b/>
          <w:bCs/>
        </w:rPr>
        <w:t xml:space="preserve"> SecYE cocrystal structure (PDBID: 5EUL).</w:t>
      </w:r>
      <w:r w:rsidR="00503456" w:rsidRPr="003F3299">
        <w:t xml:space="preserve"> </w:t>
      </w:r>
      <w:r w:rsidR="006F05D4" w:rsidRPr="003F3299">
        <w:t>(</w:t>
      </w:r>
      <w:r w:rsidR="006F05D4" w:rsidRPr="003F3299">
        <w:rPr>
          <w:b/>
          <w:bCs/>
        </w:rPr>
        <w:t>A</w:t>
      </w:r>
      <w:r w:rsidR="006F05D4" w:rsidRPr="003F3299">
        <w:t xml:space="preserve">) </w:t>
      </w:r>
      <w:r w:rsidR="002065C5" w:rsidRPr="003F3299">
        <w:t xml:space="preserve">Coloring of SecA-SecYE as in </w:t>
      </w:r>
      <w:r w:rsidR="002065C5" w:rsidRPr="003F3299">
        <w:rPr>
          <w:b/>
          <w:bCs/>
        </w:rPr>
        <w:t>Figure 1</w:t>
      </w:r>
      <w:r w:rsidR="002065C5" w:rsidRPr="003F3299">
        <w:t>.</w:t>
      </w:r>
      <w:r w:rsidR="00503456" w:rsidRPr="003F3299">
        <w:t xml:space="preserve"> </w:t>
      </w:r>
      <w:r w:rsidR="002065C5" w:rsidRPr="003F3299">
        <w:t>The OmpA peptide substrate inserted at the end of the THF is shown in pink.</w:t>
      </w:r>
      <w:r w:rsidR="00503456" w:rsidRPr="003F3299">
        <w:t xml:space="preserve"> </w:t>
      </w:r>
      <w:r w:rsidR="002065C5" w:rsidRPr="003F3299">
        <w:t>FRET-mapped regions were generated in the presence of ATP-</w:t>
      </w:r>
      <w:r w:rsidR="002065C5" w:rsidRPr="003F3299">
        <w:sym w:font="Symbol" w:char="F067"/>
      </w:r>
      <w:r w:rsidR="00EF30E6" w:rsidRPr="003F3299">
        <w:t>S, with PhoA2 shown in blue, PhoA22 in green, PhoA37 in yellow</w:t>
      </w:r>
      <w:r w:rsidR="005D278D" w:rsidRPr="003F3299">
        <w:t>,</w:t>
      </w:r>
      <w:r w:rsidR="00EF30E6" w:rsidRPr="003F3299">
        <w:t xml:space="preserve"> and PhoA45 in red.</w:t>
      </w:r>
      <w:r w:rsidR="00503456" w:rsidRPr="003F3299">
        <w:t xml:space="preserve"> </w:t>
      </w:r>
      <w:r w:rsidR="00EF30E6" w:rsidRPr="003F3299">
        <w:t>Overlap regions are shown in olive (PhoA22 and PhoA37) and orange (PhoA37 and PhoA45).</w:t>
      </w:r>
      <w:r w:rsidR="00503456" w:rsidRPr="003F3299">
        <w:t xml:space="preserve"> </w:t>
      </w:r>
      <w:r w:rsidR="00D072DD" w:rsidRPr="003F3299">
        <w:t>The peptide substrate (residues 749-791, cyan) was excised from the original structure and</w:t>
      </w:r>
      <w:r w:rsidR="000C5607" w:rsidRPr="003F3299">
        <w:t xml:space="preserve"> modeled into the putative binding region without any alterations to the structure</w:t>
      </w:r>
      <w:r w:rsidR="00D072DD" w:rsidRPr="003F3299">
        <w:t xml:space="preserve"> </w:t>
      </w:r>
      <w:r w:rsidR="000C5607" w:rsidRPr="003F3299">
        <w:t>(</w:t>
      </w:r>
      <w:r w:rsidR="00D072DD" w:rsidRPr="003F3299">
        <w:t>circled in red</w:t>
      </w:r>
      <w:r w:rsidR="000C5607" w:rsidRPr="003F3299">
        <w:t>)</w:t>
      </w:r>
      <w:r w:rsidR="00D072DD" w:rsidRPr="003F3299">
        <w:t>.</w:t>
      </w:r>
      <w:r w:rsidR="00503456" w:rsidRPr="003F3299">
        <w:t xml:space="preserve"> </w:t>
      </w:r>
      <w:r w:rsidR="001B6E69" w:rsidRPr="003F3299">
        <w:t>(</w:t>
      </w:r>
      <w:r w:rsidR="00D072DD" w:rsidRPr="003F3299">
        <w:rPr>
          <w:b/>
          <w:bCs/>
        </w:rPr>
        <w:t>B</w:t>
      </w:r>
      <w:r w:rsidR="00D072DD" w:rsidRPr="003F3299">
        <w:t>) Enlarged view of the modeled peptide substrate.</w:t>
      </w:r>
      <w:r w:rsidR="00503456" w:rsidRPr="003F3299">
        <w:t xml:space="preserve"> </w:t>
      </w:r>
      <w:r w:rsidR="00D072DD" w:rsidRPr="003F3299">
        <w:t>Residues 2 (Lys), 22 (Tyr), and 37 (Gly) of the OmpA peptide substrate are depicted in stick form in blue, green</w:t>
      </w:r>
      <w:r w:rsidR="005D278D" w:rsidRPr="003F3299">
        <w:t>,</w:t>
      </w:r>
      <w:r w:rsidR="00D072DD" w:rsidRPr="003F3299">
        <w:t xml:space="preserve"> and yellow, respectively.</w:t>
      </w:r>
      <w:r w:rsidR="00503456" w:rsidRPr="003F3299">
        <w:t xml:space="preserve"> </w:t>
      </w:r>
      <w:r w:rsidR="00D072DD" w:rsidRPr="003F3299">
        <w:t>These residues in the modeled peptides exhibit excellent agreement with the predicted FRET mapped locations.</w:t>
      </w:r>
      <w:r w:rsidR="00503456" w:rsidRPr="003F3299">
        <w:t xml:space="preserve"> </w:t>
      </w:r>
      <w:r w:rsidR="000C5607" w:rsidRPr="003F3299">
        <w:t>For clarity, the nanobody in the original structure has been omitted.</w:t>
      </w:r>
      <w:r w:rsidR="00503456" w:rsidRPr="003F3299">
        <w:t xml:space="preserve"> </w:t>
      </w:r>
      <w:r w:rsidR="004A21EA" w:rsidRPr="003F3299">
        <w:t>This figure has been modified from Zhang et al.</w:t>
      </w:r>
      <w:r w:rsidR="004A21EA"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4A21EA" w:rsidRPr="003F3299">
        <w:instrText xml:space="preserve"> ADDIN EN.CITE </w:instrText>
      </w:r>
      <w:r w:rsidR="004A21EA" w:rsidRPr="003F3299">
        <w:fldChar w:fldCharType="begin">
          <w:fldData xml:space="preserve">PEVuZE5vdGU+PENpdGU+PEF1dGhvcj5aaGFuZzwvQXV0aG9yPjxZZWFyPjIwMTc8L1llYXI+PFJl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</w:fldData>
        </w:fldChar>
      </w:r>
      <w:r w:rsidR="004A21EA" w:rsidRPr="003F3299">
        <w:instrText xml:space="preserve"> ADDIN EN.CITE.DATA </w:instrText>
      </w:r>
      <w:r w:rsidR="004A21EA" w:rsidRPr="003F3299">
        <w:fldChar w:fldCharType="end"/>
      </w:r>
      <w:r w:rsidR="004A21EA" w:rsidRPr="003F3299">
        <w:fldChar w:fldCharType="separate"/>
      </w:r>
      <w:r w:rsidR="004A21EA" w:rsidRPr="003F3299">
        <w:rPr>
          <w:vertAlign w:val="superscript"/>
        </w:rPr>
        <w:t>3</w:t>
      </w:r>
      <w:r w:rsidR="004A21EA" w:rsidRPr="003F3299">
        <w:fldChar w:fldCharType="end"/>
      </w:r>
      <w:r w:rsidR="004A21EA" w:rsidRPr="003F3299">
        <w:t>.</w:t>
      </w:r>
    </w:p>
    <w:p w14:paraId="317CE18B" w14:textId="77777777" w:rsidR="004A21EA" w:rsidRPr="003F3299" w:rsidRDefault="004A21EA" w:rsidP="006E6F63">
      <w:pPr>
        <w:rPr>
          <w:b/>
          <w:bCs/>
        </w:rPr>
      </w:pPr>
    </w:p>
    <w:p w14:paraId="00DF9AA4" w14:textId="23E44CD7" w:rsidR="009A103F" w:rsidRPr="003F3299" w:rsidRDefault="009A103F" w:rsidP="006E6F63">
      <w:r w:rsidRPr="003F3299">
        <w:rPr>
          <w:b/>
          <w:bCs/>
        </w:rPr>
        <w:t>Table 1: Transfer Efficiencies and Distances Determined for the SecA-PhoA-SecYEG complex</w:t>
      </w:r>
      <w:r w:rsidR="009F6417" w:rsidRPr="003F3299">
        <w:rPr>
          <w:b/>
          <w:bCs/>
        </w:rPr>
        <w:t>.</w:t>
      </w:r>
      <w:r w:rsidR="00503456" w:rsidRPr="003F3299">
        <w:rPr>
          <w:b/>
          <w:bCs/>
        </w:rPr>
        <w:t xml:space="preserve"> </w:t>
      </w:r>
      <w:r w:rsidR="00583550" w:rsidRPr="003F3299">
        <w:t>FRET</w:t>
      </w:r>
      <w:r w:rsidR="009F6417" w:rsidRPr="003F3299">
        <w:t xml:space="preserve"> </w:t>
      </w:r>
      <w:r w:rsidR="00583550" w:rsidRPr="003F3299">
        <w:t>e</w:t>
      </w:r>
      <w:r w:rsidR="009F6417" w:rsidRPr="003F3299">
        <w:t>fficienc</w:t>
      </w:r>
      <w:r w:rsidR="00583550" w:rsidRPr="003F3299">
        <w:t>i</w:t>
      </w:r>
      <w:r w:rsidR="009F6417" w:rsidRPr="003F3299">
        <w:t>es, distances</w:t>
      </w:r>
      <w:r w:rsidR="00B727D5" w:rsidRPr="003F3299">
        <w:t>,</w:t>
      </w:r>
      <w:r w:rsidR="009F6417" w:rsidRPr="003F3299">
        <w:t xml:space="preserve"> and R</w:t>
      </w:r>
      <w:r w:rsidR="009F6417" w:rsidRPr="003F3299">
        <w:rPr>
          <w:vertAlign w:val="subscript"/>
        </w:rPr>
        <w:t>0</w:t>
      </w:r>
      <w:r w:rsidR="009F6417" w:rsidRPr="003F3299">
        <w:t xml:space="preserve"> values are given for </w:t>
      </w:r>
      <w:r w:rsidR="00583550" w:rsidRPr="003F3299">
        <w:t xml:space="preserve">the </w:t>
      </w:r>
      <w:r w:rsidR="009F6417" w:rsidRPr="003F3299">
        <w:t>12 distances used for mapping</w:t>
      </w:r>
      <w:r w:rsidR="00583550" w:rsidRPr="003F3299">
        <w:t xml:space="preserve"> the </w:t>
      </w:r>
      <w:r w:rsidR="00E21596" w:rsidRPr="003F3299">
        <w:t xml:space="preserve">preprotein </w:t>
      </w:r>
      <w:r w:rsidR="00583550" w:rsidRPr="003F3299">
        <w:t>binding site</w:t>
      </w:r>
      <w:r w:rsidR="009F6417" w:rsidRPr="003F3299">
        <w:t>.</w:t>
      </w:r>
    </w:p>
    <w:p w14:paraId="50379F1A" w14:textId="3B093507" w:rsidR="009A103F" w:rsidRPr="003F3299" w:rsidRDefault="009A103F" w:rsidP="006E6F63"/>
    <w:p w14:paraId="03A83CBD" w14:textId="01457D1A" w:rsidR="00EE26DC" w:rsidRPr="003F3299" w:rsidRDefault="00EE26DC" w:rsidP="006E6F63">
      <w:r w:rsidRPr="003F3299">
        <w:rPr>
          <w:b/>
          <w:bCs/>
        </w:rPr>
        <w:t>Supplementa</w:t>
      </w:r>
      <w:r w:rsidR="006F4FEB" w:rsidRPr="003F3299">
        <w:rPr>
          <w:b/>
          <w:bCs/>
        </w:rPr>
        <w:t xml:space="preserve">ry </w:t>
      </w:r>
      <w:r w:rsidRPr="003F3299">
        <w:rPr>
          <w:b/>
          <w:bCs/>
        </w:rPr>
        <w:t xml:space="preserve">Figure 1: </w:t>
      </w:r>
      <w:r w:rsidRPr="003F3299">
        <w:t>FRET distance shell</w:t>
      </w:r>
      <w:r w:rsidR="006F4FEB" w:rsidRPr="003F3299">
        <w:t xml:space="preserve">, </w:t>
      </w:r>
      <w:r w:rsidRPr="003F3299">
        <w:t>shown in pink dots</w:t>
      </w:r>
      <w:r w:rsidR="00CF0049" w:rsidRPr="003F3299">
        <w:t>,</w:t>
      </w:r>
      <w:r w:rsidRPr="003F3299">
        <w:t xml:space="preserve"> determined for the SecA37 residue and the PhoA 37 residue on the SecA-SecYEG complex (PDBID: 3DIN).</w:t>
      </w:r>
      <w:r w:rsidR="00151F42" w:rsidRPr="003F3299">
        <w:t xml:space="preserve"> </w:t>
      </w:r>
      <w:r w:rsidRPr="003F3299">
        <w:t>Sec A is shown in light grey, SecYEG is shown in dark grey and the SecA37 residue is shown in magenta.</w:t>
      </w:r>
    </w:p>
    <w:p w14:paraId="6B441EB0" w14:textId="062721AE" w:rsidR="00EE26DC" w:rsidRPr="003F3299" w:rsidRDefault="00EE26DC" w:rsidP="006E6F63">
      <w:pPr>
        <w:rPr>
          <w:b/>
          <w:bCs/>
        </w:rPr>
      </w:pPr>
    </w:p>
    <w:p w14:paraId="377191AF" w14:textId="5230B5A1" w:rsidR="00EE26DC" w:rsidRPr="003F3299" w:rsidRDefault="00EE26DC" w:rsidP="006E6F63">
      <w:r w:rsidRPr="003F3299">
        <w:rPr>
          <w:b/>
          <w:bCs/>
        </w:rPr>
        <w:t>Supplementa</w:t>
      </w:r>
      <w:r w:rsidR="006F4FEB" w:rsidRPr="003F3299">
        <w:rPr>
          <w:b/>
          <w:bCs/>
        </w:rPr>
        <w:t xml:space="preserve">ry </w:t>
      </w:r>
      <w:r w:rsidRPr="003F3299">
        <w:rPr>
          <w:b/>
          <w:bCs/>
        </w:rPr>
        <w:t xml:space="preserve">Figure 2: </w:t>
      </w:r>
      <w:r w:rsidRPr="003F3299">
        <w:t>FRET distance shell</w:t>
      </w:r>
      <w:r w:rsidR="00CF0049" w:rsidRPr="003F3299">
        <w:t xml:space="preserve">, </w:t>
      </w:r>
      <w:r w:rsidRPr="003F3299">
        <w:t>shown in pink dots</w:t>
      </w:r>
      <w:r w:rsidR="00CF0049" w:rsidRPr="003F3299">
        <w:t>,</w:t>
      </w:r>
      <w:r w:rsidRPr="003F3299">
        <w:t xml:space="preserve"> determined for the SecA321 residue and the PhoA 37 residue on the SecA-SecYEG complex (PDBID: 3DIN).</w:t>
      </w:r>
      <w:r w:rsidR="00151F42" w:rsidRPr="003F3299">
        <w:t xml:space="preserve"> </w:t>
      </w:r>
      <w:r w:rsidRPr="003F3299">
        <w:t>Sec A is shown in light grey, SecYEG is shown in dark grey and the SecA321 residue is shown in violet.</w:t>
      </w:r>
    </w:p>
    <w:p w14:paraId="2643D6CC" w14:textId="6E61E6F6" w:rsidR="00EE26DC" w:rsidRPr="003F3299" w:rsidRDefault="00EE26DC" w:rsidP="006E6F63">
      <w:pPr>
        <w:rPr>
          <w:b/>
          <w:bCs/>
        </w:rPr>
      </w:pPr>
    </w:p>
    <w:p w14:paraId="27C186F9" w14:textId="55FCF89F" w:rsidR="00EE26DC" w:rsidRPr="003F3299" w:rsidRDefault="00EE26DC" w:rsidP="006E6F63">
      <w:r w:rsidRPr="003F3299">
        <w:rPr>
          <w:b/>
          <w:bCs/>
        </w:rPr>
        <w:t>Supplementa</w:t>
      </w:r>
      <w:r w:rsidR="006F4FEB" w:rsidRPr="003F3299">
        <w:rPr>
          <w:b/>
          <w:bCs/>
        </w:rPr>
        <w:t xml:space="preserve">ry </w:t>
      </w:r>
      <w:r w:rsidRPr="003F3299">
        <w:rPr>
          <w:b/>
          <w:bCs/>
        </w:rPr>
        <w:t xml:space="preserve">Figure 3: </w:t>
      </w:r>
      <w:r w:rsidRPr="003F3299">
        <w:t>FRET distance shel</w:t>
      </w:r>
      <w:r w:rsidR="00CF0049" w:rsidRPr="003F3299">
        <w:t xml:space="preserve">l, </w:t>
      </w:r>
      <w:r w:rsidRPr="003F3299">
        <w:t>shown in pink dots</w:t>
      </w:r>
      <w:r w:rsidR="00CF0049" w:rsidRPr="003F3299">
        <w:t>,</w:t>
      </w:r>
      <w:r w:rsidRPr="003F3299">
        <w:t xml:space="preserve"> determined for the SecY292 residue and the PhoA 37 residue on the SecA-SecYEG complex (PDBID: 3DIN).</w:t>
      </w:r>
      <w:r w:rsidR="00151F42" w:rsidRPr="003F3299">
        <w:t xml:space="preserve"> </w:t>
      </w:r>
      <w:r w:rsidRPr="003F3299">
        <w:t>Sec A is shown in light grey, SecYEG is shown in dark grey and the SecY292 residue is shown in cyan.</w:t>
      </w:r>
    </w:p>
    <w:p w14:paraId="0000009C" w14:textId="040C7622" w:rsidR="00403951" w:rsidRPr="003F3299" w:rsidRDefault="00923F0D" w:rsidP="006E6F63">
      <w:pPr>
        <w:rPr>
          <w:b/>
        </w:rPr>
      </w:pPr>
      <w:r w:rsidRPr="003F3299">
        <w:rPr>
          <w:b/>
        </w:rPr>
        <w:lastRenderedPageBreak/>
        <w:t xml:space="preserve">DISCUSSION: </w:t>
      </w:r>
    </w:p>
    <w:p w14:paraId="0000009D" w14:textId="64DAD482" w:rsidR="00403951" w:rsidRPr="003F3299" w:rsidRDefault="00923F0D" w:rsidP="006E6F63">
      <w:pPr>
        <w:pBdr>
          <w:top w:val="none" w:sz="0" w:space="0" w:color="000000"/>
          <w:left w:val="none" w:sz="0" w:space="0" w:color="000000"/>
          <w:bottom w:val="none" w:sz="0" w:space="0" w:color="000000"/>
          <w:right w:val="none" w:sz="0" w:space="0" w:color="000000"/>
          <w:between w:val="none" w:sz="0" w:space="0" w:color="000000"/>
        </w:pBdr>
      </w:pPr>
      <w:r w:rsidRPr="003F3299">
        <w:t xml:space="preserve">Through </w:t>
      </w:r>
      <w:r w:rsidR="00E9208E">
        <w:t>the</w:t>
      </w:r>
      <w:r w:rsidRPr="003F3299">
        <w:t xml:space="preserve"> use of the FRET mapping methodology, we identified the signal sequence binding site on the SecA protein.</w:t>
      </w:r>
      <w:r w:rsidR="00503456" w:rsidRPr="003F3299">
        <w:t xml:space="preserve"> </w:t>
      </w:r>
      <w:r w:rsidRPr="003F3299">
        <w:t>Importantly, the presence of a 3-</w:t>
      </w:r>
      <w:r w:rsidR="00B727D5" w:rsidRPr="003F3299">
        <w:t xml:space="preserve">D </w:t>
      </w:r>
      <w:r w:rsidRPr="003F3299">
        <w:t>crystal structure of the complex greatly facilitated our study.</w:t>
      </w:r>
      <w:r w:rsidR="00503456" w:rsidRPr="003F3299">
        <w:t xml:space="preserve"> </w:t>
      </w:r>
      <w:r w:rsidRPr="003F3299">
        <w:t>The strength of this mapping methodology lies in the ability to use an existing structure to identify locations for labeling.</w:t>
      </w:r>
      <w:r w:rsidR="00503456" w:rsidRPr="003F3299">
        <w:t xml:space="preserve"> </w:t>
      </w:r>
      <w:r w:rsidRPr="003F3299">
        <w:t>This methodology cannot be used to determine a 3-</w:t>
      </w:r>
      <w:r w:rsidR="003F7138" w:rsidRPr="003F3299">
        <w:t xml:space="preserve">D </w:t>
      </w:r>
      <w:r w:rsidRPr="003F3299">
        <w:t>structure</w:t>
      </w:r>
      <w:r w:rsidR="00951DFA" w:rsidRPr="003F3299">
        <w:t>; however,</w:t>
      </w:r>
      <w:r w:rsidRPr="003F3299">
        <w:t xml:space="preserve"> determin</w:t>
      </w:r>
      <w:r w:rsidR="00E66C99" w:rsidRPr="003F3299">
        <w:t>ation of</w:t>
      </w:r>
      <w:r w:rsidRPr="003F3299">
        <w:t xml:space="preserve"> structural elements</w:t>
      </w:r>
      <w:r w:rsidR="00906D7F" w:rsidRPr="003F3299">
        <w:fldChar w:fldCharType="begin"/>
      </w:r>
      <w:r w:rsidR="002F57ED" w:rsidRPr="003F3299">
        <w:instrText xml:space="preserve"> ADDIN EN.CITE &lt;EndNote&gt;&lt;Cite&gt;&lt;Author&gt;Wheatley&lt;/Author&gt;&lt;Year&gt;2012&lt;/Year&gt;&lt;RecNum&gt;687&lt;/RecNum&gt;&lt;DisplayText&gt;&lt;style face="superscript"&gt;56&lt;/style&gt;&lt;/DisplayText&gt;&lt;record&gt;&lt;rec-number&gt;687&lt;/rec-number&gt;&lt;foreign-keys&gt;&lt;key app="EN" db-id="dwtt55wf109w9bett01x0dx02dvzafvar0zr" timestamp="1629325347"&gt;687&lt;/key&gt;&lt;/foreign-keys&gt;&lt;ref-type name="Case"&gt;7&lt;/ref-type&gt;&lt;contributors&gt;&lt;authors&gt;&lt;author&gt;Wheatley, Elizabeth G&lt;/author&gt;&lt;author&gt;Pieniazek, Susan N&lt;/author&gt;&lt;author&gt;Vitoc, Iulia&lt;/author&gt;&lt;author&gt;Mukerji, Ishita&lt;/author&gt;&lt;author&gt;Beveridge, D L&lt;/author&gt;&lt;/authors&gt;&lt;/contributors&gt;&lt;titles&gt;&lt;title&gt;Chapter 5 Molecular Dynamics Structure Prediction of a Novel Protein-DNA Complex: Two HU Proteins with a DNA Four-way Junction&lt;/title&gt;&lt;secondary-title&gt;Innovations in Biomolecular Modeling and Simulations: Volume 2&lt;/secondary-title&gt;&lt;/titles&gt;&lt;pages&gt;111-128&lt;/pages&gt;&lt;volume&gt;2&lt;/volume&gt;&lt;dates&gt;&lt;year&gt;2012&lt;/year&gt;&lt;/dates&gt;&lt;publisher&gt;The Royal Society of Chemistry&lt;/publisher&gt;&lt;isbn&gt;978-1-84973-462-2&lt;/isbn&gt;&lt;urls&gt;&lt;/urls&gt;&lt;electronic-resource-num&gt;10.1039/9781849735056-00111&lt;/electronic-resource-num&gt;&lt;/record&gt;&lt;/Cite&gt;&lt;/EndNote&gt;</w:instrText>
      </w:r>
      <w:r w:rsidR="00906D7F" w:rsidRPr="003F3299">
        <w:fldChar w:fldCharType="separate"/>
      </w:r>
      <w:r w:rsidR="002F57ED" w:rsidRPr="003F3299">
        <w:rPr>
          <w:vertAlign w:val="superscript"/>
        </w:rPr>
        <w:t>56</w:t>
      </w:r>
      <w:r w:rsidR="00906D7F" w:rsidRPr="003F3299">
        <w:fldChar w:fldCharType="end"/>
      </w:r>
      <w:r w:rsidRPr="003F3299">
        <w:t>, refin</w:t>
      </w:r>
      <w:r w:rsidR="00E66C99" w:rsidRPr="003F3299">
        <w:t>ement of</w:t>
      </w:r>
      <w:r w:rsidRPr="003F3299">
        <w:t xml:space="preserve"> an existing structure</w:t>
      </w:r>
      <w:r w:rsidR="00906D7F" w:rsidRPr="003F3299">
        <w:fldChar w:fldCharType="begin"/>
      </w:r>
      <w:r w:rsidR="002F57ED" w:rsidRPr="003F3299">
        <w:instrText xml:space="preserve"> ADDIN EN.CITE &lt;EndNote&gt;&lt;Cite&gt;&lt;Author&gt;Auclair&lt;/Author&gt;&lt;Year&gt;2013&lt;/Year&gt;&lt;RecNum&gt;600&lt;/RecNum&gt;&lt;DisplayText&gt;&lt;style face="superscript"&gt;49&lt;/style&gt;&lt;/DisplayText&gt;&lt;record&gt;&lt;rec-number&gt;600&lt;/rec-number&gt;&lt;foreign-keys&gt;&lt;key app="EN" db-id="dwtt55wf109w9bett01x0dx02dvzafvar0zr" timestamp="0"&gt;600&lt;/key&gt;&lt;/foreign-keys&gt;&lt;ref-type name="Journal Article"&gt;17&lt;/ref-type&gt;&lt;contributors&gt;&lt;authors&gt;&lt;author&gt;Auclair, S.&lt;/author&gt;&lt;author&gt;Oliver, D.&lt;/author&gt;&lt;author&gt;Mukerji, I.&lt;/author&gt;&lt;/authors&gt;&lt;/contributors&gt;&lt;titles&gt;&lt;title&gt;Defining the solution sate dimer structure of Escherichia coli SecA using Forster resonance energy transfer.&lt;/title&gt;&lt;secondary-title&gt;Biochemistry&lt;/secondary-title&gt;&lt;/titles&gt;&lt;periodical&gt;&lt;full-title&gt;Biochemistry&lt;/full-title&gt;&lt;/periodical&gt;&lt;pages&gt;2388-2401&lt;/pages&gt;&lt;volume&gt;52&lt;/volume&gt;&lt;dates&gt;&lt;year&gt;2013&lt;/year&gt;&lt;/dates&gt;&lt;urls&gt;&lt;/urls&gt;&lt;/record&gt;&lt;/Cite&gt;&lt;/EndNote&gt;</w:instrText>
      </w:r>
      <w:r w:rsidR="00906D7F" w:rsidRPr="003F3299">
        <w:fldChar w:fldCharType="separate"/>
      </w:r>
      <w:r w:rsidR="002F57ED" w:rsidRPr="003F3299">
        <w:rPr>
          <w:vertAlign w:val="superscript"/>
        </w:rPr>
        <w:t>49</w:t>
      </w:r>
      <w:r w:rsidR="00906D7F" w:rsidRPr="003F3299">
        <w:fldChar w:fldCharType="end"/>
      </w:r>
      <w:r w:rsidRPr="003F3299">
        <w:t>, determin</w:t>
      </w:r>
      <w:r w:rsidR="00E66C99" w:rsidRPr="003F3299">
        <w:t>ation of</w:t>
      </w:r>
      <w:r w:rsidRPr="003F3299">
        <w:t xml:space="preserve"> a binding site location</w:t>
      </w:r>
      <w:r w:rsidR="00906D7F" w:rsidRPr="003F3299">
        <w:fldChar w:fldCharType="begin"/>
      </w:r>
      <w:r w:rsidR="00372AC7" w:rsidRPr="003F3299">
        <w:instrText xml:space="preserve"> ADDIN EN.CITE &lt;EndNote&gt;&lt;Cite&gt;&lt;Author&gt;Zhang&lt;/Author&gt;&lt;Year&gt;2016&lt;/Year&gt;&lt;RecNum&gt;648&lt;/RecNum&gt;&lt;DisplayText&gt;&lt;style face="superscript"&gt;2,32&lt;/style&gt;&lt;/DisplayText&gt;&lt;record&gt;&lt;rec-number&gt;648&lt;/rec-number&gt;&lt;foreign-keys&gt;&lt;key app="EN" db-id="dwtt55wf109w9bett01x0dx02dvzafvar0zr" timestamp="1469482242"&gt;648&lt;/key&gt;&lt;/foreign-keys&gt;&lt;ref-type name="Journal Article"&gt;17&lt;/ref-type&gt;&lt;contributors&gt;&lt;authors&gt;&lt;author&gt;Zhang, Q.&lt;/author&gt;&lt;author&gt;Li, Y.&lt;/author&gt;&lt;author&gt;Olson, R.&lt;/author&gt;&lt;author&gt;Mukerji, I.&lt;/author&gt;&lt;author&gt;Oliver, D.&lt;/author&gt;&lt;/authors&gt;&lt;/contributors&gt;&lt;titles&gt;&lt;title&gt;Conserved SecA signal peptide-binding site revealed by engineered protein chimeras and Forester resonance energy transfer&lt;/title&gt;&lt;secondary-title&gt;Biochemistry&lt;/secondary-title&gt;&lt;/titles&gt;&lt;periodical&gt;&lt;full-title&gt;Biochemistry&lt;/full-title&gt;&lt;/periodical&gt;&lt;pages&gt;1291-1300&lt;/pages&gt;&lt;volume&gt;55&lt;/volume&gt;&lt;dates&gt;&lt;year&gt;2016&lt;/year&gt;&lt;/dates&gt;&lt;urls&gt;&lt;/urls&gt;&lt;/record&gt;&lt;/Cite&gt;&lt;Cite&gt;&lt;Author&gt;Auclair&lt;/Author&gt;&lt;Year&gt;2010&lt;/Year&gt;&lt;RecNum&gt;554&lt;/RecNum&gt;&lt;record&gt;&lt;rec-number&gt;554&lt;/rec-number&gt;&lt;foreign-keys&gt;&lt;key app="EN" db-id="dwtt55wf109w9bett01x0dx02dvzafvar0zr" timestamp="0"&gt;554&lt;/key&gt;&lt;/foreign-keys&gt;&lt;ref-type name="Journal Article"&gt;17&lt;/ref-type&gt;&lt;contributors&gt;&lt;authors&gt;&lt;author&gt;Auclair, S.&lt;/author&gt;&lt;author&gt;Moses, J.&lt;/author&gt;&lt;author&gt;Musial-Siwek, M.&lt;/author&gt;&lt;author&gt;Kendall, D.&lt;/author&gt;&lt;author&gt;Oliver, D.&lt;/author&gt;&lt;author&gt;Mukerji, I.&lt;/author&gt;&lt;/authors&gt;&lt;/contributors&gt;&lt;titles&gt;&lt;title&gt;Mapping of the signal peptide-binding domain of Escherichia coli SecA using Forster resonance energy transfer.&lt;/title&gt;&lt;secondary-title&gt;Biochemistry&lt;/secondary-title&gt;&lt;/titles&gt;&lt;periodical&gt;&lt;full-title&gt;Biochemistry&lt;/full-title&gt;&lt;/periodical&gt;&lt;pages&gt;782-792&lt;/pages&gt;&lt;volume&gt;49&lt;/volume&gt;&lt;dates&gt;&lt;year&gt;2010&lt;/year&gt;&lt;/dates&gt;&lt;urls&gt;&lt;/urls&gt;&lt;/record&gt;&lt;/Cite&gt;&lt;/EndNote&gt;</w:instrText>
      </w:r>
      <w:r w:rsidR="00906D7F" w:rsidRPr="003F3299">
        <w:fldChar w:fldCharType="separate"/>
      </w:r>
      <w:r w:rsidR="00372AC7" w:rsidRPr="003F3299">
        <w:rPr>
          <w:vertAlign w:val="superscript"/>
        </w:rPr>
        <w:t>2,32</w:t>
      </w:r>
      <w:r w:rsidR="00906D7F" w:rsidRPr="003F3299">
        <w:fldChar w:fldCharType="end"/>
      </w:r>
      <w:r w:rsidR="001B6E69" w:rsidRPr="003F3299">
        <w:t>,</w:t>
      </w:r>
      <w:r w:rsidR="00C71DA8" w:rsidRPr="003F3299">
        <w:t xml:space="preserve"> </w:t>
      </w:r>
      <w:r w:rsidRPr="003F3299">
        <w:t>or elucidati</w:t>
      </w:r>
      <w:r w:rsidR="00E66C99" w:rsidRPr="003F3299">
        <w:t>on of</w:t>
      </w:r>
      <w:r w:rsidRPr="003F3299">
        <w:t xml:space="preserve"> dynamic motion</w:t>
      </w:r>
      <w:r w:rsidR="00906D7F" w:rsidRPr="003F3299">
        <w:fldChar w:fldCharType="begin"/>
      </w:r>
      <w:r w:rsidR="002F57ED" w:rsidRPr="003F3299">
        <w:instrText xml:space="preserve"> ADDIN EN.CITE &lt;EndNote&gt;&lt;Cite&gt;&lt;Author&gt;Vitoc&lt;/Author&gt;&lt;Year&gt;2011&lt;/Year&gt;&lt;RecNum&gt;688&lt;/RecNum&gt;&lt;DisplayText&gt;&lt;style face="superscript"&gt;57&lt;/style&gt;&lt;/DisplayText&gt;&lt;record&gt;&lt;rec-number&gt;688&lt;/rec-number&gt;&lt;foreign-keys&gt;&lt;key app="EN" db-id="dwtt55wf109w9bett01x0dx02dvzafvar0zr" timestamp="1629325576"&gt;688&lt;/key&gt;&lt;/foreign-keys&gt;&lt;ref-type name="Journal Article"&gt;17&lt;/ref-type&gt;&lt;contributors&gt;&lt;authors&gt;&lt;author&gt;Vitoc, C. I.&lt;/author&gt;&lt;author&gt;Mukerji, I.&lt;/author&gt;&lt;/authors&gt;&lt;/contributors&gt;&lt;auth-address&gt;Molecular Biology and Biochemistry Department, Molecular Biophysics Program, Wesleyan University, Middletown, Connecticut 06459-0175, United States.&lt;/auth-address&gt;&lt;titles&gt;&lt;title&gt;HU binding to a DNA four-way junction probed by Forster resonance energy transfer&lt;/title&gt;&lt;secondary-title&gt;Biochemistry&lt;/secondary-title&gt;&lt;/titles&gt;&lt;periodical&gt;&lt;full-title&gt;Biochemistry&lt;/full-title&gt;&lt;/periodical&gt;&lt;pages&gt;1432-41&lt;/pages&gt;&lt;volume&gt;50&lt;/volume&gt;&lt;number&gt;9&lt;/number&gt;&lt;keywords&gt;&lt;keyword&gt;DNA, Bacterial/*chemistry/genetics&lt;/keyword&gt;&lt;keyword&gt;DNA, Cruciform/chemistry/*metabolism&lt;/keyword&gt;&lt;keyword&gt;DNA-Binding Proteins/chemistry/*metabolism&lt;/keyword&gt;&lt;keyword&gt;Escherichia coli/genetics/*metabolism&lt;/keyword&gt;&lt;keyword&gt;Escherichia coli Proteins/chemistry/*metabolism&lt;/keyword&gt;&lt;keyword&gt;*Fluorescence Resonance Energy Transfer&lt;/keyword&gt;&lt;keyword&gt;Gene Expression Regulation, Bacterial&lt;/keyword&gt;&lt;keyword&gt;Magnesium/chemistry&lt;/keyword&gt;&lt;keyword&gt;Potassium/chemistry&lt;/keyword&gt;&lt;keyword&gt;Protein Binding&lt;/keyword&gt;&lt;keyword&gt;Sodium/chemistry&lt;/keyword&gt;&lt;/keywords&gt;&lt;dates&gt;&lt;year&gt;2011&lt;/year&gt;&lt;pub-dates&gt;&lt;date&gt;Mar 08&lt;/date&gt;&lt;/pub-dates&gt;&lt;/dates&gt;&lt;isbn&gt;1520-4995 (Electronic)&amp;#xD;0006-2960 (Linking)&lt;/isbn&gt;&lt;accession-num&gt;21230005&lt;/accession-num&gt;&lt;urls&gt;&lt;related-urls&gt;&lt;url&gt;http://www.ncbi.nlm.nih.gov/pubmed/21230005&lt;/url&gt;&lt;/related-urls&gt;&lt;/urls&gt;&lt;custom2&gt;PMC4724199&lt;/custom2&gt;&lt;electronic-resource-num&gt;10.1021/bi1007589&lt;/electronic-resource-num&gt;&lt;/record&gt;&lt;/Cite&gt;&lt;/EndNote&gt;</w:instrText>
      </w:r>
      <w:r w:rsidR="00906D7F" w:rsidRPr="003F3299">
        <w:fldChar w:fldCharType="separate"/>
      </w:r>
      <w:r w:rsidR="002F57ED" w:rsidRPr="003F3299">
        <w:rPr>
          <w:vertAlign w:val="superscript"/>
        </w:rPr>
        <w:t>57</w:t>
      </w:r>
      <w:r w:rsidR="00906D7F" w:rsidRPr="003F3299">
        <w:fldChar w:fldCharType="end"/>
      </w:r>
      <w:r w:rsidR="00C71DA8" w:rsidRPr="003F3299">
        <w:t xml:space="preserve">, </w:t>
      </w:r>
      <w:r w:rsidRPr="003F3299">
        <w:t>are all possible applications of this method.</w:t>
      </w:r>
    </w:p>
    <w:p w14:paraId="474F6F23" w14:textId="3D4EEDBF" w:rsidR="003D7F1F" w:rsidRPr="003F3299" w:rsidRDefault="003D7F1F" w:rsidP="006E6F63">
      <w:pPr>
        <w:pBdr>
          <w:top w:val="none" w:sz="0" w:space="0" w:color="000000"/>
          <w:left w:val="none" w:sz="0" w:space="1" w:color="000000"/>
          <w:bottom w:val="none" w:sz="0" w:space="0" w:color="000000"/>
          <w:right w:val="none" w:sz="0" w:space="0" w:color="000000"/>
          <w:between w:val="none" w:sz="0" w:space="0" w:color="000000"/>
        </w:pBdr>
      </w:pPr>
    </w:p>
    <w:p w14:paraId="000000A0" w14:textId="321EB508" w:rsidR="00403951" w:rsidRPr="003F3299" w:rsidRDefault="00923F0D" w:rsidP="006E6F63">
      <w:pPr>
        <w:pBdr>
          <w:top w:val="none" w:sz="0" w:space="0" w:color="000000"/>
          <w:left w:val="none" w:sz="0" w:space="1" w:color="000000"/>
          <w:bottom w:val="none" w:sz="0" w:space="0" w:color="000000"/>
          <w:right w:val="none" w:sz="0" w:space="0" w:color="000000"/>
          <w:between w:val="none" w:sz="0" w:space="0" w:color="000000"/>
        </w:pBdr>
      </w:pPr>
      <w:r w:rsidRPr="003F3299">
        <w:t>In the SecYEG-SecA-PhoA complex, the three labeling sites form a triangle around the putative binding site (</w:t>
      </w:r>
      <w:r w:rsidRPr="003F3299">
        <w:rPr>
          <w:b/>
          <w:bCs/>
        </w:rPr>
        <w:t>Figure 1</w:t>
      </w:r>
      <w:r w:rsidRPr="003F3299">
        <w:t>).</w:t>
      </w:r>
      <w:r w:rsidR="00503456" w:rsidRPr="003F3299">
        <w:t xml:space="preserve"> </w:t>
      </w:r>
      <w:r w:rsidR="00DC08AE" w:rsidRPr="003F3299">
        <w:t>The employment of multiple distance measurements from the vertices of this triangle to the same residue refines the location information similar to GPS navigation methods.</w:t>
      </w:r>
      <w:r w:rsidR="00503456" w:rsidRPr="003F3299">
        <w:t xml:space="preserve"> </w:t>
      </w:r>
      <w:r w:rsidR="009D5DE9" w:rsidRPr="003F3299">
        <w:t>Three sites, SecA37, SecA341</w:t>
      </w:r>
      <w:r w:rsidR="001B6E69" w:rsidRPr="003F3299">
        <w:t>,</w:t>
      </w:r>
      <w:r w:rsidR="009D5DE9" w:rsidRPr="003F3299">
        <w:t xml:space="preserve"> and SecY292, were identified on SecA and SecY </w:t>
      </w:r>
      <w:r w:rsidR="0055206D" w:rsidRPr="003F3299">
        <w:t>along with</w:t>
      </w:r>
      <w:r w:rsidR="009D5DE9" w:rsidRPr="003F3299">
        <w:t xml:space="preserve"> four sites</w:t>
      </w:r>
      <w:r w:rsidR="0055206D" w:rsidRPr="003F3299">
        <w:t>,</w:t>
      </w:r>
      <w:r w:rsidR="009D5DE9" w:rsidRPr="003F3299">
        <w:t xml:space="preserve"> PhoA2, PhoA22, PhoA37, PhoA45 in the signal sequence and early mature region of the preprotein to give a total of 12 distances</w:t>
      </w:r>
      <w:r w:rsidR="0033104F" w:rsidRPr="003F3299">
        <w:t xml:space="preserve"> for mapping the location of the signal peptide (</w:t>
      </w:r>
      <w:r w:rsidR="0033104F" w:rsidRPr="003F3299">
        <w:rPr>
          <w:b/>
          <w:bCs/>
        </w:rPr>
        <w:t>Table 1</w:t>
      </w:r>
      <w:r w:rsidR="0033104F" w:rsidRPr="003F3299">
        <w:t>)</w:t>
      </w:r>
      <w:r w:rsidR="009D5DE9" w:rsidRPr="003F3299">
        <w:t>.</w:t>
      </w:r>
      <w:r w:rsidR="00503456" w:rsidRPr="003F3299">
        <w:t xml:space="preserve"> </w:t>
      </w:r>
      <w:r w:rsidR="009D5DE9" w:rsidRPr="003F3299">
        <w:t>Importantly, to improve the accuracy of the distance measurements, labeling sites should be</w:t>
      </w:r>
      <w:r w:rsidR="009F12E4" w:rsidRPr="003F3299">
        <w:t xml:space="preserve"> located</w:t>
      </w:r>
      <w:r w:rsidR="009D5DE9" w:rsidRPr="003F3299">
        <w:t xml:space="preserve"> in relatively static regions of the protein</w:t>
      </w:r>
      <w:r w:rsidR="00DD3269" w:rsidRPr="003F3299">
        <w:t>, such as in secondary structure elements rather than loops</w:t>
      </w:r>
      <w:r w:rsidR="009D5DE9" w:rsidRPr="003F3299">
        <w:t>.</w:t>
      </w:r>
      <w:r w:rsidR="00503456" w:rsidRPr="003F3299">
        <w:t xml:space="preserve"> </w:t>
      </w:r>
      <w:r w:rsidR="00DA5EBD" w:rsidRPr="003F3299">
        <w:t>Furthermore, sites should also be in locations that are relatively accessible to solvent for ease and increased efficiency of labeling.</w:t>
      </w:r>
      <w:r w:rsidR="00503456" w:rsidRPr="003F3299">
        <w:t xml:space="preserve"> </w:t>
      </w:r>
      <w:r w:rsidR="0055206D" w:rsidRPr="003F3299">
        <w:t>Within the SecA-PhoA-SecYEG complex, t</w:t>
      </w:r>
      <w:r w:rsidR="00EF06EE" w:rsidRPr="003F3299">
        <w:t>he performance of d</w:t>
      </w:r>
      <w:r w:rsidRPr="003F3299">
        <w:t xml:space="preserve">istance measurements from </w:t>
      </w:r>
      <w:r w:rsidR="00DC08AE" w:rsidRPr="003F3299">
        <w:t>the triangle</w:t>
      </w:r>
      <w:r w:rsidR="00F64E83" w:rsidRPr="003F3299">
        <w:t xml:space="preserve"> sites or vertices</w:t>
      </w:r>
      <w:r w:rsidRPr="003F3299">
        <w:t xml:space="preserve"> to residues </w:t>
      </w:r>
      <w:r w:rsidR="00EF06EE" w:rsidRPr="003F3299">
        <w:t>in the binding substrate were</w:t>
      </w:r>
      <w:r w:rsidRPr="003F3299">
        <w:t xml:space="preserve"> sufficient for locating </w:t>
      </w:r>
      <w:r w:rsidR="00EF06EE" w:rsidRPr="003F3299">
        <w:t>the residues in the binding substrate</w:t>
      </w:r>
      <w:r w:rsidRPr="003F3299">
        <w:t xml:space="preserve"> to a relatively small area </w:t>
      </w:r>
      <w:r w:rsidR="00DC08AE" w:rsidRPr="003F3299">
        <w:t>(</w:t>
      </w:r>
      <w:r w:rsidR="00DC08AE" w:rsidRPr="003F3299">
        <w:rPr>
          <w:b/>
          <w:bCs/>
        </w:rPr>
        <w:t>Fig</w:t>
      </w:r>
      <w:r w:rsidR="001B6E69" w:rsidRPr="003F3299">
        <w:rPr>
          <w:b/>
          <w:bCs/>
        </w:rPr>
        <w:t>ure</w:t>
      </w:r>
      <w:r w:rsidR="00DC08AE" w:rsidRPr="003F3299">
        <w:rPr>
          <w:b/>
          <w:bCs/>
        </w:rPr>
        <w:t xml:space="preserve"> </w:t>
      </w:r>
      <w:r w:rsidR="00F64E83" w:rsidRPr="003F3299">
        <w:rPr>
          <w:b/>
          <w:bCs/>
        </w:rPr>
        <w:t>3D</w:t>
      </w:r>
      <w:r w:rsidR="00DC08AE" w:rsidRPr="003F3299">
        <w:rPr>
          <w:b/>
          <w:bCs/>
        </w:rPr>
        <w:t>,</w:t>
      </w:r>
      <w:r w:rsidR="00F64E83" w:rsidRPr="003F3299">
        <w:rPr>
          <w:b/>
          <w:bCs/>
        </w:rPr>
        <w:t>H</w:t>
      </w:r>
      <w:r w:rsidR="007775F9" w:rsidRPr="003F3299">
        <w:t xml:space="preserve"> and </w:t>
      </w:r>
      <w:r w:rsidR="003C05C6" w:rsidRPr="003F3299">
        <w:rPr>
          <w:b/>
          <w:bCs/>
        </w:rPr>
        <w:t xml:space="preserve">Figure </w:t>
      </w:r>
      <w:r w:rsidR="00F64E83" w:rsidRPr="003F3299">
        <w:rPr>
          <w:b/>
          <w:bCs/>
        </w:rPr>
        <w:t>4D</w:t>
      </w:r>
      <w:r w:rsidR="003C05C6" w:rsidRPr="003F3299">
        <w:rPr>
          <w:b/>
          <w:bCs/>
        </w:rPr>
        <w:t>,</w:t>
      </w:r>
      <w:r w:rsidR="00F64E83" w:rsidRPr="003F3299">
        <w:rPr>
          <w:b/>
          <w:bCs/>
        </w:rPr>
        <w:t>H</w:t>
      </w:r>
      <w:r w:rsidR="00DC08AE" w:rsidRPr="003F3299">
        <w:t>)</w:t>
      </w:r>
      <w:r w:rsidRPr="003F3299">
        <w:t>.</w:t>
      </w:r>
      <w:r w:rsidR="00503456" w:rsidRPr="003F3299">
        <w:t xml:space="preserve"> </w:t>
      </w:r>
      <w:r w:rsidRPr="003F3299">
        <w:t>Identification of the intersected area from the multiple distance measurements</w:t>
      </w:r>
      <w:r w:rsidR="00DC08AE" w:rsidRPr="003F3299">
        <w:t xml:space="preserve"> significantly</w:t>
      </w:r>
      <w:r w:rsidRPr="003F3299">
        <w:t xml:space="preserve"> refines the location from that of single distance measurement, </w:t>
      </w:r>
      <w:r w:rsidR="003F0CB6" w:rsidRPr="003F3299">
        <w:t xml:space="preserve">as shown in </w:t>
      </w:r>
      <w:r w:rsidR="003F0CB6" w:rsidRPr="003F3299">
        <w:rPr>
          <w:b/>
          <w:bCs/>
        </w:rPr>
        <w:t xml:space="preserve">Figure </w:t>
      </w:r>
      <w:r w:rsidR="00F64E83" w:rsidRPr="003F3299">
        <w:rPr>
          <w:b/>
          <w:bCs/>
        </w:rPr>
        <w:t>3</w:t>
      </w:r>
      <w:r w:rsidR="00F64E83" w:rsidRPr="003F3299">
        <w:t xml:space="preserve"> </w:t>
      </w:r>
      <w:r w:rsidR="003F0CB6" w:rsidRPr="003F3299">
        <w:t xml:space="preserve">and </w:t>
      </w:r>
      <w:r w:rsidR="00C57733" w:rsidRPr="003F3299">
        <w:rPr>
          <w:b/>
          <w:bCs/>
        </w:rPr>
        <w:t xml:space="preserve">Figure </w:t>
      </w:r>
      <w:r w:rsidR="00F64E83" w:rsidRPr="003F3299">
        <w:rPr>
          <w:b/>
          <w:bCs/>
        </w:rPr>
        <w:t>4</w:t>
      </w:r>
      <w:r w:rsidRPr="003F3299">
        <w:t>.</w:t>
      </w:r>
      <w:r w:rsidR="00503456" w:rsidRPr="003F3299">
        <w:t xml:space="preserve"> </w:t>
      </w:r>
      <w:r w:rsidR="0055206D" w:rsidRPr="003F3299">
        <w:t xml:space="preserve">Thus, when using this method, </w:t>
      </w:r>
      <w:r w:rsidR="00C57733" w:rsidRPr="003F3299">
        <w:t xml:space="preserve">the </w:t>
      </w:r>
      <w:r w:rsidR="0055206D" w:rsidRPr="003F3299">
        <w:t>measurement of multiple distances is strongly recommended.</w:t>
      </w:r>
      <w:r w:rsidR="00503456" w:rsidRPr="003F3299">
        <w:t xml:space="preserve"> </w:t>
      </w:r>
      <w:r w:rsidR="00DC08AE" w:rsidRPr="003F3299">
        <w:t>Although t</w:t>
      </w:r>
      <w:r w:rsidR="008D2877" w:rsidRPr="003F3299">
        <w:t>his method can identify regions of molecules involved in binding</w:t>
      </w:r>
      <w:r w:rsidR="00C57733" w:rsidRPr="003F3299">
        <w:t>,</w:t>
      </w:r>
      <w:r w:rsidR="007C7E93" w:rsidRPr="003F3299">
        <w:t xml:space="preserve"> for example</w:t>
      </w:r>
      <w:r w:rsidR="00DC08AE" w:rsidRPr="003F3299">
        <w:t xml:space="preserve">, it </w:t>
      </w:r>
      <w:r w:rsidR="008D2877" w:rsidRPr="003F3299">
        <w:t>does not provide precise structural information</w:t>
      </w:r>
      <w:r w:rsidR="00951DFA" w:rsidRPr="003F3299">
        <w:t>;</w:t>
      </w:r>
      <w:r w:rsidR="008D2877" w:rsidRPr="003F3299">
        <w:t xml:space="preserve"> such information is best obtained from other structural methods such as X-ray, NMR, and </w:t>
      </w:r>
      <w:r w:rsidR="006A5FA1" w:rsidRPr="003F3299">
        <w:t>cryo-</w:t>
      </w:r>
      <w:r w:rsidR="008D2877" w:rsidRPr="003F3299">
        <w:t>EM.</w:t>
      </w:r>
      <w:r w:rsidR="00503456" w:rsidRPr="003F3299">
        <w:t xml:space="preserve"> </w:t>
      </w:r>
      <w:r w:rsidR="00A16A9A" w:rsidRPr="003F3299">
        <w:t xml:space="preserve">FRET distances can be used to </w:t>
      </w:r>
      <w:r w:rsidR="009C5D22" w:rsidRPr="003F3299">
        <w:t xml:space="preserve">effectively </w:t>
      </w:r>
      <w:r w:rsidR="00A16A9A" w:rsidRPr="003F3299">
        <w:t>refine an existing structure</w:t>
      </w:r>
      <w:r w:rsidR="00A16A9A" w:rsidRPr="003F3299">
        <w:fldChar w:fldCharType="begin">
          <w:fldData xml:space="preserve">PEVuZE5vdGU+PENpdGU+PEF1dGhvcj5EaW11cmE8L0F1dGhvcj48WWVhcj4yMDE2PC9ZZWFyPjxS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</w:fldData>
        </w:fldChar>
      </w:r>
      <w:r w:rsidR="00A16A9A" w:rsidRPr="003F3299">
        <w:instrText xml:space="preserve"> ADDIN EN.CITE </w:instrText>
      </w:r>
      <w:r w:rsidR="00A16A9A" w:rsidRPr="003F3299">
        <w:fldChar w:fldCharType="begin">
          <w:fldData xml:space="preserve">PEVuZE5vdGU+PENpdGU+PEF1dGhvcj5EaW11cmE8L0F1dGhvcj48WWVhcj4yMDE2PC9ZZWFyPjxS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</w:fldData>
        </w:fldChar>
      </w:r>
      <w:r w:rsidR="00A16A9A" w:rsidRPr="003F3299">
        <w:instrText xml:space="preserve"> ADDIN EN.CITE.DATA </w:instrText>
      </w:r>
      <w:r w:rsidR="00A16A9A" w:rsidRPr="003F3299">
        <w:fldChar w:fldCharType="end"/>
      </w:r>
      <w:r w:rsidR="00A16A9A" w:rsidRPr="003F3299">
        <w:fldChar w:fldCharType="separate"/>
      </w:r>
      <w:r w:rsidR="00A16A9A" w:rsidRPr="003F3299">
        <w:rPr>
          <w:vertAlign w:val="superscript"/>
        </w:rPr>
        <w:t>18,19</w:t>
      </w:r>
      <w:r w:rsidR="00A16A9A" w:rsidRPr="003F3299">
        <w:fldChar w:fldCharType="end"/>
      </w:r>
      <w:r w:rsidR="009C5D22" w:rsidRPr="003F3299">
        <w:t xml:space="preserve"> or model</w:t>
      </w:r>
      <w:r w:rsidR="008A7E73" w:rsidRPr="003F3299">
        <w:t>, in this case</w:t>
      </w:r>
      <w:r w:rsidR="00A07F3A" w:rsidRPr="003F3299">
        <w:t>,</w:t>
      </w:r>
      <w:r w:rsidR="008A7E73" w:rsidRPr="003F3299">
        <w:t xml:space="preserve"> that was not possible as no model of the signal sequence bound to SecA exists.</w:t>
      </w:r>
    </w:p>
    <w:p w14:paraId="3AB624E4" w14:textId="0FB515C8" w:rsidR="008D2877" w:rsidRPr="003F3299" w:rsidRDefault="008D2877" w:rsidP="006E6F63">
      <w:pPr>
        <w:pBdr>
          <w:top w:val="none" w:sz="0" w:space="0" w:color="000000"/>
          <w:left w:val="none" w:sz="0" w:space="1" w:color="000000"/>
          <w:bottom w:val="none" w:sz="0" w:space="0" w:color="000000"/>
          <w:right w:val="none" w:sz="0" w:space="0" w:color="000000"/>
          <w:between w:val="none" w:sz="0" w:space="0" w:color="000000"/>
        </w:pBdr>
      </w:pPr>
    </w:p>
    <w:p w14:paraId="3718A4DB" w14:textId="13B801DC" w:rsidR="00317F67" w:rsidRPr="003F3299" w:rsidRDefault="00317F67" w:rsidP="006E6F63">
      <w:pPr>
        <w:pBdr>
          <w:top w:val="none" w:sz="0" w:space="0" w:color="000000"/>
          <w:left w:val="none" w:sz="0" w:space="1" w:color="000000"/>
          <w:bottom w:val="none" w:sz="0" w:space="0" w:color="000000"/>
          <w:right w:val="none" w:sz="0" w:space="0" w:color="000000"/>
          <w:between w:val="none" w:sz="0" w:space="0" w:color="000000"/>
        </w:pBdr>
      </w:pPr>
      <w:r w:rsidRPr="003F3299">
        <w:t xml:space="preserve">To ensure that </w:t>
      </w:r>
      <w:r w:rsidR="007C7E93" w:rsidRPr="003F3299">
        <w:t>dye</w:t>
      </w:r>
      <w:r w:rsidRPr="003F3299">
        <w:t xml:space="preserve"> labeling occurs at only desired locations</w:t>
      </w:r>
      <w:r w:rsidR="0033104F" w:rsidRPr="003F3299">
        <w:t xml:space="preserve"> and FRET distance measurements are accurate</w:t>
      </w:r>
      <w:r w:rsidRPr="003F3299">
        <w:t xml:space="preserve">, the use of mutagenesis for labeling is </w:t>
      </w:r>
      <w:r w:rsidR="0055206D" w:rsidRPr="003F3299">
        <w:t>preferred</w:t>
      </w:r>
      <w:r w:rsidRPr="003F3299">
        <w:t>.</w:t>
      </w:r>
      <w:r w:rsidR="00503456" w:rsidRPr="003F3299">
        <w:t xml:space="preserve"> </w:t>
      </w:r>
      <w:r w:rsidRPr="003F3299">
        <w:t xml:space="preserve">Generation of a Cys-less mutant requires relatively conservative mutation of Cys residues to Ser or </w:t>
      </w:r>
      <w:r w:rsidR="003E19A9" w:rsidRPr="003F3299">
        <w:t>similar residues</w:t>
      </w:r>
      <w:r w:rsidRPr="003F3299">
        <w:t xml:space="preserve"> in the otherwise </w:t>
      </w:r>
      <w:r w:rsidR="00996B54">
        <w:t>wild-type</w:t>
      </w:r>
      <w:r w:rsidRPr="003F3299">
        <w:t xml:space="preserve"> protein using site-directed mutagenesis </w:t>
      </w:r>
      <w:r w:rsidR="003E19A9" w:rsidRPr="003F3299">
        <w:t>methods.</w:t>
      </w:r>
      <w:r w:rsidR="00503456" w:rsidRPr="003F3299">
        <w:t xml:space="preserve"> </w:t>
      </w:r>
      <w:r w:rsidRPr="003F3299">
        <w:t>In the current study, Cys mutations were introduced into Cys-free versions of SecA and SecYEG</w:t>
      </w:r>
      <w:r w:rsidR="0055206D" w:rsidRPr="003F3299">
        <w:t xml:space="preserve"> for labeling</w:t>
      </w:r>
      <w:r w:rsidR="00906D7F" w:rsidRPr="003F3299">
        <w:fldChar w:fldCharType="begin"/>
      </w:r>
      <w:r w:rsidR="008E3E4A" w:rsidRPr="003F3299">
        <w:instrText xml:space="preserve"> ADDIN EN.CITE &lt;EndNote&gt;&lt;Cite&gt;&lt;Author&gt;Jilaveanu&lt;/Author&gt;&lt;Year&gt;2007&lt;/Year&gt;&lt;RecNum&gt;527&lt;/RecNum&gt;&lt;DisplayText&gt;&lt;style face="superscript"&gt;37&lt;/style&gt;&lt;/DisplayText&gt;&lt;record&gt;&lt;rec-number&gt;527&lt;/rec-number&gt;&lt;foreign-keys&gt;&lt;key app="EN" db-id="dwtt55wf109w9bett01x0dx02dvzafvar0zr" timestamp="0"&gt;527&lt;/key&gt;&lt;/foreign-keys&gt;&lt;ref-type name="Journal Article"&gt;17&lt;/ref-type&gt;&lt;contributors&gt;&lt;authors&gt;&lt;author&gt;Jilaveanu, L. B.&lt;/author&gt;&lt;author&gt;Oliver, D.&lt;/author&gt;&lt;/authors&gt;&lt;/contributors&gt;&lt;titles&gt;&lt;title&gt;In vivo membrane topology of Escherichia coli SecA ATPase reveals extensive periplasmic exposure of multiple functionally important domains clustering on one face of SecA&lt;/title&gt;&lt;secondary-title&gt;J Biol Chem&lt;/secondary-title&gt;&lt;/titles&gt;&lt;periodical&gt;&lt;full-title&gt;Journal of Biological Chemistry&lt;/full-title&gt;&lt;abbr-1&gt;J Biol Chem&lt;/abbr-1&gt;&lt;/periodical&gt;&lt;pages&gt;4661-4668&lt;/pages&gt;&lt;volume&gt;282&lt;/volume&gt;&lt;dates&gt;&lt;year&gt;2007&lt;/year&gt;&lt;/dates&gt;&lt;urls&gt;&lt;/urls&gt;&lt;/record&gt;&lt;/Cite&gt;&lt;/EndNote&gt;</w:instrText>
      </w:r>
      <w:r w:rsidR="00906D7F" w:rsidRPr="003F3299">
        <w:fldChar w:fldCharType="separate"/>
      </w:r>
      <w:r w:rsidR="008E3E4A" w:rsidRPr="003F3299">
        <w:rPr>
          <w:vertAlign w:val="superscript"/>
        </w:rPr>
        <w:t>37</w:t>
      </w:r>
      <w:r w:rsidR="00906D7F" w:rsidRPr="003F3299">
        <w:fldChar w:fldCharType="end"/>
      </w:r>
      <w:r w:rsidRPr="003F3299">
        <w:t>.</w:t>
      </w:r>
      <w:r w:rsidR="00503456" w:rsidRPr="003F3299">
        <w:t xml:space="preserve"> </w:t>
      </w:r>
      <w:r w:rsidR="006A5FA1" w:rsidRPr="003F3299">
        <w:t>The a</w:t>
      </w:r>
      <w:r w:rsidR="003E19A9" w:rsidRPr="003F3299">
        <w:t>ctivity of the mutant protein</w:t>
      </w:r>
      <w:r w:rsidRPr="003F3299">
        <w:t xml:space="preserve"> was verified with a growth assay followed by an </w:t>
      </w:r>
      <w:r w:rsidRPr="003F3299">
        <w:rPr>
          <w:i/>
          <w:iCs/>
        </w:rPr>
        <w:t>in vitro</w:t>
      </w:r>
      <w:r w:rsidRPr="003F3299">
        <w:t xml:space="preserve"> malachite green ATPase assay</w:t>
      </w:r>
      <w:r w:rsidR="00906D7F" w:rsidRPr="003F3299">
        <w:fldChar w:fldCharType="begin"/>
      </w:r>
      <w:r w:rsidR="008E3E4A" w:rsidRPr="003F3299">
        <w:instrText xml:space="preserve"> ADDIN EN.CITE &lt;EndNote&gt;&lt;Cite&gt;&lt;Author&gt;Lanzetta&lt;/Author&gt;&lt;Year&gt;1979&lt;/Year&gt;&lt;RecNum&gt;246&lt;/RecNum&gt;&lt;DisplayText&gt;&lt;style face="superscript"&gt;41,42&lt;/style&gt;&lt;/DisplayText&gt;&lt;record&gt;&lt;rec-number&gt;246&lt;/rec-number&gt;&lt;foreign-keys&gt;&lt;key app="EN" db-id="dwtt55wf109w9bett01x0dx02dvzafvar0zr" timestamp="0"&gt;246&lt;/key&gt;&lt;/foreign-keys&gt;&lt;ref-type name="Journal Article"&gt;17&lt;/ref-type&gt;&lt;contributors&gt;&lt;authors&gt;&lt;author&gt;Lanzetta, P. A.&lt;/author&gt;&lt;author&gt;Alvarez, L. J.&lt;/author&gt;&lt;author&gt;Reinach, P. S.&lt;/author&gt;&lt;author&gt;Candia, O. A.&lt;/author&gt;&lt;/authors&gt;&lt;/contributors&gt;&lt;titles&gt;&lt;title&gt;An improved assay for nanomole amounts of inorganic phosphate.&lt;/title&gt;&lt;secondary-title&gt;Anal Biochem&lt;/secondary-title&gt;&lt;/titles&gt;&lt;periodical&gt;&lt;full-title&gt;Analytical Biochemistry&lt;/full-title&gt;&lt;abbr-1&gt;Anal Biochem&lt;/abbr-1&gt;&lt;/periodical&gt;&lt;pages&gt;95-97&lt;/pages&gt;&lt;volume&gt;100&lt;/volume&gt;&lt;dates&gt;&lt;year&gt;1979&lt;/year&gt;&lt;/dates&gt;&lt;urls&gt;&lt;/urls&gt;&lt;/record&gt;&lt;/Cite&gt;&lt;Cite&gt;&lt;Author&gt;Mitchell&lt;/Author&gt;&lt;Year&gt;1993&lt;/Year&gt;&lt;RecNum&gt;23&lt;/RecNum&gt;&lt;record&gt;&lt;rec-number&gt;23&lt;/rec-number&gt;&lt;foreign-keys&gt;&lt;key app="EN" db-id="dwtt55wf109w9bett01x0dx02dvzafvar0zr" timestamp="0"&gt;23&lt;/key&gt;&lt;/foreign-keys&gt;&lt;ref-type name="Journal Article"&gt;17&lt;/ref-type&gt;&lt;contributors&gt;&lt;authors&gt;&lt;author&gt;Mitchell, C.&lt;/author&gt;&lt;author&gt;Oliver, D.B.&lt;/author&gt;&lt;/authors&gt;&lt;/contributors&gt;&lt;titles&gt;&lt;title&gt;&lt;style face="normal" font="default" size="100%"&gt;Two distinct ATP-binding domains are needed to promote protein export by &lt;/style&gt;&lt;style face="italic" font="default" size="100%"&gt;Escherichia coli&lt;/style&gt;&lt;style face="normal" font="default" size="100%"&gt; SecA ATPase.&lt;/style&gt;&lt;/title&gt;&lt;secondary-title&gt;Mol. Microbiol.&lt;/secondary-title&gt;&lt;/titles&gt;&lt;pages&gt;483-497&lt;/pages&gt;&lt;volume&gt;10&lt;/volume&gt;&lt;dates&gt;&lt;year&gt;1993&lt;/year&gt;&lt;/dates&gt;&lt;urls&gt;&lt;/urls&gt;&lt;/record&gt;&lt;/Cite&gt;&lt;/EndNote&gt;</w:instrText>
      </w:r>
      <w:r w:rsidR="00906D7F" w:rsidRPr="003F3299">
        <w:fldChar w:fldCharType="separate"/>
      </w:r>
      <w:r w:rsidR="008E3E4A" w:rsidRPr="003F3299">
        <w:rPr>
          <w:vertAlign w:val="superscript"/>
        </w:rPr>
        <w:t>41,42</w:t>
      </w:r>
      <w:r w:rsidR="00906D7F" w:rsidRPr="003F3299">
        <w:fldChar w:fldCharType="end"/>
      </w:r>
      <w:r w:rsidRPr="003F3299">
        <w:t>.</w:t>
      </w:r>
      <w:r w:rsidR="00503456" w:rsidRPr="003F3299">
        <w:t xml:space="preserve"> </w:t>
      </w:r>
      <w:r w:rsidRPr="003F3299">
        <w:t>Relevant activity assays depend on the function of the protein, for example for DNA binding proteins</w:t>
      </w:r>
      <w:r w:rsidR="0033104F" w:rsidRPr="003F3299">
        <w:t>,</w:t>
      </w:r>
      <w:r w:rsidRPr="003F3299">
        <w:t xml:space="preserve"> a DNA binding assay would be appropriate</w:t>
      </w:r>
      <w:r w:rsidR="00E433D5" w:rsidRPr="003F3299">
        <w:fldChar w:fldCharType="begin"/>
      </w:r>
      <w:r w:rsidR="002F57ED" w:rsidRPr="003F3299">
        <w:instrText xml:space="preserve"> ADDIN EN.CITE &lt;EndNote&gt;&lt;Cite&gt;&lt;Author&gt;Hellman&lt;/Author&gt;&lt;Year&gt;2007&lt;/Year&gt;&lt;RecNum&gt;693&lt;/RecNum&gt;&lt;DisplayText&gt;&lt;style face="superscript"&gt;58&lt;/style&gt;&lt;/DisplayText&gt;&lt;record&gt;&lt;rec-number&gt;693&lt;/rec-number&gt;&lt;foreign-keys&gt;&lt;key app="EN" db-id="dwtt55wf109w9bett01x0dx02dvzafvar0zr" timestamp="1640290688"&gt;693&lt;/key&gt;&lt;/foreign-keys&gt;&lt;ref-type name="Journal Article"&gt;17&lt;/ref-type&gt;&lt;contributors&gt;&lt;authors&gt;&lt;author&gt;Hellman, L. M.&lt;/author&gt;&lt;author&gt;Fried, M. G.&lt;/author&gt;&lt;/authors&gt;&lt;/contributors&gt;&lt;auth-address&gt;Department of Molecular and Cellular Biochemistry, University of Kentucky, Lexington, Kentucky 40536-0509, USA.&lt;/auth-address&gt;&lt;titles&gt;&lt;title&gt;Electrophoretic mobility shift assay (EMSA) for detecting protein-nucleic acid interactions&lt;/title&gt;&lt;secondary-title&gt;Nat Protoc&lt;/secondary-title&gt;&lt;/titles&gt;&lt;periodical&gt;&lt;full-title&gt;Nature Protocols&lt;/full-title&gt;&lt;abbr-1&gt;Nat Protoc&lt;/abbr-1&gt;&lt;/periodical&gt;&lt;pages&gt;1849-61&lt;/pages&gt;&lt;volume&gt;2&lt;/volume&gt;&lt;number&gt;8&lt;/number&gt;&lt;keywords&gt;&lt;keyword&gt;Bacterial Proteins/metabolism&lt;/keyword&gt;&lt;keyword&gt;Cyclic AMP Receptor Protein/metabolism&lt;/keyword&gt;&lt;keyword&gt;DNA-Binding Proteins/*analysis/metabolism&lt;/keyword&gt;&lt;keyword&gt;Electrophoretic Mobility Shift Assay/*methods&lt;/keyword&gt;&lt;keyword&gt;Escherichia coli/genetics/metabolism&lt;/keyword&gt;&lt;keyword&gt;Escherichia coli Proteins/metabolism&lt;/keyword&gt;&lt;keyword&gt;Humans&lt;/keyword&gt;&lt;keyword&gt;Lac Operon/genetics&lt;/keyword&gt;&lt;keyword&gt;Lac Repressors&lt;/keyword&gt;&lt;keyword&gt;O(6)-Methylguanine-DNA Methyltransferase/metabolism&lt;/keyword&gt;&lt;keyword&gt;Promoter Regions, Genetic&lt;/keyword&gt;&lt;keyword&gt;RNA-Binding Proteins/*analysis&lt;/keyword&gt;&lt;keyword&gt;Repressor Proteins/metabolism&lt;/keyword&gt;&lt;keyword&gt;Transcription Factors/metabolism&lt;/keyword&gt;&lt;/keywords&gt;&lt;dates&gt;&lt;year&gt;2007&lt;/year&gt;&lt;/dates&gt;&lt;isbn&gt;1750-2799 (Electronic)&amp;#xD;1750-2799 (Linking)&lt;/isbn&gt;&lt;accession-num&gt;17703195&lt;/accession-num&gt;&lt;urls&gt;&lt;related-urls&gt;&lt;url&gt;http://www.ncbi.nlm.nih.gov/pubmed/17703195&lt;/url&gt;&lt;/related-urls&gt;&lt;/urls&gt;&lt;custom2&gt;PMC2757439&lt;/custom2&gt;&lt;electronic-resource-num&gt;10.1038/nprot.2007.249&lt;/electronic-resource-num&gt;&lt;/record&gt;&lt;/Cite&gt;&lt;/EndNote&gt;</w:instrText>
      </w:r>
      <w:r w:rsidR="00E433D5" w:rsidRPr="003F3299">
        <w:fldChar w:fldCharType="separate"/>
      </w:r>
      <w:r w:rsidR="002F57ED" w:rsidRPr="003F3299">
        <w:rPr>
          <w:vertAlign w:val="superscript"/>
        </w:rPr>
        <w:t>58</w:t>
      </w:r>
      <w:r w:rsidR="00E433D5" w:rsidRPr="003F3299">
        <w:fldChar w:fldCharType="end"/>
      </w:r>
      <w:r w:rsidR="00035373">
        <w:t>.</w:t>
      </w:r>
      <w:r w:rsidR="00503456" w:rsidRPr="003F3299">
        <w:t xml:space="preserve"> </w:t>
      </w:r>
      <w:r w:rsidR="009F12E4" w:rsidRPr="003F3299">
        <w:t>F</w:t>
      </w:r>
      <w:r w:rsidR="00477E2B" w:rsidRPr="003F3299">
        <w:t>ailure to ensure labeling at only one location can lead to labeling of more than one site with the same dye, which significantly complicates the distance determinations.</w:t>
      </w:r>
      <w:r w:rsidR="00503456" w:rsidRPr="003F3299">
        <w:t xml:space="preserve"> </w:t>
      </w:r>
      <w:r w:rsidR="0055206D" w:rsidRPr="003F3299">
        <w:t xml:space="preserve">Thus, </w:t>
      </w:r>
      <w:r w:rsidR="00480F40" w:rsidRPr="003F3299">
        <w:t xml:space="preserve">the </w:t>
      </w:r>
      <w:r w:rsidR="0055206D" w:rsidRPr="003F3299">
        <w:t>i</w:t>
      </w:r>
      <w:r w:rsidR="003E19A9" w:rsidRPr="003F3299">
        <w:t>ntroduction of</w:t>
      </w:r>
      <w:r w:rsidR="00477E2B" w:rsidRPr="003F3299">
        <w:t xml:space="preserve"> a second label</w:t>
      </w:r>
      <w:r w:rsidR="0055206D" w:rsidRPr="003F3299">
        <w:t xml:space="preserve"> on the same protein</w:t>
      </w:r>
      <w:r w:rsidR="00477E2B" w:rsidRPr="003F3299">
        <w:t xml:space="preserve"> </w:t>
      </w:r>
      <w:r w:rsidR="0033104F" w:rsidRPr="003F3299">
        <w:t>can be</w:t>
      </w:r>
      <w:r w:rsidR="00477E2B" w:rsidRPr="003F3299">
        <w:t xml:space="preserve"> done through </w:t>
      </w:r>
      <w:r w:rsidR="00480F40" w:rsidRPr="003F3299">
        <w:t xml:space="preserve">the </w:t>
      </w:r>
      <w:r w:rsidR="00477E2B" w:rsidRPr="003F3299">
        <w:t xml:space="preserve">incorporation of </w:t>
      </w:r>
      <w:r w:rsidR="003E19A9" w:rsidRPr="003F3299">
        <w:t>unnatural amino acid</w:t>
      </w:r>
      <w:r w:rsidR="009F12E4" w:rsidRPr="003F3299">
        <w:t xml:space="preserve"> by site-directed mutagenesis</w:t>
      </w:r>
      <w:r w:rsidR="0033104F" w:rsidRPr="003F3299">
        <w:t>.</w:t>
      </w:r>
      <w:r w:rsidR="00503456" w:rsidRPr="003F3299">
        <w:t xml:space="preserve"> </w:t>
      </w:r>
      <w:r w:rsidR="009F12E4" w:rsidRPr="003F3299">
        <w:t>We employed t</w:t>
      </w:r>
      <w:r w:rsidR="0033104F" w:rsidRPr="003F3299">
        <w:t xml:space="preserve">his methodology to label the SecA-PhoA chimera at </w:t>
      </w:r>
      <w:r w:rsidR="009F12E4" w:rsidRPr="003F3299">
        <w:t xml:space="preserve">locations distinct from Cys residues by introducing the unnatural amino acid, p-azidophenylalanine and </w:t>
      </w:r>
      <w:r w:rsidR="009F12E4" w:rsidRPr="003F3299">
        <w:lastRenderedPageBreak/>
        <w:t>labeling with click chemistry</w:t>
      </w:r>
      <w:r w:rsidR="003A4AB3" w:rsidRPr="003F3299">
        <w:fldChar w:fldCharType="begin"/>
      </w:r>
      <w:r w:rsidR="008E3E4A" w:rsidRPr="003F3299">
        <w:instrText xml:space="preserve"> ADDIN EN.CITE &lt;EndNote&gt;&lt;Cite&gt;&lt;Author&gt;Chin&lt;/Author&gt;&lt;Year&gt;2002&lt;/Year&gt;&lt;RecNum&gt;649&lt;/RecNum&gt;&lt;DisplayText&gt;&lt;style face="superscript"&gt;39&lt;/style&gt;&lt;/DisplayText&gt;&lt;record&gt;&lt;rec-number&gt;649&lt;/rec-number&gt;&lt;foreign-keys&gt;&lt;key app="EN" db-id="dwtt55wf109w9bett01x0dx02dvzafvar0zr" timestamp="1469482700"&gt;649&lt;/key&gt;&lt;/foreign-keys&gt;&lt;ref-type name="Journal Article"&gt;17&lt;/ref-type&gt;&lt;contributors&gt;&lt;authors&gt;&lt;author&gt;Chin, J.&lt;/author&gt;&lt;author&gt;Santoro, S.&lt;/author&gt;&lt;author&gt;Martin, A.&lt;/author&gt;&lt;author&gt;King, D.&lt;/author&gt;&lt;author&gt;Wang, L.&lt;/author&gt;&lt;author&gt;Schultz, P.&lt;/author&gt;&lt;/authors&gt;&lt;/contributors&gt;&lt;titles&gt;&lt;title&gt;Addition of p-Azido-L-phenylalanine to the genetic code of Escherichia coli&lt;/title&gt;&lt;secondary-title&gt;J Am Chem Soc.&lt;/secondary-title&gt;&lt;/titles&gt;&lt;periodical&gt;&lt;full-title&gt;Journal of the American Chemical Society&lt;/full-title&gt;&lt;abbr-1&gt;J Am Chem Soc.&lt;/abbr-1&gt;&lt;/periodical&gt;&lt;pages&gt;9026-9027&lt;/pages&gt;&lt;volume&gt;124&lt;/volume&gt;&lt;dates&gt;&lt;year&gt;2002&lt;/year&gt;&lt;/dates&gt;&lt;urls&gt;&lt;/urls&gt;&lt;/record&gt;&lt;/Cite&gt;&lt;/EndNote&gt;</w:instrText>
      </w:r>
      <w:r w:rsidR="003A4AB3" w:rsidRPr="003F3299">
        <w:fldChar w:fldCharType="separate"/>
      </w:r>
      <w:r w:rsidR="008E3E4A" w:rsidRPr="003F3299">
        <w:rPr>
          <w:vertAlign w:val="superscript"/>
        </w:rPr>
        <w:t>39</w:t>
      </w:r>
      <w:r w:rsidR="003A4AB3" w:rsidRPr="003F3299">
        <w:fldChar w:fldCharType="end"/>
      </w:r>
      <w:r w:rsidR="00177B01" w:rsidRPr="003F3299">
        <w:rPr>
          <w:vertAlign w:val="superscript"/>
        </w:rPr>
        <w:t>,</w:t>
      </w:r>
      <w:r w:rsidR="003A4AB3" w:rsidRPr="003F3299">
        <w:fldChar w:fldCharType="begin"/>
      </w:r>
      <w:r w:rsidR="008E3E4A" w:rsidRPr="003F3299">
        <w:instrText xml:space="preserve"> ADDIN EN.CITE &lt;EndNote&gt;&lt;Cite&gt;&lt;Author&gt;Deiters&lt;/Author&gt;&lt;Year&gt;2003&lt;/Year&gt;&lt;RecNum&gt;685&lt;/RecNum&gt;&lt;DisplayText&gt;&lt;style face="superscript"&gt;40&lt;/style&gt;&lt;/DisplayText&gt;&lt;record&gt;&lt;rec-number&gt;685&lt;/rec-number&gt;&lt;foreign-keys&gt;&lt;key app="EN" db-id="dwtt55wf109w9bett01x0dx02dvzafvar0zr" timestamp="1629319035"&gt;685&lt;/key&gt;&lt;/foreign-keys&gt;&lt;ref-type name="Journal Article"&gt;17&lt;/ref-type&gt;&lt;contributors&gt;&lt;authors&gt;&lt;author&gt;Deiters, A.&lt;/author&gt;&lt;author&gt;Cropp, T. A.&lt;/author&gt;&lt;author&gt;Mukherji, M.&lt;/author&gt;&lt;author&gt;Chin, J. W.&lt;/author&gt;&lt;author&gt;Anderson, J. C.&lt;/author&gt;&lt;author&gt;Schultz, P. G.&lt;/author&gt;&lt;/authors&gt;&lt;/contributors&gt;&lt;auth-address&gt;Department of Chemistry, The Scripps Research Institute, 10550 North Torrey Pines Road, La Jolla, California 92037, USA.&lt;/auth-address&gt;&lt;titles&gt;&lt;title&gt;Adding amino acids with novel reactivity to the genetic code of Saccharomyces cerevisiae&lt;/title&gt;&lt;secondary-title&gt;J Am Chem Soc&lt;/secondary-title&gt;&lt;/titles&gt;&lt;periodical&gt;&lt;full-title&gt;Journal of the American Chemical Society&lt;/full-title&gt;&lt;abbr-1&gt;J Am Chem Soc&lt;/abbr-1&gt;&lt;/periodical&gt;&lt;pages&gt;11782-3&lt;/pages&gt;&lt;volume&gt;125&lt;/volume&gt;&lt;number&gt;39&lt;/number&gt;&lt;edition&gt;2003/09/25&lt;/edition&gt;&lt;keywords&gt;&lt;keyword&gt;Acetylene/analogs &amp;amp; derivatives&lt;/keyword&gt;&lt;keyword&gt;Amino Acids/chemistry/*genetics&lt;/keyword&gt;&lt;keyword&gt;Amino Acyl-tRNA Synthetases/genetics/metabolism&lt;/keyword&gt;&lt;keyword&gt;Azides/chemistry&lt;/keyword&gt;&lt;keyword&gt;Codon, Nonsense/genetics&lt;/keyword&gt;&lt;keyword&gt;Humans&lt;/keyword&gt;&lt;keyword&gt;Protein Engineering/*methods&lt;/keyword&gt;&lt;keyword&gt;RNA, Transfer, Amino Acid-Specific/genetics&lt;/keyword&gt;&lt;keyword&gt;Saccharomyces cerevisiae/*genetics&lt;/keyword&gt;&lt;keyword&gt;Superoxide Dismutase/genetics&lt;/keyword&gt;&lt;/keywords&gt;&lt;dates&gt;&lt;year&gt;2003&lt;/year&gt;&lt;pub-dates&gt;&lt;date&gt;Oct 1&lt;/date&gt;&lt;/pub-dates&gt;&lt;/dates&gt;&lt;isbn&gt;0002-7863 (Print)&amp;#xD;0002-7863 (Linking)&lt;/isbn&gt;&lt;accession-num&gt;14505376&lt;/accession-num&gt;&lt;urls&gt;&lt;related-urls&gt;&lt;url&gt;https://www.ncbi.nlm.nih.gov/pubmed/14505376&lt;/url&gt;&lt;/related-urls&gt;&lt;/urls&gt;&lt;electronic-resource-num&gt;10.1021/ja0370037&lt;/electronic-resource-num&gt;&lt;/record&gt;&lt;/Cite&gt;&lt;/EndNote&gt;</w:instrText>
      </w:r>
      <w:r w:rsidR="003A4AB3" w:rsidRPr="003F3299">
        <w:fldChar w:fldCharType="separate"/>
      </w:r>
      <w:r w:rsidR="008E3E4A" w:rsidRPr="003F3299">
        <w:rPr>
          <w:vertAlign w:val="superscript"/>
        </w:rPr>
        <w:t>40</w:t>
      </w:r>
      <w:r w:rsidR="003A4AB3" w:rsidRPr="003F3299">
        <w:fldChar w:fldCharType="end"/>
      </w:r>
      <w:r w:rsidR="003E19A9" w:rsidRPr="003F3299">
        <w:t>.</w:t>
      </w:r>
      <w:r w:rsidR="00503456" w:rsidRPr="003F3299">
        <w:t xml:space="preserve"> </w:t>
      </w:r>
    </w:p>
    <w:p w14:paraId="762A6BB4" w14:textId="21B0FF6A" w:rsidR="00317F67" w:rsidRPr="003F3299" w:rsidRDefault="00317F67" w:rsidP="006E6F63">
      <w:pPr>
        <w:pBdr>
          <w:top w:val="none" w:sz="0" w:space="0" w:color="000000"/>
          <w:left w:val="none" w:sz="0" w:space="1" w:color="000000"/>
          <w:bottom w:val="none" w:sz="0" w:space="0" w:color="000000"/>
          <w:right w:val="none" w:sz="0" w:space="0" w:color="000000"/>
          <w:between w:val="none" w:sz="0" w:space="0" w:color="000000"/>
        </w:pBdr>
      </w:pPr>
    </w:p>
    <w:p w14:paraId="1647336D" w14:textId="152BFEF6" w:rsidR="00006ED5" w:rsidRPr="003F3299" w:rsidRDefault="00A309AB" w:rsidP="006E6F63">
      <w:pPr>
        <w:pBdr>
          <w:top w:val="none" w:sz="0" w:space="0" w:color="000000"/>
          <w:left w:val="none" w:sz="0" w:space="1" w:color="000000"/>
          <w:bottom w:val="none" w:sz="0" w:space="0" w:color="000000"/>
          <w:right w:val="none" w:sz="0" w:space="0" w:color="000000"/>
          <w:between w:val="none" w:sz="0" w:space="0" w:color="000000"/>
        </w:pBdr>
      </w:pPr>
      <w:r w:rsidRPr="003F3299">
        <w:t xml:space="preserve">An additional important consideration of this method is the choice of dyes used and </w:t>
      </w:r>
      <w:r w:rsidR="00BD18C4" w:rsidRPr="003F3299">
        <w:t>the associated R</w:t>
      </w:r>
      <w:r w:rsidR="00BD18C4" w:rsidRPr="003F3299">
        <w:rPr>
          <w:vertAlign w:val="subscript"/>
        </w:rPr>
        <w:t>0</w:t>
      </w:r>
      <w:r w:rsidR="00BD18C4" w:rsidRPr="003F3299">
        <w:t xml:space="preserve"> value.</w:t>
      </w:r>
      <w:r w:rsidR="00503456" w:rsidRPr="003F3299">
        <w:t xml:space="preserve"> </w:t>
      </w:r>
      <w:r w:rsidR="00BD18C4" w:rsidRPr="003F3299">
        <w:t>After identification of the potential labeling sites, the distances to be measured can be estimated from the 3-</w:t>
      </w:r>
      <w:r w:rsidR="003F7138" w:rsidRPr="003F3299">
        <w:t>D</w:t>
      </w:r>
      <w:r w:rsidR="00BD18C4" w:rsidRPr="003F3299">
        <w:t xml:space="preserve"> structure.</w:t>
      </w:r>
      <w:r w:rsidR="00503456" w:rsidRPr="003F3299">
        <w:t xml:space="preserve"> </w:t>
      </w:r>
      <w:r w:rsidR="00BD18C4" w:rsidRPr="003F3299">
        <w:t>With this information, investigators can choose dyes pairs with R</w:t>
      </w:r>
      <w:r w:rsidR="00BD18C4" w:rsidRPr="003F3299">
        <w:rPr>
          <w:vertAlign w:val="subscript"/>
        </w:rPr>
        <w:t>0</w:t>
      </w:r>
      <w:r w:rsidR="00BD18C4" w:rsidRPr="003F3299">
        <w:t xml:space="preserve"> values that </w:t>
      </w:r>
      <w:r w:rsidR="00006ED5" w:rsidRPr="003F3299">
        <w:t>span the desired range of expected distances.</w:t>
      </w:r>
      <w:r w:rsidR="00503456" w:rsidRPr="003F3299">
        <w:t xml:space="preserve"> </w:t>
      </w:r>
      <w:r w:rsidR="00D95203" w:rsidRPr="003F3299">
        <w:t>For example, the AF488-AF647 dye pair has a calculated R</w:t>
      </w:r>
      <w:r w:rsidR="00D95203" w:rsidRPr="003F3299">
        <w:rPr>
          <w:vertAlign w:val="subscript"/>
        </w:rPr>
        <w:t>0</w:t>
      </w:r>
      <w:r w:rsidR="00D95203" w:rsidRPr="003F3299">
        <w:rPr>
          <w:vertAlign w:val="superscript"/>
        </w:rPr>
        <w:t xml:space="preserve"> </w:t>
      </w:r>
      <w:r w:rsidR="00D95203" w:rsidRPr="003F3299">
        <w:t>of 55.7 Å which provides a good range for labeling sites located an estimated 40</w:t>
      </w:r>
      <w:r w:rsidR="003B3BB6">
        <w:t>–</w:t>
      </w:r>
      <w:r w:rsidR="00D95203" w:rsidRPr="003F3299">
        <w:t>75 Å away from the putative binding site.</w:t>
      </w:r>
      <w:r w:rsidR="00503456" w:rsidRPr="003F3299">
        <w:t xml:space="preserve"> </w:t>
      </w:r>
      <w:r w:rsidR="00006ED5" w:rsidRPr="003F3299">
        <w:t>Although the R</w:t>
      </w:r>
      <w:r w:rsidR="00006ED5" w:rsidRPr="003F3299">
        <w:rPr>
          <w:vertAlign w:val="subscript"/>
        </w:rPr>
        <w:t>0</w:t>
      </w:r>
      <w:r w:rsidR="00006ED5" w:rsidRPr="003F3299">
        <w:t xml:space="preserve"> values calculated in step 2.2 are useful for choosing which dye pair to use for your system, attachment of the dyes to the protein can alter their properties</w:t>
      </w:r>
      <w:r w:rsidR="0055206D" w:rsidRPr="003F3299">
        <w:t xml:space="preserve"> significantly</w:t>
      </w:r>
      <w:r w:rsidR="00006ED5" w:rsidRPr="003F3299">
        <w:t>. For greater accuracy, R</w:t>
      </w:r>
      <w:r w:rsidR="00006ED5" w:rsidRPr="003F3299">
        <w:rPr>
          <w:vertAlign w:val="subscript"/>
        </w:rPr>
        <w:t>0</w:t>
      </w:r>
      <w:r w:rsidR="00006ED5" w:rsidRPr="003F3299">
        <w:t xml:space="preserve"> values should be calculated from </w:t>
      </w:r>
      <w:r w:rsidR="00006ED5" w:rsidRPr="003F3299">
        <w:rPr>
          <w:i/>
        </w:rPr>
        <w:t>in situ</w:t>
      </w:r>
      <w:r w:rsidR="00006ED5" w:rsidRPr="003F3299">
        <w:t xml:space="preserve"> experiments</w:t>
      </w:r>
      <w:r w:rsidR="00D95203" w:rsidRPr="003F3299">
        <w:t xml:space="preserve"> performed with labeled protein (</w:t>
      </w:r>
      <w:r w:rsidR="006C5E32" w:rsidRPr="003F3299">
        <w:t>s</w:t>
      </w:r>
      <w:r w:rsidR="00D95203" w:rsidRPr="003F3299">
        <w:t>teps 3.1 – 3.6.5)</w:t>
      </w:r>
      <w:r w:rsidR="00006ED5" w:rsidRPr="003F3299">
        <w:t>.</w:t>
      </w:r>
    </w:p>
    <w:p w14:paraId="1E4339E3" w14:textId="5106FF96" w:rsidR="00A309AB" w:rsidRPr="003F3299" w:rsidRDefault="00A309AB" w:rsidP="006E6F63">
      <w:pPr>
        <w:pBdr>
          <w:top w:val="none" w:sz="0" w:space="0" w:color="000000"/>
          <w:left w:val="none" w:sz="0" w:space="1" w:color="000000"/>
          <w:bottom w:val="none" w:sz="0" w:space="0" w:color="000000"/>
          <w:right w:val="none" w:sz="0" w:space="0" w:color="000000"/>
          <w:between w:val="none" w:sz="0" w:space="0" w:color="000000"/>
        </w:pBdr>
      </w:pPr>
    </w:p>
    <w:p w14:paraId="48C3FEF8" w14:textId="393C7E10" w:rsidR="00782786" w:rsidRPr="003F3299" w:rsidRDefault="00B32445" w:rsidP="006E6F63">
      <w:pPr>
        <w:pBdr>
          <w:top w:val="none" w:sz="0" w:space="0" w:color="000000"/>
          <w:left w:val="none" w:sz="0" w:space="0" w:color="000000"/>
          <w:bottom w:val="none" w:sz="0" w:space="0" w:color="000000"/>
          <w:right w:val="none" w:sz="0" w:space="0" w:color="000000"/>
          <w:between w:val="none" w:sz="0" w:space="0" w:color="000000"/>
        </w:pBdr>
      </w:pPr>
      <w:r w:rsidRPr="003F3299">
        <w:t>Measurement of transfer efficiency can be done either by monitoring steady</w:t>
      </w:r>
      <w:r w:rsidR="006C5E32" w:rsidRPr="003F3299">
        <w:t>-</w:t>
      </w:r>
      <w:r w:rsidRPr="003F3299">
        <w:t>state fluorescence emission</w:t>
      </w:r>
      <w:r w:rsidR="00782786" w:rsidRPr="003F3299">
        <w:t xml:space="preserve"> and observing either a decrease in donor emission or an increase in acceptor emission.</w:t>
      </w:r>
      <w:r w:rsidR="00782786" w:rsidRPr="003F3299">
        <w:rPr>
          <w:highlight w:val="yellow"/>
        </w:rPr>
        <w:t xml:space="preserve"> </w:t>
      </w:r>
      <w:r w:rsidR="00782786" w:rsidRPr="003F3299">
        <w:t>Although observation of both effects is desirable, the efficiency can be calculated from either as described</w:t>
      </w:r>
      <w:r w:rsidR="00906D7F" w:rsidRPr="003F3299">
        <w:fldChar w:fldCharType="begin"/>
      </w:r>
      <w:r w:rsidR="00906D7F" w:rsidRPr="003F3299">
        <w:instrText xml:space="preserve"> ADDIN EN.CITE &lt;EndNote&gt;&lt;Cite&gt;&lt;Author&gt;Clegg&lt;/Author&gt;&lt;Year&gt;1992&lt;/Year&gt;&lt;RecNum&gt;666&lt;/RecNum&gt;&lt;DisplayText&gt;&lt;style face="superscript"&gt;5,8&lt;/style&gt;&lt;/DisplayText&gt;&lt;record&gt;&lt;rec-number&gt;666&lt;/rec-number&gt;&lt;foreign-keys&gt;&lt;key app="EN" db-id="dwtt55wf109w9bett01x0dx02dvzafvar0zr" timestamp="1628618347"&gt;666&lt;/key&gt;&lt;/foreign-keys&gt;&lt;ref-type name="Journal Article"&gt;17&lt;/ref-type&gt;&lt;contributors&gt;&lt;authors&gt;&lt;author&gt;Clegg, R. M.&lt;/author&gt;&lt;/authors&gt;&lt;/contributors&gt;&lt;auth-address&gt;Department of Molecular Biology, Max-Planck-Institute for Biophysical Chemistry, Gottingen, Germany.&lt;/auth-address&gt;&lt;titles&gt;&lt;title&gt;Fluorescence resonance energy transfer and nucleic acids&lt;/title&gt;&lt;secondary-title&gt;Methods Enzymol&lt;/secondary-title&gt;&lt;/titles&gt;&lt;periodical&gt;&lt;full-title&gt;Methods in Enzymology&lt;/full-title&gt;&lt;abbr-1&gt;Methods Enzymol&lt;/abbr-1&gt;&lt;/periodical&gt;&lt;pages&gt;353-88&lt;/pages&gt;&lt;volume&gt;211&lt;/volume&gt;&lt;edition&gt;1992/01/01&lt;/edition&gt;&lt;keywords&gt;&lt;keyword&gt;Nucleic Acids/*chemistry&lt;/keyword&gt;&lt;keyword&gt;*Spectrometry, Fluorescence&lt;/keyword&gt;&lt;/keywords&gt;&lt;dates&gt;&lt;year&gt;1992&lt;/year&gt;&lt;/dates&gt;&lt;isbn&gt;0076-6879 (Print)&amp;#xD;0076-6879 (Linking)&lt;/isbn&gt;&lt;accession-num&gt;1406315&lt;/accession-num&gt;&lt;urls&gt;&lt;related-urls&gt;&lt;url&gt;https://www.ncbi.nlm.nih.gov/pubmed/1406315&lt;/url&gt;&lt;/related-urls&gt;&lt;/urls&gt;&lt;electronic-resource-num&gt;10.1016/0076-6879(92)11020-j&lt;/electronic-resource-num&gt;&lt;/record&gt;&lt;/Cite&gt;&lt;Cite&gt;&lt;Author&gt;Lakowicz&lt;/Author&gt;&lt;Year&gt;2006&lt;/Year&gt;&lt;RecNum&gt;660&lt;/RecNum&gt;&lt;record&gt;&lt;rec-number&gt;660&lt;/rec-number&gt;&lt;foreign-keys&gt;&lt;key app="EN" db-id="dwtt55wf109w9bett01x0dx02dvzafvar0zr" timestamp="1497193269"&gt;660&lt;/key&gt;&lt;/foreign-keys&gt;&lt;ref-type name="Book"&gt;6&lt;/ref-type&gt;&lt;contributors&gt;&lt;authors&gt;&lt;author&gt;Joseph R. Lakowicz&lt;/author&gt;&lt;/authors&gt;&lt;/contributors&gt;&lt;titles&gt;&lt;title&gt;Principles of Fluorescence Spectroscopy&lt;/title&gt;&lt;/titles&gt;&lt;pages&gt; 954&lt;/pages&gt;&lt;edition&gt;3rd&lt;/edition&gt;&lt;dates&gt;&lt;year&gt;2006&lt;/year&gt;&lt;/dates&gt;&lt;publisher&gt;Springer US&lt;/publisher&gt;&lt;isbn&gt;978-0-387-46312-4, 978-0-387-31278-1&lt;/isbn&gt;&lt;urls&gt;&lt;/urls&gt;&lt;electronic-resource-num&gt;10.1007/978-0-387-46312-4&lt;/electronic-resource-num&gt;&lt;/record&gt;&lt;/Cite&gt;&lt;/EndNote&gt;</w:instrText>
      </w:r>
      <w:r w:rsidR="00906D7F" w:rsidRPr="003F3299">
        <w:fldChar w:fldCharType="separate"/>
      </w:r>
      <w:r w:rsidR="00906D7F" w:rsidRPr="003F3299">
        <w:rPr>
          <w:vertAlign w:val="superscript"/>
        </w:rPr>
        <w:t>5,8</w:t>
      </w:r>
      <w:r w:rsidR="00906D7F" w:rsidRPr="003F3299">
        <w:fldChar w:fldCharType="end"/>
      </w:r>
      <w:r w:rsidR="00782786" w:rsidRPr="003F3299">
        <w:t>.</w:t>
      </w:r>
      <w:r w:rsidR="00503456" w:rsidRPr="003F3299">
        <w:t xml:space="preserve"> </w:t>
      </w:r>
      <w:r w:rsidR="00782786" w:rsidRPr="003F3299">
        <w:t>Efficiency can also be calculated from the decrease in donor lifetime in the donor-acceptor sample relative to the donor</w:t>
      </w:r>
      <w:r w:rsidR="006C5E32" w:rsidRPr="003F3299">
        <w:t>-</w:t>
      </w:r>
      <w:r w:rsidR="00782786" w:rsidRPr="003F3299">
        <w:t>only sample.</w:t>
      </w:r>
      <w:r w:rsidR="00503456" w:rsidRPr="003F3299">
        <w:t xml:space="preserve"> </w:t>
      </w:r>
      <w:r w:rsidR="00782786" w:rsidRPr="003F3299">
        <w:t>Determination of efficiency by more than one method is recommended</w:t>
      </w:r>
      <w:r w:rsidR="0026091A" w:rsidRPr="003F3299">
        <w:t>, particularly the use of time-resolved methods to establish the relative homogeneity of the efficiencies measured.</w:t>
      </w:r>
    </w:p>
    <w:p w14:paraId="1487EE58" w14:textId="22193927" w:rsidR="00B32445" w:rsidRPr="003F3299" w:rsidRDefault="00B32445" w:rsidP="006E6F63">
      <w:pPr>
        <w:pBdr>
          <w:top w:val="none" w:sz="0" w:space="0" w:color="000000"/>
          <w:left w:val="none" w:sz="0" w:space="1" w:color="000000"/>
          <w:bottom w:val="none" w:sz="0" w:space="0" w:color="000000"/>
          <w:right w:val="none" w:sz="0" w:space="0" w:color="000000"/>
          <w:between w:val="none" w:sz="0" w:space="0" w:color="000000"/>
        </w:pBdr>
      </w:pPr>
    </w:p>
    <w:p w14:paraId="000000A1" w14:textId="00922418" w:rsidR="00403951" w:rsidRPr="003F3299" w:rsidRDefault="0026091A" w:rsidP="006E6F63">
      <w:pPr>
        <w:pBdr>
          <w:top w:val="none" w:sz="0" w:space="0" w:color="000000"/>
          <w:left w:val="none" w:sz="0" w:space="1" w:color="000000"/>
          <w:bottom w:val="none" w:sz="0" w:space="0" w:color="000000"/>
          <w:right w:val="none" w:sz="0" w:space="0" w:color="000000"/>
          <w:between w:val="none" w:sz="0" w:space="0" w:color="000000"/>
        </w:pBdr>
      </w:pPr>
      <w:r w:rsidRPr="003F3299">
        <w:t>The mapping</w:t>
      </w:r>
      <w:r w:rsidR="00923F0D" w:rsidRPr="003F3299">
        <w:t xml:space="preserve"> method also allowed us to determine the relative </w:t>
      </w:r>
      <w:r w:rsidR="00923F0D" w:rsidRPr="003F3299">
        <w:rPr>
          <w:i/>
          <w:iCs/>
        </w:rPr>
        <w:t>orientation</w:t>
      </w:r>
      <w:r w:rsidR="00923F0D" w:rsidRPr="003F3299">
        <w:t xml:space="preserve"> of the signal sequence and the early mature regions of the PhoA preprotein relative to SecA and the putative binding site.</w:t>
      </w:r>
      <w:r w:rsidR="00503456" w:rsidRPr="003F3299">
        <w:t xml:space="preserve"> </w:t>
      </w:r>
      <w:r w:rsidR="00923F0D" w:rsidRPr="003F3299">
        <w:t xml:space="preserve">A SecA-SecYEG </w:t>
      </w:r>
      <w:r w:rsidR="006C5E32" w:rsidRPr="003F3299">
        <w:t>X</w:t>
      </w:r>
      <w:r w:rsidR="00923F0D" w:rsidRPr="003F3299">
        <w:t>-ray crystal structure</w:t>
      </w:r>
      <w:r w:rsidR="00DC08AE" w:rsidRPr="003F3299">
        <w:t xml:space="preserve"> and subsequent cryo-EM study</w:t>
      </w:r>
      <w:r w:rsidR="00923F0D" w:rsidRPr="003F3299">
        <w:t xml:space="preserve"> provided clarity regarding the structure of the signal sequence and the early mature region of the preprotein</w:t>
      </w:r>
      <w:r w:rsidR="00DC08AE" w:rsidRPr="003F3299">
        <w:t xml:space="preserve"> with respect to the channel and SecA</w:t>
      </w:r>
      <w:r w:rsidR="00906D7F" w:rsidRPr="003F3299">
        <w:fldChar w:fldCharType="begin">
          <w:fldData xml:space="preserve">PEVuZE5vdGU+PENpdGU+PEF1dGhvcj5MaTwvQXV0aG9yPjxZZWFyPjIwMTY8L1llYXI+PFJlY051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</w:fldData>
        </w:fldChar>
      </w:r>
      <w:r w:rsidR="00372AC7" w:rsidRPr="003F3299">
        <w:instrText xml:space="preserve"> ADDIN EN.CITE </w:instrText>
      </w:r>
      <w:r w:rsidR="00372AC7" w:rsidRPr="003F3299">
        <w:fldChar w:fldCharType="begin">
          <w:fldData xml:space="preserve">PEVuZE5vdGU+PENpdGU+PEF1dGhvcj5MaTwvQXV0aG9yPjxZZWFyPjIwMTY8L1llYXI+PFJlY051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</w:fldData>
        </w:fldChar>
      </w:r>
      <w:r w:rsidR="00372AC7" w:rsidRPr="003F3299">
        <w:instrText xml:space="preserve"> ADDIN EN.CITE.DATA </w:instrText>
      </w:r>
      <w:r w:rsidR="00372AC7" w:rsidRPr="003F3299">
        <w:fldChar w:fldCharType="end"/>
      </w:r>
      <w:r w:rsidR="00906D7F" w:rsidRPr="003F3299">
        <w:fldChar w:fldCharType="separate"/>
      </w:r>
      <w:r w:rsidR="00372AC7" w:rsidRPr="003F3299">
        <w:rPr>
          <w:vertAlign w:val="superscript"/>
        </w:rPr>
        <w:t>34,35</w:t>
      </w:r>
      <w:r w:rsidR="00906D7F" w:rsidRPr="003F3299">
        <w:fldChar w:fldCharType="end"/>
      </w:r>
      <w:r w:rsidR="00923F0D" w:rsidRPr="003F3299">
        <w:t>.</w:t>
      </w:r>
      <w:r w:rsidR="00503456" w:rsidRPr="003F3299">
        <w:t xml:space="preserve"> </w:t>
      </w:r>
      <w:r w:rsidR="00923F0D" w:rsidRPr="003F3299">
        <w:t>In the X-ray structure, residues 1</w:t>
      </w:r>
      <w:r w:rsidR="007A1FA2" w:rsidRPr="003F3299">
        <w:t>–</w:t>
      </w:r>
      <w:r w:rsidR="00923F0D" w:rsidRPr="003F3299">
        <w:t xml:space="preserve">41 of the OmpA preprotein were attached to the tip of the two-helix finger and visualized in a hairpin structure in the channel (shown in pink, </w:t>
      </w:r>
      <w:r w:rsidR="00923F0D" w:rsidRPr="003F3299">
        <w:rPr>
          <w:b/>
          <w:bCs/>
        </w:rPr>
        <w:t xml:space="preserve">Figure </w:t>
      </w:r>
      <w:r w:rsidR="00F64E83" w:rsidRPr="003F3299">
        <w:rPr>
          <w:b/>
          <w:bCs/>
        </w:rPr>
        <w:t>5</w:t>
      </w:r>
      <w:r w:rsidR="00923F0D" w:rsidRPr="003F3299">
        <w:t>).</w:t>
      </w:r>
      <w:r w:rsidR="00503456" w:rsidRPr="003F3299">
        <w:t xml:space="preserve"> </w:t>
      </w:r>
      <w:r w:rsidR="00923F0D" w:rsidRPr="003F3299">
        <w:t xml:space="preserve">The locations of </w:t>
      </w:r>
      <w:r w:rsidR="002472E8" w:rsidRPr="003F3299">
        <w:t xml:space="preserve">the four PhoA residues in the </w:t>
      </w:r>
      <w:r w:rsidR="00923F0D" w:rsidRPr="003F3299">
        <w:t xml:space="preserve">SecA-PhoA chimera were </w:t>
      </w:r>
      <w:r w:rsidR="008C153C" w:rsidRPr="003F3299">
        <w:t>mapped onto this structure using the same protocol as described above</w:t>
      </w:r>
      <w:r w:rsidR="00923F0D" w:rsidRPr="003F3299">
        <w:t>.</w:t>
      </w:r>
      <w:r w:rsidR="00503456" w:rsidRPr="003F3299">
        <w:t xml:space="preserve"> </w:t>
      </w:r>
      <w:r w:rsidR="00923F0D" w:rsidRPr="003F3299">
        <w:t xml:space="preserve">As shown in </w:t>
      </w:r>
      <w:r w:rsidR="00923F0D" w:rsidRPr="003F3299">
        <w:rPr>
          <w:b/>
          <w:bCs/>
        </w:rPr>
        <w:t xml:space="preserve">Figure </w:t>
      </w:r>
      <w:r w:rsidR="00F64E83" w:rsidRPr="003F3299">
        <w:rPr>
          <w:b/>
          <w:bCs/>
        </w:rPr>
        <w:t>5</w:t>
      </w:r>
      <w:r w:rsidR="00923F0D" w:rsidRPr="003F3299">
        <w:t>, the location of the</w:t>
      </w:r>
      <w:r w:rsidR="008C153C" w:rsidRPr="003F3299">
        <w:t xml:space="preserve"> PhoA37 and PhoA45</w:t>
      </w:r>
      <w:r w:rsidR="00923F0D" w:rsidRPr="003F3299">
        <w:t xml:space="preserve"> residues (yellow, orange, red) is </w:t>
      </w:r>
      <w:r w:rsidR="008C153C" w:rsidRPr="003F3299">
        <w:t>in</w:t>
      </w:r>
      <w:r w:rsidR="00923F0D" w:rsidRPr="003F3299">
        <w:t xml:space="preserve"> between PhoA2 and PhoA22, with </w:t>
      </w:r>
      <w:r w:rsidR="008C153C" w:rsidRPr="003F3299">
        <w:t>PhoA45</w:t>
      </w:r>
      <w:r w:rsidR="00923F0D" w:rsidRPr="003F3299">
        <w:t xml:space="preserve"> closer to PhoA2. These findings, particularly the location of PhoA45, suggested that the PhoA preprotein was forming a hairpin structure.</w:t>
      </w:r>
      <w:r w:rsidR="00503456" w:rsidRPr="003F3299">
        <w:t xml:space="preserve"> </w:t>
      </w:r>
    </w:p>
    <w:p w14:paraId="000000A2" w14:textId="77777777" w:rsidR="00403951" w:rsidRPr="003F3299" w:rsidRDefault="00403951" w:rsidP="006E6F63">
      <w:pPr>
        <w:pBdr>
          <w:top w:val="none" w:sz="0" w:space="0" w:color="000000"/>
          <w:left w:val="none" w:sz="0" w:space="1" w:color="000000"/>
          <w:bottom w:val="none" w:sz="0" w:space="0" w:color="000000"/>
          <w:right w:val="none" w:sz="0" w:space="0" w:color="000000"/>
          <w:between w:val="none" w:sz="0" w:space="0" w:color="000000"/>
        </w:pBdr>
      </w:pPr>
    </w:p>
    <w:p w14:paraId="000000A3" w14:textId="5544CE07" w:rsidR="00403951" w:rsidRPr="003F3299" w:rsidRDefault="00E66C99" w:rsidP="006E6F63">
      <w:pPr>
        <w:pBdr>
          <w:top w:val="none" w:sz="0" w:space="0" w:color="000000"/>
          <w:left w:val="none" w:sz="0" w:space="1" w:color="000000"/>
          <w:bottom w:val="none" w:sz="0" w:space="0" w:color="000000"/>
          <w:right w:val="none" w:sz="0" w:space="0" w:color="000000"/>
          <w:between w:val="none" w:sz="0" w:space="0" w:color="000000"/>
        </w:pBdr>
      </w:pPr>
      <w:r w:rsidRPr="003F3299">
        <w:t xml:space="preserve">To further validate our </w:t>
      </w:r>
      <w:r w:rsidR="00DD620A" w:rsidRPr="003F3299">
        <w:t>FRET-</w:t>
      </w:r>
      <w:r w:rsidRPr="003F3299">
        <w:t>identified binding site, w</w:t>
      </w:r>
      <w:r w:rsidR="00923F0D" w:rsidRPr="003F3299">
        <w:t>e performed a comparison of our mapped locations with that of the OmpA preprotein, by excising the</w:t>
      </w:r>
      <w:r w:rsidR="00DC08AE" w:rsidRPr="003F3299">
        <w:t xml:space="preserve"> 41 residue</w:t>
      </w:r>
      <w:r w:rsidR="00923F0D" w:rsidRPr="003F3299">
        <w:t xml:space="preserve"> preprotein structure from the channel and modeling it into the regions defined by FRET mapping (</w:t>
      </w:r>
      <w:r w:rsidR="002472E8" w:rsidRPr="003F3299">
        <w:rPr>
          <w:b/>
          <w:bCs/>
        </w:rPr>
        <w:t xml:space="preserve">Figure </w:t>
      </w:r>
      <w:r w:rsidR="00F64E83" w:rsidRPr="003F3299">
        <w:rPr>
          <w:b/>
          <w:bCs/>
        </w:rPr>
        <w:t>5</w:t>
      </w:r>
      <w:r w:rsidR="002472E8" w:rsidRPr="003F3299">
        <w:t xml:space="preserve">, </w:t>
      </w:r>
      <w:r w:rsidR="00923F0D" w:rsidRPr="003F3299">
        <w:t>cyan).</w:t>
      </w:r>
      <w:r w:rsidR="00503456" w:rsidRPr="003F3299">
        <w:t xml:space="preserve"> </w:t>
      </w:r>
      <w:r w:rsidR="00923F0D" w:rsidRPr="003F3299">
        <w:t>Without any alteration of the preprotein X-ray structure, we find that the locations of residues 2, 22</w:t>
      </w:r>
      <w:r w:rsidR="006D09F5" w:rsidRPr="003F3299">
        <w:t>,</w:t>
      </w:r>
      <w:r w:rsidR="00923F0D" w:rsidRPr="003F3299">
        <w:t xml:space="preserve"> and 37 (shown in blue, green</w:t>
      </w:r>
      <w:r w:rsidR="006D09F5" w:rsidRPr="003F3299">
        <w:t>,</w:t>
      </w:r>
      <w:r w:rsidR="00923F0D" w:rsidRPr="003F3299">
        <w:t xml:space="preserve"> and yellow) on the OmpA preprotein fragment excised structure agree remarkably well with the FRET mapped locations (</w:t>
      </w:r>
      <w:r w:rsidR="00923F0D" w:rsidRPr="003F3299">
        <w:rPr>
          <w:b/>
          <w:bCs/>
        </w:rPr>
        <w:t xml:space="preserve">Figure </w:t>
      </w:r>
      <w:r w:rsidR="00F64E83" w:rsidRPr="003F3299">
        <w:rPr>
          <w:b/>
          <w:bCs/>
        </w:rPr>
        <w:t>5B</w:t>
      </w:r>
      <w:r w:rsidR="00923F0D" w:rsidRPr="003F3299">
        <w:t>) and suggest that the hairpin forms prior to channel entry.</w:t>
      </w:r>
      <w:r w:rsidR="00503456" w:rsidRPr="003F3299">
        <w:t xml:space="preserve"> </w:t>
      </w:r>
      <w:r w:rsidR="00923F0D" w:rsidRPr="003F3299">
        <w:t xml:space="preserve">The OmpA </w:t>
      </w:r>
      <w:r w:rsidR="008C153C" w:rsidRPr="003F3299">
        <w:t>preprotein</w:t>
      </w:r>
      <w:r w:rsidR="00923F0D" w:rsidRPr="003F3299">
        <w:t xml:space="preserve"> ends at residue 41 in the X-ray crystal structure; however, the C-terminal of SecY, which is unstructured, provides an in</w:t>
      </w:r>
      <w:r w:rsidR="008C153C" w:rsidRPr="003F3299">
        <w:t>dication</w:t>
      </w:r>
      <w:r w:rsidR="00923F0D" w:rsidRPr="003F3299">
        <w:t xml:space="preserve"> of the possible location of PhoA45.</w:t>
      </w:r>
      <w:r w:rsidR="00503456" w:rsidRPr="003F3299">
        <w:t xml:space="preserve"> </w:t>
      </w:r>
      <w:r w:rsidR="00923F0D" w:rsidRPr="003F3299">
        <w:t>In our modeled structure, the hairpin loop sits at the mouth of the channel, poised to facilitate the translocation of the preprotein across the membrane.</w:t>
      </w:r>
      <w:r w:rsidR="00503456" w:rsidRPr="003F3299">
        <w:t xml:space="preserve"> </w:t>
      </w:r>
      <w:r w:rsidR="00923F0D" w:rsidRPr="003F3299">
        <w:t>Thus, in this example</w:t>
      </w:r>
      <w:r w:rsidR="00982F05" w:rsidRPr="003F3299">
        <w:t>,</w:t>
      </w:r>
      <w:r w:rsidR="00923F0D" w:rsidRPr="003F3299">
        <w:t xml:space="preserve"> the FRET mapping methodology enhances existing information to illuminate </w:t>
      </w:r>
      <w:r w:rsidR="00982F05" w:rsidRPr="003F3299">
        <w:t xml:space="preserve">the </w:t>
      </w:r>
      <w:r w:rsidR="00923F0D" w:rsidRPr="003F3299">
        <w:t>current understanding of structure and function</w:t>
      </w:r>
      <w:r w:rsidR="00177B01" w:rsidRPr="003F3299">
        <w:t xml:space="preserve">, by providing dynamic information to existing static </w:t>
      </w:r>
      <w:r w:rsidR="00177B01" w:rsidRPr="003F3299">
        <w:lastRenderedPageBreak/>
        <w:t>structures.</w:t>
      </w:r>
      <w:r w:rsidR="00503456" w:rsidRPr="003F3299">
        <w:t xml:space="preserve"> </w:t>
      </w:r>
      <w:r w:rsidR="00923F0D" w:rsidRPr="003F3299">
        <w:t xml:space="preserve">Although not suitable for </w:t>
      </w:r>
      <w:r w:rsidR="00923F0D" w:rsidRPr="003F3299">
        <w:rPr>
          <w:i/>
          <w:iCs/>
        </w:rPr>
        <w:t>de novo</w:t>
      </w:r>
      <w:r w:rsidR="00923F0D" w:rsidRPr="003F3299">
        <w:t xml:space="preserve"> structure determinations, if 3-dimensional structural information is available, the FRET mapping methodology can </w:t>
      </w:r>
      <w:r w:rsidR="00771849" w:rsidRPr="003F3299">
        <w:t>further</w:t>
      </w:r>
      <w:r w:rsidR="00D435D7" w:rsidRPr="003F3299">
        <w:t xml:space="preserve"> </w:t>
      </w:r>
      <w:r w:rsidR="00982F05" w:rsidRPr="003F3299">
        <w:t xml:space="preserve">the </w:t>
      </w:r>
      <w:r w:rsidR="00D435D7" w:rsidRPr="003F3299">
        <w:t>current</w:t>
      </w:r>
      <w:r w:rsidR="00DC08AE" w:rsidRPr="003F3299">
        <w:t xml:space="preserve"> understanding of</w:t>
      </w:r>
      <w:r w:rsidR="00923F0D" w:rsidRPr="003F3299">
        <w:t xml:space="preserve"> structure-function relationships, through elucidation of binding sites and dynamic motions.</w:t>
      </w:r>
      <w:r w:rsidR="00151F42" w:rsidRPr="003F3299">
        <w:t xml:space="preserve"> </w:t>
      </w:r>
    </w:p>
    <w:p w14:paraId="000000A4" w14:textId="77777777" w:rsidR="00403951" w:rsidRPr="003F3299" w:rsidRDefault="00403951" w:rsidP="006E6F63">
      <w:pPr>
        <w:pBdr>
          <w:top w:val="nil"/>
          <w:left w:val="nil"/>
          <w:bottom w:val="nil"/>
          <w:right w:val="nil"/>
          <w:between w:val="nil"/>
        </w:pBdr>
        <w:rPr>
          <w:b/>
        </w:rPr>
      </w:pPr>
    </w:p>
    <w:p w14:paraId="000000A5" w14:textId="4BA0BD6E" w:rsidR="00403951" w:rsidRPr="003F3299" w:rsidRDefault="00923F0D" w:rsidP="006E6F63">
      <w:pPr>
        <w:pBdr>
          <w:top w:val="nil"/>
          <w:left w:val="nil"/>
          <w:bottom w:val="nil"/>
          <w:right w:val="nil"/>
          <w:between w:val="nil"/>
        </w:pBdr>
        <w:rPr>
          <w:color w:val="808080"/>
        </w:rPr>
      </w:pPr>
      <w:r w:rsidRPr="003F3299">
        <w:rPr>
          <w:b/>
        </w:rPr>
        <w:t>ACKNOWLEDGMENTS:</w:t>
      </w:r>
      <w:r w:rsidR="00151F42" w:rsidRPr="003F3299">
        <w:rPr>
          <w:b/>
        </w:rPr>
        <w:t xml:space="preserve"> </w:t>
      </w:r>
    </w:p>
    <w:p w14:paraId="000000A6" w14:textId="7E8C7FF9" w:rsidR="00403951" w:rsidRPr="003F3299" w:rsidRDefault="009E6E0F" w:rsidP="006E6F63">
      <w:pPr>
        <w:autoSpaceDE/>
        <w:autoSpaceDN/>
        <w:adjustRightInd/>
        <w:rPr>
          <w:rFonts w:eastAsia="Times New Roman"/>
          <w:color w:val="auto"/>
        </w:rPr>
      </w:pPr>
      <w:r w:rsidRPr="003F3299">
        <w:rPr>
          <w:color w:val="000000" w:themeColor="text1"/>
        </w:rPr>
        <w:t>This work was supported by National Institutes of Health grant R15</w:t>
      </w:r>
      <w:r w:rsidR="00172477" w:rsidRPr="003F3299">
        <w:rPr>
          <w:color w:val="000000" w:themeColor="text1"/>
        </w:rPr>
        <w:t>GM135904 (awarded</w:t>
      </w:r>
      <w:r w:rsidRPr="003F3299">
        <w:rPr>
          <w:color w:val="000000" w:themeColor="text1"/>
        </w:rPr>
        <w:t xml:space="preserve"> to IM</w:t>
      </w:r>
      <w:r w:rsidR="00172477" w:rsidRPr="003F3299">
        <w:rPr>
          <w:color w:val="000000" w:themeColor="text1"/>
        </w:rPr>
        <w:t>)</w:t>
      </w:r>
      <w:r w:rsidR="0053690D" w:rsidRPr="003F3299">
        <w:rPr>
          <w:color w:val="000000" w:themeColor="text1"/>
        </w:rPr>
        <w:t xml:space="preserve"> and </w:t>
      </w:r>
      <w:r w:rsidR="00172477" w:rsidRPr="003F3299">
        <w:rPr>
          <w:rFonts w:eastAsia="Times New Roman"/>
          <w:color w:val="333333"/>
          <w:shd w:val="clear" w:color="auto" w:fill="FFFFFF"/>
        </w:rPr>
        <w:t>National Institutes of Health Grant GM110552 (awarded to DBO)</w:t>
      </w:r>
      <w:r w:rsidRPr="003F3299">
        <w:rPr>
          <w:color w:val="000000" w:themeColor="text1"/>
        </w:rPr>
        <w:t>.</w:t>
      </w:r>
      <w:r w:rsidR="00503456" w:rsidRPr="003F3299">
        <w:rPr>
          <w:color w:val="000000" w:themeColor="text1"/>
        </w:rPr>
        <w:t xml:space="preserve"> </w:t>
      </w:r>
    </w:p>
    <w:p w14:paraId="000000A7" w14:textId="77777777" w:rsidR="00403951" w:rsidRPr="003F3299" w:rsidRDefault="00403951" w:rsidP="006E6F63">
      <w:pPr>
        <w:rPr>
          <w:b/>
        </w:rPr>
      </w:pPr>
    </w:p>
    <w:p w14:paraId="000000A8" w14:textId="70900B76" w:rsidR="00403951" w:rsidRPr="003F3299" w:rsidRDefault="00923F0D" w:rsidP="006E6F63">
      <w:pPr>
        <w:pBdr>
          <w:top w:val="nil"/>
          <w:left w:val="nil"/>
          <w:bottom w:val="nil"/>
          <w:right w:val="nil"/>
          <w:between w:val="nil"/>
        </w:pBdr>
        <w:rPr>
          <w:color w:val="808080"/>
        </w:rPr>
      </w:pPr>
      <w:r w:rsidRPr="003F3299">
        <w:rPr>
          <w:b/>
        </w:rPr>
        <w:t>DISCLOSURES:</w:t>
      </w:r>
      <w:r w:rsidR="00151F42" w:rsidRPr="003F3299">
        <w:rPr>
          <w:b/>
        </w:rPr>
        <w:t xml:space="preserve"> </w:t>
      </w:r>
    </w:p>
    <w:p w14:paraId="000000A9" w14:textId="1399D184" w:rsidR="00403951" w:rsidRPr="003F3299" w:rsidRDefault="000C5607" w:rsidP="006E6F63">
      <w:pPr>
        <w:rPr>
          <w:color w:val="000000" w:themeColor="text1"/>
        </w:rPr>
      </w:pPr>
      <w:r w:rsidRPr="003F3299">
        <w:rPr>
          <w:color w:val="000000" w:themeColor="text1"/>
        </w:rPr>
        <w:t>The authors have nothing to disclose.</w:t>
      </w:r>
    </w:p>
    <w:p w14:paraId="000000AA" w14:textId="77777777" w:rsidR="00403951" w:rsidRPr="003F3299" w:rsidRDefault="00403951" w:rsidP="006E6F63"/>
    <w:p w14:paraId="000000AD" w14:textId="3B1B9C0B" w:rsidR="00E21596" w:rsidRPr="003F3299" w:rsidRDefault="00923F0D" w:rsidP="006E6F63">
      <w:pPr>
        <w:rPr>
          <w:color w:val="7F7F7F"/>
        </w:rPr>
      </w:pPr>
      <w:r w:rsidRPr="003F3299">
        <w:rPr>
          <w:b/>
        </w:rPr>
        <w:t>REFERENCES:</w:t>
      </w:r>
      <w:r w:rsidRPr="003F3299">
        <w:t xml:space="preserve"> </w:t>
      </w:r>
    </w:p>
    <w:p w14:paraId="365B2520" w14:textId="464F74F7" w:rsidR="002F57ED" w:rsidRPr="003F3299" w:rsidRDefault="00906D7F" w:rsidP="006E6F63">
      <w:pPr>
        <w:pStyle w:val="EndNoteBibliography"/>
      </w:pPr>
      <w:r w:rsidRPr="003F3299">
        <w:rPr>
          <w:color w:val="7F7F7F"/>
        </w:rPr>
        <w:fldChar w:fldCharType="begin"/>
      </w:r>
      <w:r w:rsidRPr="003F3299">
        <w:rPr>
          <w:color w:val="7F7F7F"/>
        </w:rPr>
        <w:instrText xml:space="preserve"> ADDIN EN.REFLIST </w:instrText>
      </w:r>
      <w:r w:rsidRPr="003F3299">
        <w:rPr>
          <w:color w:val="7F7F7F"/>
        </w:rPr>
        <w:fldChar w:fldCharType="separate"/>
      </w:r>
      <w:r w:rsidR="002F57ED" w:rsidRPr="003F3299">
        <w:t>1</w:t>
      </w:r>
      <w:r w:rsidR="001E4A36" w:rsidRPr="003F3299">
        <w:t xml:space="preserve">. </w:t>
      </w:r>
      <w:r w:rsidR="002F57ED" w:rsidRPr="003F3299">
        <w:t>Thompson, M. C., Yeates, T. O.</w:t>
      </w:r>
      <w:r w:rsidR="001E4A36" w:rsidRPr="003F3299">
        <w:t xml:space="preserve">, </w:t>
      </w:r>
      <w:r w:rsidR="002F57ED" w:rsidRPr="003F3299">
        <w:t xml:space="preserve">Rodriguez, J. A. Advances in methods for atomic resolution macromolecular structure determination. </w:t>
      </w:r>
      <w:r w:rsidR="002F57ED" w:rsidRPr="003F3299">
        <w:rPr>
          <w:i/>
        </w:rPr>
        <w:t>F1000Research.</w:t>
      </w:r>
      <w:r w:rsidR="002F57ED" w:rsidRPr="003F3299">
        <w:t xml:space="preserve"> </w:t>
      </w:r>
      <w:r w:rsidR="002F57ED" w:rsidRPr="003F3299">
        <w:rPr>
          <w:b/>
        </w:rPr>
        <w:t>9</w:t>
      </w:r>
      <w:r w:rsidR="002F57ED" w:rsidRPr="003F3299">
        <w:t xml:space="preserve">, </w:t>
      </w:r>
      <w:r w:rsidR="00BF3708" w:rsidRPr="003F3299">
        <w:t>F1000 Faculty Rev</w:t>
      </w:r>
      <w:r w:rsidR="00B61A41" w:rsidRPr="003F3299">
        <w:t xml:space="preserve">-667 </w:t>
      </w:r>
      <w:r w:rsidR="002F57ED" w:rsidRPr="003F3299">
        <w:t>(2020).</w:t>
      </w:r>
    </w:p>
    <w:p w14:paraId="225E24E7" w14:textId="731AE064" w:rsidR="002F57ED" w:rsidRPr="003F3299" w:rsidRDefault="002F57ED" w:rsidP="006E6F63">
      <w:pPr>
        <w:pStyle w:val="EndNoteBibliography"/>
      </w:pPr>
      <w:r w:rsidRPr="003F3299">
        <w:t>2</w:t>
      </w:r>
      <w:r w:rsidR="00625524" w:rsidRPr="003F3299">
        <w:t xml:space="preserve">. </w:t>
      </w:r>
      <w:r w:rsidRPr="003F3299">
        <w:t>Zhang, Q., Li, Y., Olson, R., Mukerji, I.</w:t>
      </w:r>
      <w:r w:rsidR="005B1B02" w:rsidRPr="003F3299">
        <w:t xml:space="preserve">, </w:t>
      </w:r>
      <w:r w:rsidRPr="003F3299">
        <w:t xml:space="preserve">Oliver, D. Conserved SecA signal peptide-binding site revealed by engineered protein chimeras and Forester resonance energy transfer. </w:t>
      </w:r>
      <w:r w:rsidRPr="003F3299">
        <w:rPr>
          <w:i/>
        </w:rPr>
        <w:t>Biochemistry.</w:t>
      </w:r>
      <w:r w:rsidRPr="003F3299">
        <w:t xml:space="preserve"> </w:t>
      </w:r>
      <w:r w:rsidRPr="003F3299">
        <w:rPr>
          <w:b/>
        </w:rPr>
        <w:t>55</w:t>
      </w:r>
      <w:r w:rsidR="00C871E0" w:rsidRPr="003F3299">
        <w:rPr>
          <w:b/>
        </w:rPr>
        <w:t xml:space="preserve"> </w:t>
      </w:r>
      <w:r w:rsidR="00C871E0" w:rsidRPr="003F3299">
        <w:rPr>
          <w:bCs/>
        </w:rPr>
        <w:t>(9)</w:t>
      </w:r>
      <w:r w:rsidR="00310B3A" w:rsidRPr="003F3299">
        <w:rPr>
          <w:bCs/>
        </w:rPr>
        <w:t>,</w:t>
      </w:r>
      <w:r w:rsidRPr="003F3299">
        <w:t xml:space="preserve"> 1291</w:t>
      </w:r>
      <w:r w:rsidR="00C871E0" w:rsidRPr="003F3299">
        <w:t>–</w:t>
      </w:r>
      <w:r w:rsidRPr="003F3299">
        <w:t>1300 (2016).</w:t>
      </w:r>
    </w:p>
    <w:p w14:paraId="5ED7E51D" w14:textId="17C44781" w:rsidR="002F57ED" w:rsidRPr="003F3299" w:rsidRDefault="002F57ED" w:rsidP="006E6F63">
      <w:pPr>
        <w:pStyle w:val="EndNoteBibliography"/>
      </w:pPr>
      <w:r w:rsidRPr="003F3299">
        <w:t>3</w:t>
      </w:r>
      <w:r w:rsidR="00625524" w:rsidRPr="003F3299">
        <w:t xml:space="preserve">. </w:t>
      </w:r>
      <w:r w:rsidRPr="003F3299">
        <w:t>Zhang, Q.</w:t>
      </w:r>
      <w:r w:rsidRPr="003F3299">
        <w:rPr>
          <w:i/>
        </w:rPr>
        <w:t xml:space="preserve"> </w:t>
      </w:r>
      <w:r w:rsidRPr="003F3299">
        <w:rPr>
          <w:iCs/>
        </w:rPr>
        <w:t>et al.</w:t>
      </w:r>
      <w:r w:rsidRPr="003F3299">
        <w:t xml:space="preserve"> Alignment of the protein substrate hairpin along the SecA two-helix finger primes protein transport in </w:t>
      </w:r>
      <w:r w:rsidRPr="003F3299">
        <w:rPr>
          <w:i/>
          <w:iCs/>
        </w:rPr>
        <w:t>Escherichia coli.</w:t>
      </w:r>
      <w:r w:rsidRPr="003F3299">
        <w:t xml:space="preserve"> </w:t>
      </w:r>
      <w:r w:rsidRPr="003F3299">
        <w:rPr>
          <w:i/>
        </w:rPr>
        <w:t>Proceedings of the National Academy of Sciences</w:t>
      </w:r>
      <w:r w:rsidR="004F72B1" w:rsidRPr="003F3299">
        <w:rPr>
          <w:i/>
        </w:rPr>
        <w:t xml:space="preserve"> of the</w:t>
      </w:r>
      <w:r w:rsidRPr="003F3299">
        <w:rPr>
          <w:i/>
        </w:rPr>
        <w:t xml:space="preserve"> U</w:t>
      </w:r>
      <w:r w:rsidR="004F72B1" w:rsidRPr="003F3299">
        <w:rPr>
          <w:i/>
        </w:rPr>
        <w:t xml:space="preserve">nited </w:t>
      </w:r>
      <w:r w:rsidRPr="003F3299">
        <w:rPr>
          <w:i/>
        </w:rPr>
        <w:t>S</w:t>
      </w:r>
      <w:r w:rsidR="00F6001C" w:rsidRPr="003F3299">
        <w:rPr>
          <w:i/>
        </w:rPr>
        <w:t xml:space="preserve">tates of </w:t>
      </w:r>
      <w:r w:rsidRPr="003F3299">
        <w:rPr>
          <w:i/>
        </w:rPr>
        <w:t>A</w:t>
      </w:r>
      <w:r w:rsidR="00F6001C" w:rsidRPr="003F3299">
        <w:rPr>
          <w:i/>
        </w:rPr>
        <w:t>merica</w:t>
      </w:r>
      <w:r w:rsidRPr="003F3299">
        <w:rPr>
          <w:i/>
        </w:rPr>
        <w:t>.</w:t>
      </w:r>
      <w:r w:rsidRPr="003F3299">
        <w:t xml:space="preserve"> </w:t>
      </w:r>
      <w:r w:rsidRPr="003F3299">
        <w:rPr>
          <w:b/>
        </w:rPr>
        <w:t>114</w:t>
      </w:r>
      <w:r w:rsidRPr="003F3299">
        <w:t xml:space="preserve"> (35), 9343</w:t>
      </w:r>
      <w:r w:rsidR="00F6001C" w:rsidRPr="003F3299">
        <w:t>–</w:t>
      </w:r>
      <w:r w:rsidRPr="003F3299">
        <w:t>9348</w:t>
      </w:r>
      <w:r w:rsidR="00F6001C" w:rsidRPr="003F3299">
        <w:t xml:space="preserve"> </w:t>
      </w:r>
      <w:r w:rsidRPr="003F3299">
        <w:t>(2017).</w:t>
      </w:r>
    </w:p>
    <w:p w14:paraId="35D59A7A" w14:textId="697C1A0C" w:rsidR="002F57ED" w:rsidRPr="003F3299" w:rsidRDefault="002F57ED" w:rsidP="006E6F63">
      <w:pPr>
        <w:pStyle w:val="EndNoteBibliography"/>
      </w:pPr>
      <w:r w:rsidRPr="003F3299">
        <w:t>4</w:t>
      </w:r>
      <w:r w:rsidR="00625524" w:rsidRPr="003F3299">
        <w:t xml:space="preserve">. </w:t>
      </w:r>
      <w:r w:rsidRPr="003F3299">
        <w:t xml:space="preserve">Stryer, L. Fluorescence energy transfer as a spectroscopic ruler. </w:t>
      </w:r>
      <w:r w:rsidRPr="003F3299">
        <w:rPr>
          <w:i/>
        </w:rPr>
        <w:t>Annual Review of Biochemistry.</w:t>
      </w:r>
      <w:r w:rsidRPr="003F3299">
        <w:t xml:space="preserve"> </w:t>
      </w:r>
      <w:r w:rsidRPr="003F3299">
        <w:rPr>
          <w:b/>
        </w:rPr>
        <w:t>47</w:t>
      </w:r>
      <w:r w:rsidR="0083164D" w:rsidRPr="003F3299">
        <w:rPr>
          <w:b/>
        </w:rPr>
        <w:t>,</w:t>
      </w:r>
      <w:r w:rsidRPr="003F3299">
        <w:t xml:space="preserve"> 819</w:t>
      </w:r>
      <w:r w:rsidR="0083164D" w:rsidRPr="003F3299">
        <w:t>–</w:t>
      </w:r>
      <w:r w:rsidRPr="003F3299">
        <w:t>846 (1978).</w:t>
      </w:r>
    </w:p>
    <w:p w14:paraId="0B9D1CC9" w14:textId="2A1FB6D9" w:rsidR="002F57ED" w:rsidRPr="003F3299" w:rsidRDefault="002F57ED" w:rsidP="006E6F63">
      <w:pPr>
        <w:pStyle w:val="EndNoteBibliography"/>
      </w:pPr>
      <w:r w:rsidRPr="003F3299">
        <w:t>5</w:t>
      </w:r>
      <w:r w:rsidR="00625524" w:rsidRPr="003F3299">
        <w:t xml:space="preserve">. </w:t>
      </w:r>
      <w:r w:rsidRPr="003F3299">
        <w:t xml:space="preserve">Lakowicz, J. R. </w:t>
      </w:r>
      <w:r w:rsidRPr="003F3299">
        <w:rPr>
          <w:i/>
        </w:rPr>
        <w:t>Principles of Fluorescence Spectroscopy</w:t>
      </w:r>
      <w:r w:rsidRPr="003F3299">
        <w:t xml:space="preserve">. </w:t>
      </w:r>
      <w:r w:rsidR="00A25979" w:rsidRPr="003F3299">
        <w:t>S</w:t>
      </w:r>
      <w:r w:rsidR="007331D1" w:rsidRPr="003F3299">
        <w:t>pringer</w:t>
      </w:r>
      <w:r w:rsidR="00D41C89" w:rsidRPr="003F3299">
        <w:t>, Boston, MA</w:t>
      </w:r>
      <w:r w:rsidRPr="003F3299">
        <w:t xml:space="preserve"> </w:t>
      </w:r>
      <w:r w:rsidR="00D41C89" w:rsidRPr="003F3299">
        <w:t>(</w:t>
      </w:r>
      <w:r w:rsidRPr="003F3299">
        <w:t>2006).</w:t>
      </w:r>
    </w:p>
    <w:p w14:paraId="7F3F8805" w14:textId="79938E3D" w:rsidR="002F57ED" w:rsidRPr="003F3299" w:rsidRDefault="002F57ED" w:rsidP="006E6F63">
      <w:pPr>
        <w:pStyle w:val="EndNoteBibliography"/>
      </w:pPr>
      <w:r w:rsidRPr="003F3299">
        <w:t>6</w:t>
      </w:r>
      <w:r w:rsidR="00625524" w:rsidRPr="003F3299">
        <w:t xml:space="preserve">. </w:t>
      </w:r>
      <w:r w:rsidRPr="003F3299">
        <w:t>Algar, W. R., Hildebrandt, N., Vogel, S. S.</w:t>
      </w:r>
      <w:r w:rsidR="00851D02" w:rsidRPr="003F3299">
        <w:t xml:space="preserve">, </w:t>
      </w:r>
      <w:r w:rsidRPr="003F3299">
        <w:t xml:space="preserve">Medintz, I. L. FRET as a biomolecular research tool - understanding its potential while avoiding pitfalls. </w:t>
      </w:r>
      <w:r w:rsidRPr="003F3299">
        <w:rPr>
          <w:i/>
        </w:rPr>
        <w:t>Nature Methods.</w:t>
      </w:r>
      <w:r w:rsidRPr="003F3299">
        <w:t xml:space="preserve"> </w:t>
      </w:r>
      <w:r w:rsidRPr="003F3299">
        <w:rPr>
          <w:b/>
        </w:rPr>
        <w:t>16</w:t>
      </w:r>
      <w:r w:rsidRPr="003F3299">
        <w:t xml:space="preserve"> (9), 815</w:t>
      </w:r>
      <w:r w:rsidR="00851D02" w:rsidRPr="003F3299">
        <w:t>–</w:t>
      </w:r>
      <w:r w:rsidRPr="003F3299">
        <w:t>829 (2019).</w:t>
      </w:r>
    </w:p>
    <w:p w14:paraId="484554EE" w14:textId="3CDD3B96" w:rsidR="002F57ED" w:rsidRPr="003F3299" w:rsidRDefault="002F57ED" w:rsidP="006E6F63">
      <w:pPr>
        <w:pStyle w:val="EndNoteBibliography"/>
      </w:pPr>
      <w:r w:rsidRPr="003F3299">
        <w:t>7</w:t>
      </w:r>
      <w:r w:rsidR="00625524" w:rsidRPr="003F3299">
        <w:t xml:space="preserve">. </w:t>
      </w:r>
      <w:r w:rsidRPr="003F3299">
        <w:t>Magde, D., Wong, R.</w:t>
      </w:r>
      <w:r w:rsidR="0063001A" w:rsidRPr="003F3299">
        <w:t xml:space="preserve">, </w:t>
      </w:r>
      <w:r w:rsidRPr="003F3299">
        <w:t xml:space="preserve">Seybold, P. G. Fluorescence quantum yields and their relation to lifetimes of rhodamine 6G and fluorescein in nine solvents: improved absolute standards for quantum yields. </w:t>
      </w:r>
      <w:r w:rsidRPr="003F3299">
        <w:rPr>
          <w:i/>
        </w:rPr>
        <w:t>Photochemistry and Photobiology.</w:t>
      </w:r>
      <w:r w:rsidRPr="003F3299">
        <w:t xml:space="preserve"> </w:t>
      </w:r>
      <w:r w:rsidRPr="003F3299">
        <w:rPr>
          <w:b/>
        </w:rPr>
        <w:t>75</w:t>
      </w:r>
      <w:r w:rsidR="000925C3" w:rsidRPr="003F3299">
        <w:rPr>
          <w:b/>
        </w:rPr>
        <w:t xml:space="preserve"> </w:t>
      </w:r>
      <w:r w:rsidR="000925C3" w:rsidRPr="003F3299">
        <w:rPr>
          <w:bCs/>
        </w:rPr>
        <w:t>(4),</w:t>
      </w:r>
      <w:r w:rsidRPr="003F3299">
        <w:t xml:space="preserve"> 327</w:t>
      </w:r>
      <w:r w:rsidR="000925C3" w:rsidRPr="003F3299">
        <w:t>–</w:t>
      </w:r>
      <w:r w:rsidRPr="003F3299">
        <w:t>334 (2002).</w:t>
      </w:r>
    </w:p>
    <w:p w14:paraId="474214F9" w14:textId="4A9AEF23" w:rsidR="002F57ED" w:rsidRPr="003F3299" w:rsidRDefault="002F57ED" w:rsidP="006E6F63">
      <w:pPr>
        <w:pStyle w:val="EndNoteBibliography"/>
      </w:pPr>
      <w:r w:rsidRPr="003F3299">
        <w:t>8</w:t>
      </w:r>
      <w:r w:rsidR="00625524" w:rsidRPr="003F3299">
        <w:t xml:space="preserve">. </w:t>
      </w:r>
      <w:r w:rsidRPr="003F3299">
        <w:t xml:space="preserve">Clegg, R. M. Fluorescence resonance energy transfer and nucleic acids. </w:t>
      </w:r>
      <w:r w:rsidRPr="003F3299">
        <w:rPr>
          <w:i/>
        </w:rPr>
        <w:t>Methods in Enzymology.</w:t>
      </w:r>
      <w:r w:rsidRPr="003F3299">
        <w:t xml:space="preserve"> </w:t>
      </w:r>
      <w:r w:rsidRPr="003F3299">
        <w:rPr>
          <w:b/>
        </w:rPr>
        <w:t>211</w:t>
      </w:r>
      <w:r w:rsidR="007F398B" w:rsidRPr="003F3299">
        <w:rPr>
          <w:b/>
        </w:rPr>
        <w:t>,</w:t>
      </w:r>
      <w:r w:rsidRPr="003F3299">
        <w:t xml:space="preserve"> 353</w:t>
      </w:r>
      <w:r w:rsidR="007F398B" w:rsidRPr="003F3299">
        <w:t>–</w:t>
      </w:r>
      <w:r w:rsidRPr="003F3299">
        <w:t>388 (1992).</w:t>
      </w:r>
    </w:p>
    <w:p w14:paraId="31F9551E" w14:textId="10CC959E" w:rsidR="002F57ED" w:rsidRPr="003F3299" w:rsidRDefault="002F57ED" w:rsidP="006E6F63">
      <w:pPr>
        <w:pStyle w:val="EndNoteBibliography"/>
      </w:pPr>
      <w:r w:rsidRPr="003F3299">
        <w:t>9</w:t>
      </w:r>
      <w:r w:rsidR="00625524" w:rsidRPr="003F3299">
        <w:t xml:space="preserve">. </w:t>
      </w:r>
      <w:r w:rsidRPr="003F3299">
        <w:t xml:space="preserve">Scientific, T. F. </w:t>
      </w:r>
      <w:r w:rsidRPr="003F3299">
        <w:rPr>
          <w:i/>
        </w:rPr>
        <w:t>R0 Values fro</w:t>
      </w:r>
      <w:r w:rsidR="00BE78C9" w:rsidRPr="003F3299">
        <w:rPr>
          <w:i/>
        </w:rPr>
        <w:t>m</w:t>
      </w:r>
      <w:r w:rsidRPr="003F3299">
        <w:rPr>
          <w:i/>
        </w:rPr>
        <w:t xml:space="preserve"> Some Alexa Fluor Dyes - Table 1.6</w:t>
      </w:r>
      <w:r w:rsidR="00FC6933" w:rsidRPr="003F3299">
        <w:t xml:space="preserve">. </w:t>
      </w:r>
      <w:r w:rsidRPr="003F3299">
        <w:t>https://www.thermofisher.com/us/en/home/references/molecular-probes-the-handbook/tables/r0-values-for-some-alexa-fluor-dyes.html</w:t>
      </w:r>
      <w:r w:rsidR="00FC6933" w:rsidRPr="003F3299">
        <w:t xml:space="preserve"> </w:t>
      </w:r>
      <w:r w:rsidRPr="003F3299">
        <w:t>(2021).</w:t>
      </w:r>
    </w:p>
    <w:p w14:paraId="3CCED312" w14:textId="437DDD97" w:rsidR="002F57ED" w:rsidRPr="003F3299" w:rsidRDefault="002F57ED" w:rsidP="006E6F63">
      <w:pPr>
        <w:pStyle w:val="EndNoteBibliography"/>
      </w:pPr>
      <w:r w:rsidRPr="003F3299">
        <w:t>10</w:t>
      </w:r>
      <w:r w:rsidR="00625524" w:rsidRPr="003F3299">
        <w:t xml:space="preserve">. </w:t>
      </w:r>
      <w:r w:rsidRPr="003F3299">
        <w:t>Bajar, B. T., Wang, E. S., Zhang, S., Lin, M. Z.</w:t>
      </w:r>
      <w:r w:rsidR="00566EE5" w:rsidRPr="003F3299">
        <w:t xml:space="preserve">, </w:t>
      </w:r>
      <w:r w:rsidRPr="003F3299">
        <w:t xml:space="preserve">Chu, J. A Guide to Fluorescent Protein FRET Pairs. </w:t>
      </w:r>
      <w:r w:rsidRPr="003F3299">
        <w:rPr>
          <w:i/>
        </w:rPr>
        <w:t>Sensors (Basel</w:t>
      </w:r>
      <w:r w:rsidR="00873C0D" w:rsidRPr="003F3299">
        <w:rPr>
          <w:i/>
        </w:rPr>
        <w:t>, Switzerland</w:t>
      </w:r>
      <w:r w:rsidRPr="003F3299">
        <w:rPr>
          <w:i/>
        </w:rPr>
        <w:t>).</w:t>
      </w:r>
      <w:r w:rsidRPr="003F3299">
        <w:t xml:space="preserve"> </w:t>
      </w:r>
      <w:r w:rsidRPr="003F3299">
        <w:rPr>
          <w:b/>
        </w:rPr>
        <w:t>16</w:t>
      </w:r>
      <w:r w:rsidRPr="003F3299">
        <w:t xml:space="preserve"> (9), </w:t>
      </w:r>
      <w:r w:rsidR="00873C0D" w:rsidRPr="003F3299">
        <w:t xml:space="preserve">1488 </w:t>
      </w:r>
      <w:r w:rsidRPr="003F3299">
        <w:t>(2016).</w:t>
      </w:r>
    </w:p>
    <w:p w14:paraId="5F8A1291" w14:textId="5AC3FA0E" w:rsidR="002F57ED" w:rsidRPr="003F3299" w:rsidRDefault="002F57ED" w:rsidP="006E6F63">
      <w:pPr>
        <w:pStyle w:val="EndNoteBibliography"/>
      </w:pPr>
      <w:r w:rsidRPr="003F3299">
        <w:t>11</w:t>
      </w:r>
      <w:r w:rsidR="00625524" w:rsidRPr="003F3299">
        <w:t xml:space="preserve">. </w:t>
      </w:r>
      <w:r w:rsidRPr="003F3299">
        <w:t>Day, R. N.</w:t>
      </w:r>
      <w:r w:rsidR="0027344D" w:rsidRPr="003F3299">
        <w:t xml:space="preserve">, </w:t>
      </w:r>
      <w:r w:rsidRPr="003F3299">
        <w:t xml:space="preserve">Davidson, M. W. Fluorescent proteins for FRET microscopy: monitoring protein interactions in living cells. </w:t>
      </w:r>
      <w:r w:rsidRPr="003F3299">
        <w:rPr>
          <w:i/>
        </w:rPr>
        <w:t>Bio</w:t>
      </w:r>
      <w:r w:rsidR="0027344D" w:rsidRPr="003F3299">
        <w:rPr>
          <w:i/>
        </w:rPr>
        <w:t>E</w:t>
      </w:r>
      <w:r w:rsidRPr="003F3299">
        <w:rPr>
          <w:i/>
        </w:rPr>
        <w:t>ssays</w:t>
      </w:r>
      <w:r w:rsidR="00865178" w:rsidRPr="003F3299">
        <w:rPr>
          <w:i/>
        </w:rPr>
        <w:t xml:space="preserve"> : News and Reviews in Molecular, Cellular, and Developmental Biology</w:t>
      </w:r>
      <w:r w:rsidRPr="003F3299">
        <w:rPr>
          <w:i/>
        </w:rPr>
        <w:t>.</w:t>
      </w:r>
      <w:r w:rsidRPr="003F3299">
        <w:t xml:space="preserve"> </w:t>
      </w:r>
      <w:r w:rsidRPr="003F3299">
        <w:rPr>
          <w:b/>
        </w:rPr>
        <w:t>34</w:t>
      </w:r>
      <w:r w:rsidRPr="003F3299">
        <w:t xml:space="preserve"> (5), 341</w:t>
      </w:r>
      <w:r w:rsidR="00625524" w:rsidRPr="003F3299">
        <w:t>–</w:t>
      </w:r>
      <w:r w:rsidRPr="003F3299">
        <w:t>350 (2012).</w:t>
      </w:r>
    </w:p>
    <w:p w14:paraId="1195D137" w14:textId="01A3CAD5" w:rsidR="002F57ED" w:rsidRPr="003F3299" w:rsidRDefault="002F57ED" w:rsidP="006E6F63">
      <w:pPr>
        <w:pStyle w:val="EndNoteBibliography"/>
      </w:pPr>
      <w:r w:rsidRPr="003F3299">
        <w:t>12</w:t>
      </w:r>
      <w:r w:rsidR="00EF605F" w:rsidRPr="003F3299">
        <w:t xml:space="preserve">. </w:t>
      </w:r>
      <w:r w:rsidRPr="003F3299">
        <w:t>Lee, S. J., Syed, S.</w:t>
      </w:r>
      <w:r w:rsidR="00EF605F" w:rsidRPr="003F3299">
        <w:t xml:space="preserve">, </w:t>
      </w:r>
      <w:r w:rsidRPr="003F3299">
        <w:t xml:space="preserve">Ha, T. Single-Molecule FRET Analysis of Replicative Helicases. </w:t>
      </w:r>
      <w:r w:rsidRPr="003F3299">
        <w:rPr>
          <w:i/>
        </w:rPr>
        <w:t>Methods in Molecular Biology</w:t>
      </w:r>
      <w:r w:rsidR="00EF605F" w:rsidRPr="003F3299">
        <w:rPr>
          <w:i/>
        </w:rPr>
        <w:t xml:space="preserve"> (Clifton, N.J.)</w:t>
      </w:r>
      <w:r w:rsidRPr="003F3299">
        <w:rPr>
          <w:i/>
        </w:rPr>
        <w:t>.</w:t>
      </w:r>
      <w:r w:rsidRPr="003F3299">
        <w:t xml:space="preserve"> </w:t>
      </w:r>
      <w:r w:rsidRPr="003F3299">
        <w:rPr>
          <w:b/>
        </w:rPr>
        <w:t>1805</w:t>
      </w:r>
      <w:r w:rsidR="00EF605F" w:rsidRPr="003F3299">
        <w:rPr>
          <w:b/>
        </w:rPr>
        <w:t>,</w:t>
      </w:r>
      <w:r w:rsidRPr="003F3299">
        <w:t xml:space="preserve"> 233</w:t>
      </w:r>
      <w:r w:rsidR="00EF605F" w:rsidRPr="003F3299">
        <w:t>–</w:t>
      </w:r>
      <w:r w:rsidRPr="003F3299">
        <w:t>250 (2018).</w:t>
      </w:r>
    </w:p>
    <w:p w14:paraId="683FAB39" w14:textId="12F32878" w:rsidR="002F57ED" w:rsidRPr="003F3299" w:rsidRDefault="002F57ED" w:rsidP="006E6F63">
      <w:pPr>
        <w:pStyle w:val="EndNoteBibliography"/>
      </w:pPr>
      <w:r w:rsidRPr="003F3299">
        <w:t>13</w:t>
      </w:r>
      <w:r w:rsidR="00EF605F" w:rsidRPr="003F3299">
        <w:t xml:space="preserve">. </w:t>
      </w:r>
      <w:r w:rsidRPr="003F3299">
        <w:t>Uhm, H.</w:t>
      </w:r>
      <w:r w:rsidR="00EF605F" w:rsidRPr="003F3299">
        <w:t xml:space="preserve">, </w:t>
      </w:r>
      <w:r w:rsidRPr="003F3299">
        <w:t xml:space="preserve">Hohng, S. Single-Molecule FRET Assay for Studying Cotranscriptional RNA Folding. </w:t>
      </w:r>
      <w:r w:rsidRPr="003F3299">
        <w:rPr>
          <w:i/>
        </w:rPr>
        <w:t>Methods in Molecular Biology.</w:t>
      </w:r>
      <w:r w:rsidRPr="003F3299">
        <w:t xml:space="preserve"> </w:t>
      </w:r>
      <w:r w:rsidRPr="003F3299">
        <w:rPr>
          <w:b/>
        </w:rPr>
        <w:t>2106</w:t>
      </w:r>
      <w:r w:rsidR="00FD55A4" w:rsidRPr="003F3299">
        <w:rPr>
          <w:b/>
        </w:rPr>
        <w:t>,</w:t>
      </w:r>
      <w:r w:rsidRPr="003F3299">
        <w:t xml:space="preserve"> 271</w:t>
      </w:r>
      <w:r w:rsidR="00FD55A4" w:rsidRPr="003F3299">
        <w:t>–</w:t>
      </w:r>
      <w:r w:rsidRPr="003F3299">
        <w:t>282 (2020).</w:t>
      </w:r>
    </w:p>
    <w:p w14:paraId="17AA4926" w14:textId="504C6E6B" w:rsidR="002F57ED" w:rsidRPr="003F3299" w:rsidRDefault="002F57ED" w:rsidP="006E6F63">
      <w:pPr>
        <w:pStyle w:val="EndNoteBibliography"/>
      </w:pPr>
      <w:r w:rsidRPr="003F3299">
        <w:t>14</w:t>
      </w:r>
      <w:r w:rsidR="00DD1524" w:rsidRPr="003F3299">
        <w:t xml:space="preserve">. </w:t>
      </w:r>
      <w:r w:rsidRPr="003F3299">
        <w:t>Globyte, V.</w:t>
      </w:r>
      <w:r w:rsidR="00DD1524" w:rsidRPr="003F3299">
        <w:t xml:space="preserve">, </w:t>
      </w:r>
      <w:r w:rsidRPr="003F3299">
        <w:t xml:space="preserve">Joo, C. Single-molecule FRET studies of Cas9 endonuclease. </w:t>
      </w:r>
      <w:r w:rsidRPr="003F3299">
        <w:rPr>
          <w:i/>
        </w:rPr>
        <w:t xml:space="preserve">Methods in </w:t>
      </w:r>
      <w:r w:rsidRPr="003F3299">
        <w:rPr>
          <w:i/>
        </w:rPr>
        <w:lastRenderedPageBreak/>
        <w:t>Enzymology.</w:t>
      </w:r>
      <w:r w:rsidRPr="003F3299">
        <w:t xml:space="preserve"> </w:t>
      </w:r>
      <w:r w:rsidRPr="003F3299">
        <w:rPr>
          <w:b/>
        </w:rPr>
        <w:t>616</w:t>
      </w:r>
      <w:r w:rsidR="0099583B" w:rsidRPr="003F3299">
        <w:rPr>
          <w:b/>
        </w:rPr>
        <w:t>,</w:t>
      </w:r>
      <w:r w:rsidRPr="003F3299">
        <w:t xml:space="preserve"> 313</w:t>
      </w:r>
      <w:r w:rsidR="0099583B" w:rsidRPr="003F3299">
        <w:t>–</w:t>
      </w:r>
      <w:r w:rsidRPr="003F3299">
        <w:t>335 (2019).</w:t>
      </w:r>
    </w:p>
    <w:p w14:paraId="6F4E3E79" w14:textId="3951ACD1" w:rsidR="002F57ED" w:rsidRPr="003F3299" w:rsidRDefault="002F57ED" w:rsidP="006E6F63">
      <w:pPr>
        <w:pStyle w:val="EndNoteBibliography"/>
      </w:pPr>
      <w:r w:rsidRPr="003F3299">
        <w:t>15</w:t>
      </w:r>
      <w:r w:rsidR="0099583B" w:rsidRPr="003F3299">
        <w:t xml:space="preserve">. </w:t>
      </w:r>
      <w:r w:rsidRPr="003F3299">
        <w:t>Qiao, Y., Luo, Y., Long, N., Xing, Y.</w:t>
      </w:r>
      <w:r w:rsidR="0099583B" w:rsidRPr="003F3299">
        <w:t xml:space="preserve">, </w:t>
      </w:r>
      <w:r w:rsidRPr="003F3299">
        <w:t>Tu, J. Single-Molecular F</w:t>
      </w:r>
      <w:r w:rsidR="00A63164" w:rsidRPr="003F3299">
        <w:t>ö</w:t>
      </w:r>
      <w:r w:rsidRPr="003F3299">
        <w:t xml:space="preserve">rster Resonance Energy Transfer Measurement on Structures and Interactions of Biomolecules. </w:t>
      </w:r>
      <w:r w:rsidRPr="003F3299">
        <w:rPr>
          <w:i/>
        </w:rPr>
        <w:t>Micromachines.</w:t>
      </w:r>
      <w:r w:rsidRPr="003F3299">
        <w:t xml:space="preserve"> </w:t>
      </w:r>
      <w:r w:rsidRPr="003F3299">
        <w:rPr>
          <w:b/>
        </w:rPr>
        <w:t>12</w:t>
      </w:r>
      <w:r w:rsidRPr="003F3299">
        <w:t xml:space="preserve"> (5), </w:t>
      </w:r>
      <w:r w:rsidR="00A63164" w:rsidRPr="003F3299">
        <w:t xml:space="preserve">492 </w:t>
      </w:r>
      <w:r w:rsidRPr="003F3299">
        <w:t>(2021).</w:t>
      </w:r>
    </w:p>
    <w:p w14:paraId="0F7FA066" w14:textId="25C2E945" w:rsidR="002F57ED" w:rsidRPr="003F3299" w:rsidRDefault="002F57ED" w:rsidP="006E6F63">
      <w:pPr>
        <w:pStyle w:val="EndNoteBibliography"/>
      </w:pPr>
      <w:r w:rsidRPr="003F3299">
        <w:t>16</w:t>
      </w:r>
      <w:r w:rsidR="00AD3496" w:rsidRPr="003F3299">
        <w:t xml:space="preserve">. </w:t>
      </w:r>
      <w:r w:rsidRPr="003F3299">
        <w:t>Catipovic, M. A., Bauer, B. W., Loparo, J. J.</w:t>
      </w:r>
      <w:r w:rsidR="00AD3496" w:rsidRPr="003F3299">
        <w:t xml:space="preserve">, </w:t>
      </w:r>
      <w:r w:rsidRPr="003F3299">
        <w:t xml:space="preserve">Rapoport, T. A. Protein translocation by the SecA ATPase occurs by a power-stroke mechanism. </w:t>
      </w:r>
      <w:r w:rsidR="004E1887" w:rsidRPr="003F3299">
        <w:rPr>
          <w:i/>
          <w:iCs/>
        </w:rPr>
        <w:t xml:space="preserve">The </w:t>
      </w:r>
      <w:r w:rsidRPr="003F3299">
        <w:rPr>
          <w:i/>
        </w:rPr>
        <w:t>EMBO Journal.</w:t>
      </w:r>
      <w:r w:rsidRPr="003F3299">
        <w:t xml:space="preserve"> </w:t>
      </w:r>
      <w:r w:rsidRPr="003F3299">
        <w:rPr>
          <w:b/>
        </w:rPr>
        <w:t>38</w:t>
      </w:r>
      <w:r w:rsidRPr="003F3299">
        <w:t xml:space="preserve"> (9),</w:t>
      </w:r>
      <w:r w:rsidR="004E1887" w:rsidRPr="003F3299">
        <w:t xml:space="preserve"> e101140</w:t>
      </w:r>
      <w:r w:rsidRPr="003F3299">
        <w:t xml:space="preserve"> (2019).</w:t>
      </w:r>
    </w:p>
    <w:p w14:paraId="341C56F9" w14:textId="2BE4D733" w:rsidR="002F57ED" w:rsidRPr="003F3299" w:rsidRDefault="002F57ED" w:rsidP="006E6F63">
      <w:pPr>
        <w:pStyle w:val="EndNoteBibliography"/>
      </w:pPr>
      <w:r w:rsidRPr="003F3299">
        <w:t>17</w:t>
      </w:r>
      <w:r w:rsidR="004E1887" w:rsidRPr="003F3299">
        <w:t xml:space="preserve">. </w:t>
      </w:r>
      <w:r w:rsidRPr="003F3299">
        <w:t>Seinen, A. B., Spakman, D., van Oijen, A. M.</w:t>
      </w:r>
      <w:r w:rsidR="004E1887" w:rsidRPr="003F3299">
        <w:t xml:space="preserve">, </w:t>
      </w:r>
      <w:r w:rsidRPr="003F3299">
        <w:t xml:space="preserve">Driessen, A. J. M. Cellular dynamics of the SecA ATPase at the single molecule level. </w:t>
      </w:r>
      <w:r w:rsidRPr="003F3299">
        <w:rPr>
          <w:i/>
        </w:rPr>
        <w:t>Scientific Reports.</w:t>
      </w:r>
      <w:r w:rsidRPr="003F3299">
        <w:t xml:space="preserve"> </w:t>
      </w:r>
      <w:r w:rsidRPr="003F3299">
        <w:rPr>
          <w:b/>
        </w:rPr>
        <w:t>11</w:t>
      </w:r>
      <w:r w:rsidRPr="003F3299">
        <w:t xml:space="preserve"> (1), 1433 (2021).</w:t>
      </w:r>
    </w:p>
    <w:p w14:paraId="6D50E888" w14:textId="53105479" w:rsidR="002F57ED" w:rsidRPr="003F3299" w:rsidRDefault="002F57ED" w:rsidP="006E6F63">
      <w:pPr>
        <w:pStyle w:val="EndNoteBibliography"/>
      </w:pPr>
      <w:r w:rsidRPr="003F3299">
        <w:t>18</w:t>
      </w:r>
      <w:r w:rsidR="00FE71E3" w:rsidRPr="003F3299">
        <w:t xml:space="preserve">. </w:t>
      </w:r>
      <w:r w:rsidRPr="003F3299">
        <w:t>Dimura, M.</w:t>
      </w:r>
      <w:r w:rsidRPr="003F3299">
        <w:rPr>
          <w:i/>
        </w:rPr>
        <w:t xml:space="preserve"> </w:t>
      </w:r>
      <w:r w:rsidRPr="003F3299">
        <w:rPr>
          <w:iCs/>
        </w:rPr>
        <w:t>et al.</w:t>
      </w:r>
      <w:r w:rsidRPr="003F3299">
        <w:t xml:space="preserve"> Quantitative FRET studies and integrative modeling unravel the structure and dynamics of biomolecular systems. </w:t>
      </w:r>
      <w:r w:rsidRPr="003F3299">
        <w:rPr>
          <w:i/>
        </w:rPr>
        <w:t>Current Opinion in Structural Biology.</w:t>
      </w:r>
      <w:r w:rsidRPr="003F3299">
        <w:t xml:space="preserve"> </w:t>
      </w:r>
      <w:r w:rsidRPr="003F3299">
        <w:rPr>
          <w:b/>
        </w:rPr>
        <w:t>40</w:t>
      </w:r>
      <w:r w:rsidR="0024369E" w:rsidRPr="003F3299">
        <w:rPr>
          <w:b/>
        </w:rPr>
        <w:t>,</w:t>
      </w:r>
      <w:r w:rsidRPr="003F3299">
        <w:t xml:space="preserve"> 163</w:t>
      </w:r>
      <w:r w:rsidR="0024369E" w:rsidRPr="003F3299">
        <w:t>–</w:t>
      </w:r>
      <w:r w:rsidRPr="003F3299">
        <w:t>185 (2016).</w:t>
      </w:r>
    </w:p>
    <w:p w14:paraId="538D9762" w14:textId="1E171D13" w:rsidR="002F57ED" w:rsidRPr="003F3299" w:rsidRDefault="002F57ED" w:rsidP="006E6F63">
      <w:pPr>
        <w:pStyle w:val="EndNoteBibliography"/>
      </w:pPr>
      <w:r w:rsidRPr="003F3299">
        <w:t>19</w:t>
      </w:r>
      <w:r w:rsidR="004713CB" w:rsidRPr="003F3299">
        <w:t xml:space="preserve">. </w:t>
      </w:r>
      <w:r w:rsidRPr="003F3299">
        <w:t>Kalinin, S.</w:t>
      </w:r>
      <w:r w:rsidRPr="003F3299">
        <w:rPr>
          <w:iCs/>
        </w:rPr>
        <w:t xml:space="preserve"> et al. </w:t>
      </w:r>
      <w:r w:rsidRPr="003F3299">
        <w:t xml:space="preserve">A toolkit and benchmark study for FRET-restrained high-precision structural modeling. </w:t>
      </w:r>
      <w:r w:rsidRPr="003F3299">
        <w:rPr>
          <w:i/>
        </w:rPr>
        <w:t>Nature Methods.</w:t>
      </w:r>
      <w:r w:rsidRPr="003F3299">
        <w:t xml:space="preserve"> </w:t>
      </w:r>
      <w:r w:rsidRPr="003F3299">
        <w:rPr>
          <w:b/>
        </w:rPr>
        <w:t>9</w:t>
      </w:r>
      <w:r w:rsidRPr="003F3299">
        <w:t xml:space="preserve"> (12), 1218</w:t>
      </w:r>
      <w:r w:rsidR="00B47E4F" w:rsidRPr="003F3299">
        <w:t>–</w:t>
      </w:r>
      <w:r w:rsidRPr="003F3299">
        <w:t>1225 (2012).</w:t>
      </w:r>
    </w:p>
    <w:p w14:paraId="016B1A13" w14:textId="21505713" w:rsidR="002F57ED" w:rsidRPr="003F3299" w:rsidRDefault="002F57ED" w:rsidP="006E6F63">
      <w:pPr>
        <w:pStyle w:val="EndNoteBibliography"/>
      </w:pPr>
      <w:r w:rsidRPr="003F3299">
        <w:t>20</w:t>
      </w:r>
      <w:r w:rsidR="00B47E4F" w:rsidRPr="003F3299">
        <w:t xml:space="preserve">. </w:t>
      </w:r>
      <w:r w:rsidRPr="003F3299">
        <w:t xml:space="preserve">Paetzel, M. Structure and mechanism of Escherichia coli type I signal peptidase. </w:t>
      </w:r>
      <w:r w:rsidRPr="003F3299">
        <w:rPr>
          <w:i/>
        </w:rPr>
        <w:t xml:space="preserve">Biochimica </w:t>
      </w:r>
      <w:r w:rsidR="00233266" w:rsidRPr="003F3299">
        <w:rPr>
          <w:i/>
        </w:rPr>
        <w:t xml:space="preserve">et </w:t>
      </w:r>
      <w:r w:rsidRPr="003F3299">
        <w:rPr>
          <w:i/>
        </w:rPr>
        <w:t>Biophysica Acta.</w:t>
      </w:r>
      <w:r w:rsidRPr="003F3299">
        <w:t xml:space="preserve"> </w:t>
      </w:r>
      <w:r w:rsidRPr="003F3299">
        <w:rPr>
          <w:b/>
        </w:rPr>
        <w:t>1843</w:t>
      </w:r>
      <w:r w:rsidRPr="003F3299">
        <w:t xml:space="preserve"> (8), 1497</w:t>
      </w:r>
      <w:r w:rsidR="00233266" w:rsidRPr="003F3299">
        <w:t>–</w:t>
      </w:r>
      <w:r w:rsidRPr="003F3299">
        <w:t>1508 (2014).</w:t>
      </w:r>
    </w:p>
    <w:p w14:paraId="50B664BC" w14:textId="78798544" w:rsidR="002F57ED" w:rsidRPr="003F3299" w:rsidRDefault="002F57ED" w:rsidP="006E6F63">
      <w:pPr>
        <w:pStyle w:val="EndNoteBibliography"/>
      </w:pPr>
      <w:r w:rsidRPr="003F3299">
        <w:t>21</w:t>
      </w:r>
      <w:r w:rsidR="00233266" w:rsidRPr="003F3299">
        <w:t xml:space="preserve">. </w:t>
      </w:r>
      <w:r w:rsidRPr="003F3299">
        <w:t>Ng, D., Brown, J.</w:t>
      </w:r>
      <w:r w:rsidR="00233266" w:rsidRPr="003F3299">
        <w:t xml:space="preserve">, </w:t>
      </w:r>
      <w:r w:rsidRPr="003F3299">
        <w:t xml:space="preserve">Walter, P. Signal sequences specify the targeting route to the endoplasmic reticulum membrane. </w:t>
      </w:r>
      <w:r w:rsidR="00814940" w:rsidRPr="003F3299">
        <w:rPr>
          <w:i/>
          <w:iCs/>
        </w:rPr>
        <w:t xml:space="preserve">The </w:t>
      </w:r>
      <w:r w:rsidRPr="003F3299">
        <w:rPr>
          <w:i/>
        </w:rPr>
        <w:t>Journal of Cell Biology.</w:t>
      </w:r>
      <w:r w:rsidRPr="003F3299">
        <w:t xml:space="preserve"> </w:t>
      </w:r>
      <w:r w:rsidRPr="003F3299">
        <w:rPr>
          <w:b/>
        </w:rPr>
        <w:t>134</w:t>
      </w:r>
      <w:r w:rsidRPr="003F3299">
        <w:t xml:space="preserve"> </w:t>
      </w:r>
      <w:r w:rsidR="00814940" w:rsidRPr="003F3299">
        <w:t xml:space="preserve">(2), </w:t>
      </w:r>
      <w:r w:rsidRPr="003F3299">
        <w:t>269</w:t>
      </w:r>
      <w:r w:rsidR="00814940" w:rsidRPr="003F3299">
        <w:t>–</w:t>
      </w:r>
      <w:r w:rsidRPr="003F3299">
        <w:t>278 (1996).</w:t>
      </w:r>
    </w:p>
    <w:p w14:paraId="5DABF73C" w14:textId="68FA7C35" w:rsidR="002F57ED" w:rsidRPr="003F3299" w:rsidRDefault="002F57ED" w:rsidP="006E6F63">
      <w:pPr>
        <w:pStyle w:val="EndNoteBibliography"/>
      </w:pPr>
      <w:r w:rsidRPr="003F3299">
        <w:t>22</w:t>
      </w:r>
      <w:r w:rsidR="005E6D8C" w:rsidRPr="003F3299">
        <w:t xml:space="preserve">. </w:t>
      </w:r>
      <w:r w:rsidRPr="003F3299">
        <w:t>Huber, D.</w:t>
      </w:r>
      <w:r w:rsidRPr="003F3299">
        <w:rPr>
          <w:i/>
        </w:rPr>
        <w:t xml:space="preserve"> </w:t>
      </w:r>
      <w:r w:rsidRPr="003F3299">
        <w:rPr>
          <w:iCs/>
        </w:rPr>
        <w:t xml:space="preserve">et al. </w:t>
      </w:r>
      <w:r w:rsidRPr="003F3299">
        <w:t xml:space="preserve">SecA Cotranslationally Interacts with Nascent Substrate Proteins In Vivo. </w:t>
      </w:r>
      <w:r w:rsidRPr="003F3299">
        <w:rPr>
          <w:i/>
        </w:rPr>
        <w:t>Journal of Bacteriology.</w:t>
      </w:r>
      <w:r w:rsidRPr="003F3299">
        <w:t xml:space="preserve"> </w:t>
      </w:r>
      <w:r w:rsidRPr="003F3299">
        <w:rPr>
          <w:b/>
        </w:rPr>
        <w:t>199</w:t>
      </w:r>
      <w:r w:rsidRPr="003F3299">
        <w:t xml:space="preserve"> (2), </w:t>
      </w:r>
      <w:r w:rsidR="005E6D8C" w:rsidRPr="003F3299">
        <w:t>e00</w:t>
      </w:r>
      <w:r w:rsidR="00476149" w:rsidRPr="003F3299">
        <w:t xml:space="preserve">622-16 </w:t>
      </w:r>
      <w:r w:rsidRPr="003F3299">
        <w:t>(2017).</w:t>
      </w:r>
    </w:p>
    <w:p w14:paraId="7E5D9AD8" w14:textId="7E659FC2" w:rsidR="002F57ED" w:rsidRPr="003F3299" w:rsidRDefault="002F57ED" w:rsidP="006E6F63">
      <w:pPr>
        <w:pStyle w:val="EndNoteBibliography"/>
      </w:pPr>
      <w:r w:rsidRPr="003F3299">
        <w:t>23</w:t>
      </w:r>
      <w:r w:rsidR="00476149" w:rsidRPr="003F3299">
        <w:t xml:space="preserve">. </w:t>
      </w:r>
      <w:r w:rsidRPr="003F3299">
        <w:t>Lill, R.</w:t>
      </w:r>
      <w:r w:rsidRPr="003F3299">
        <w:rPr>
          <w:i/>
        </w:rPr>
        <w:t xml:space="preserve"> </w:t>
      </w:r>
      <w:r w:rsidRPr="003F3299">
        <w:rPr>
          <w:iCs/>
        </w:rPr>
        <w:t>et al.</w:t>
      </w:r>
      <w:r w:rsidRPr="003F3299">
        <w:t xml:space="preserve"> SecA protein hydrolyzes ATP and is an essential component of the protein translocation ATPase of </w:t>
      </w:r>
      <w:r w:rsidRPr="003F3299">
        <w:rPr>
          <w:i/>
        </w:rPr>
        <w:t>Escherichia coli</w:t>
      </w:r>
      <w:r w:rsidRPr="003F3299">
        <w:t xml:space="preserve">. </w:t>
      </w:r>
      <w:r w:rsidR="00F54182" w:rsidRPr="003F3299">
        <w:rPr>
          <w:i/>
          <w:iCs/>
        </w:rPr>
        <w:t>The</w:t>
      </w:r>
      <w:r w:rsidR="00F54182" w:rsidRPr="003F3299">
        <w:t xml:space="preserve"> </w:t>
      </w:r>
      <w:r w:rsidRPr="003F3299">
        <w:rPr>
          <w:i/>
        </w:rPr>
        <w:t>EMBO J</w:t>
      </w:r>
      <w:r w:rsidR="00BF4E6D" w:rsidRPr="003F3299">
        <w:rPr>
          <w:i/>
        </w:rPr>
        <w:t>ournal</w:t>
      </w:r>
      <w:r w:rsidR="00F54182" w:rsidRPr="003F3299">
        <w:rPr>
          <w:i/>
        </w:rPr>
        <w:t>.</w:t>
      </w:r>
      <w:r w:rsidRPr="003F3299">
        <w:t xml:space="preserve"> </w:t>
      </w:r>
      <w:r w:rsidRPr="003F3299">
        <w:rPr>
          <w:b/>
        </w:rPr>
        <w:t>8</w:t>
      </w:r>
      <w:r w:rsidR="00F54182" w:rsidRPr="003F3299">
        <w:rPr>
          <w:b/>
        </w:rPr>
        <w:t xml:space="preserve"> </w:t>
      </w:r>
      <w:r w:rsidR="00F54182" w:rsidRPr="003F3299">
        <w:rPr>
          <w:bCs/>
        </w:rPr>
        <w:t>(3),</w:t>
      </w:r>
      <w:r w:rsidRPr="003F3299">
        <w:t xml:space="preserve"> 961</w:t>
      </w:r>
      <w:r w:rsidR="00F54182" w:rsidRPr="003F3299">
        <w:t>–</w:t>
      </w:r>
      <w:r w:rsidRPr="003F3299">
        <w:t>966 (1989).</w:t>
      </w:r>
    </w:p>
    <w:p w14:paraId="3011FA02" w14:textId="11D54045" w:rsidR="002F57ED" w:rsidRPr="003F3299" w:rsidRDefault="002F57ED" w:rsidP="006E6F63">
      <w:pPr>
        <w:pStyle w:val="EndNoteBibliography"/>
      </w:pPr>
      <w:r w:rsidRPr="003F3299">
        <w:t>24</w:t>
      </w:r>
      <w:r w:rsidR="00EF5E4E" w:rsidRPr="003F3299">
        <w:t xml:space="preserve">. </w:t>
      </w:r>
      <w:r w:rsidRPr="003F3299">
        <w:t>Lill, R., Dowhan, W.</w:t>
      </w:r>
      <w:r w:rsidR="00EF5E4E" w:rsidRPr="003F3299">
        <w:t xml:space="preserve">, </w:t>
      </w:r>
      <w:r w:rsidRPr="003F3299">
        <w:t xml:space="preserve">Wickner, W. The ATPase activity of SecA is regulated by acidic phospholipids, SecY, and the leader and mature domains of precursor proteins. </w:t>
      </w:r>
      <w:r w:rsidRPr="003F3299">
        <w:rPr>
          <w:i/>
        </w:rPr>
        <w:t>Cell.</w:t>
      </w:r>
      <w:r w:rsidRPr="003F3299">
        <w:t xml:space="preserve"> </w:t>
      </w:r>
      <w:r w:rsidRPr="003F3299">
        <w:rPr>
          <w:b/>
        </w:rPr>
        <w:t>60</w:t>
      </w:r>
      <w:r w:rsidRPr="003F3299">
        <w:t xml:space="preserve"> </w:t>
      </w:r>
      <w:r w:rsidR="00EF5E4E" w:rsidRPr="003F3299">
        <w:t xml:space="preserve">(2), </w:t>
      </w:r>
      <w:r w:rsidRPr="003F3299">
        <w:t>271</w:t>
      </w:r>
      <w:r w:rsidR="00EF5E4E" w:rsidRPr="003F3299">
        <w:t>–</w:t>
      </w:r>
      <w:r w:rsidRPr="003F3299">
        <w:t>280 (1990).</w:t>
      </w:r>
    </w:p>
    <w:p w14:paraId="05C1D1C6" w14:textId="57BE1DA1" w:rsidR="002F57ED" w:rsidRPr="003F3299" w:rsidRDefault="002F57ED" w:rsidP="006E6F63">
      <w:pPr>
        <w:pStyle w:val="EndNoteBibliography"/>
      </w:pPr>
      <w:r w:rsidRPr="003F3299">
        <w:t>25</w:t>
      </w:r>
      <w:r w:rsidR="00EF5E4E" w:rsidRPr="003F3299">
        <w:t xml:space="preserve">. </w:t>
      </w:r>
      <w:r w:rsidRPr="003F3299">
        <w:t>Kimura, E., Akita, M., Matsuyama, S.</w:t>
      </w:r>
      <w:r w:rsidR="00E10B74" w:rsidRPr="003F3299">
        <w:t xml:space="preserve">, </w:t>
      </w:r>
      <w:r w:rsidRPr="003F3299">
        <w:t xml:space="preserve">Mizushima, S. Determination of a region of SecA that interacts with presecretory proteins in </w:t>
      </w:r>
      <w:r w:rsidRPr="003F3299">
        <w:rPr>
          <w:iCs/>
        </w:rPr>
        <w:t>Escherichia coli.</w:t>
      </w:r>
      <w:r w:rsidR="00E10B74" w:rsidRPr="003F3299">
        <w:rPr>
          <w:iCs/>
        </w:rPr>
        <w:t xml:space="preserve"> </w:t>
      </w:r>
      <w:r w:rsidR="00E10B74" w:rsidRPr="003F3299">
        <w:rPr>
          <w:i/>
          <w:iCs/>
        </w:rPr>
        <w:t>The</w:t>
      </w:r>
      <w:r w:rsidRPr="003F3299">
        <w:t xml:space="preserve"> </w:t>
      </w:r>
      <w:r w:rsidRPr="003F3299">
        <w:rPr>
          <w:i/>
        </w:rPr>
        <w:t>Journal of Biological Chemistry.</w:t>
      </w:r>
      <w:r w:rsidRPr="003F3299">
        <w:t xml:space="preserve"> </w:t>
      </w:r>
      <w:r w:rsidRPr="003F3299">
        <w:rPr>
          <w:b/>
        </w:rPr>
        <w:t>266</w:t>
      </w:r>
      <w:r w:rsidRPr="003F3299">
        <w:t xml:space="preserve"> </w:t>
      </w:r>
      <w:r w:rsidR="00E10B74" w:rsidRPr="003F3299">
        <w:t xml:space="preserve">(10), </w:t>
      </w:r>
      <w:r w:rsidRPr="003F3299">
        <w:t>6600</w:t>
      </w:r>
      <w:r w:rsidR="00E10B74" w:rsidRPr="003F3299">
        <w:t>–</w:t>
      </w:r>
      <w:r w:rsidRPr="003F3299">
        <w:t>6606 (1991).</w:t>
      </w:r>
    </w:p>
    <w:p w14:paraId="5C479BE0" w14:textId="2AC66A4E" w:rsidR="002F57ED" w:rsidRPr="003F3299" w:rsidRDefault="002F57ED" w:rsidP="006E6F63">
      <w:pPr>
        <w:pStyle w:val="EndNoteBibliography"/>
      </w:pPr>
      <w:r w:rsidRPr="003F3299">
        <w:t>26</w:t>
      </w:r>
      <w:r w:rsidR="00357D8C" w:rsidRPr="003F3299">
        <w:t xml:space="preserve">. </w:t>
      </w:r>
      <w:r w:rsidRPr="003F3299">
        <w:t>Hunt, J. F.</w:t>
      </w:r>
      <w:r w:rsidRPr="003F3299">
        <w:rPr>
          <w:i/>
        </w:rPr>
        <w:t xml:space="preserve"> </w:t>
      </w:r>
      <w:r w:rsidRPr="003F3299">
        <w:rPr>
          <w:iCs/>
        </w:rPr>
        <w:t xml:space="preserve">et al. </w:t>
      </w:r>
      <w:r w:rsidRPr="003F3299">
        <w:t xml:space="preserve">Nucleotide control of interdomain interactions in the conformational reaction cycle of SecA. </w:t>
      </w:r>
      <w:r w:rsidRPr="003F3299">
        <w:rPr>
          <w:i/>
        </w:rPr>
        <w:t>Science</w:t>
      </w:r>
      <w:r w:rsidR="00357D8C" w:rsidRPr="003F3299">
        <w:rPr>
          <w:i/>
        </w:rPr>
        <w:t xml:space="preserve"> (New York, N.Y.)</w:t>
      </w:r>
      <w:r w:rsidRPr="003F3299">
        <w:rPr>
          <w:i/>
        </w:rPr>
        <w:t>.</w:t>
      </w:r>
      <w:r w:rsidRPr="003F3299">
        <w:t xml:space="preserve"> </w:t>
      </w:r>
      <w:r w:rsidRPr="003F3299">
        <w:rPr>
          <w:b/>
        </w:rPr>
        <w:t>297</w:t>
      </w:r>
      <w:r w:rsidRPr="003F3299">
        <w:t xml:space="preserve"> </w:t>
      </w:r>
      <w:r w:rsidR="00907A4F" w:rsidRPr="003F3299">
        <w:t xml:space="preserve">(5589), </w:t>
      </w:r>
      <w:r w:rsidRPr="003F3299">
        <w:t>2018</w:t>
      </w:r>
      <w:r w:rsidR="00907A4F" w:rsidRPr="003F3299">
        <w:t>–</w:t>
      </w:r>
      <w:r w:rsidRPr="003F3299">
        <w:t>2026 (2002).</w:t>
      </w:r>
    </w:p>
    <w:p w14:paraId="57A0A8F3" w14:textId="7E85B161" w:rsidR="002F57ED" w:rsidRPr="003F3299" w:rsidRDefault="002F57ED" w:rsidP="006E6F63">
      <w:pPr>
        <w:pStyle w:val="EndNoteBibliography"/>
      </w:pPr>
      <w:r w:rsidRPr="003F3299">
        <w:t>27</w:t>
      </w:r>
      <w:r w:rsidR="00907A4F" w:rsidRPr="003F3299">
        <w:t xml:space="preserve">. </w:t>
      </w:r>
      <w:r w:rsidRPr="003F3299">
        <w:t>Sharma, V.</w:t>
      </w:r>
      <w:r w:rsidRPr="003F3299">
        <w:rPr>
          <w:i/>
        </w:rPr>
        <w:t xml:space="preserve"> </w:t>
      </w:r>
      <w:r w:rsidRPr="003F3299">
        <w:rPr>
          <w:iCs/>
        </w:rPr>
        <w:t>et al.</w:t>
      </w:r>
      <w:r w:rsidRPr="003F3299">
        <w:t xml:space="preserve"> Crystal structure of </w:t>
      </w:r>
      <w:r w:rsidRPr="003F3299">
        <w:rPr>
          <w:i/>
        </w:rPr>
        <w:t>Mycobacterium tuberculosis</w:t>
      </w:r>
      <w:r w:rsidRPr="003F3299">
        <w:t xml:space="preserve"> SecA, a preprotein tranlsocating ATPase. </w:t>
      </w:r>
      <w:r w:rsidRPr="003F3299">
        <w:rPr>
          <w:i/>
        </w:rPr>
        <w:t>Proc</w:t>
      </w:r>
      <w:r w:rsidR="00BF4E6D" w:rsidRPr="003F3299">
        <w:rPr>
          <w:i/>
        </w:rPr>
        <w:t>eedings of the</w:t>
      </w:r>
      <w:r w:rsidRPr="003F3299">
        <w:rPr>
          <w:i/>
        </w:rPr>
        <w:t xml:space="preserve"> Nat</w:t>
      </w:r>
      <w:r w:rsidR="00BF4E6D" w:rsidRPr="003F3299">
        <w:rPr>
          <w:i/>
        </w:rPr>
        <w:t>ional</w:t>
      </w:r>
      <w:r w:rsidRPr="003F3299">
        <w:rPr>
          <w:i/>
        </w:rPr>
        <w:t xml:space="preserve"> Acad</w:t>
      </w:r>
      <w:r w:rsidR="00BF4E6D" w:rsidRPr="003F3299">
        <w:rPr>
          <w:i/>
        </w:rPr>
        <w:t>emy of</w:t>
      </w:r>
      <w:r w:rsidRPr="003F3299">
        <w:rPr>
          <w:i/>
        </w:rPr>
        <w:t xml:space="preserve"> Sci</w:t>
      </w:r>
      <w:r w:rsidR="00BF4E6D" w:rsidRPr="003F3299">
        <w:rPr>
          <w:i/>
        </w:rPr>
        <w:t>ences</w:t>
      </w:r>
      <w:r w:rsidR="009E0AF3" w:rsidRPr="003F3299">
        <w:rPr>
          <w:i/>
        </w:rPr>
        <w:t xml:space="preserve"> of the </w:t>
      </w:r>
      <w:r w:rsidRPr="003F3299">
        <w:rPr>
          <w:i/>
        </w:rPr>
        <w:t>U</w:t>
      </w:r>
      <w:r w:rsidR="009E0AF3" w:rsidRPr="003F3299">
        <w:rPr>
          <w:i/>
        </w:rPr>
        <w:t xml:space="preserve">nited </w:t>
      </w:r>
      <w:r w:rsidRPr="003F3299">
        <w:rPr>
          <w:i/>
        </w:rPr>
        <w:t>S</w:t>
      </w:r>
      <w:r w:rsidR="009E0AF3" w:rsidRPr="003F3299">
        <w:rPr>
          <w:i/>
        </w:rPr>
        <w:t xml:space="preserve">tates of </w:t>
      </w:r>
      <w:r w:rsidRPr="003F3299">
        <w:rPr>
          <w:i/>
        </w:rPr>
        <w:t>A</w:t>
      </w:r>
      <w:r w:rsidR="009E0AF3" w:rsidRPr="003F3299">
        <w:rPr>
          <w:i/>
        </w:rPr>
        <w:t>merica</w:t>
      </w:r>
      <w:r w:rsidRPr="003F3299">
        <w:rPr>
          <w:i/>
        </w:rPr>
        <w:t>.</w:t>
      </w:r>
      <w:r w:rsidRPr="003F3299">
        <w:t xml:space="preserve"> </w:t>
      </w:r>
      <w:r w:rsidRPr="003F3299">
        <w:rPr>
          <w:b/>
        </w:rPr>
        <w:t>100</w:t>
      </w:r>
      <w:r w:rsidRPr="003F3299">
        <w:t xml:space="preserve"> </w:t>
      </w:r>
      <w:r w:rsidR="00253C05" w:rsidRPr="003F3299">
        <w:t xml:space="preserve">(5), </w:t>
      </w:r>
      <w:r w:rsidRPr="003F3299">
        <w:t>2243</w:t>
      </w:r>
      <w:r w:rsidR="00253C05" w:rsidRPr="003F3299">
        <w:t>–</w:t>
      </w:r>
      <w:r w:rsidRPr="003F3299">
        <w:t>2248 (2003).</w:t>
      </w:r>
    </w:p>
    <w:p w14:paraId="78DC2613" w14:textId="26DC7FF1" w:rsidR="002F57ED" w:rsidRPr="003F3299" w:rsidRDefault="002F57ED" w:rsidP="006E6F63">
      <w:pPr>
        <w:pStyle w:val="EndNoteBibliography"/>
      </w:pPr>
      <w:r w:rsidRPr="003F3299">
        <w:t>28</w:t>
      </w:r>
      <w:r w:rsidR="00253C05" w:rsidRPr="003F3299">
        <w:t xml:space="preserve">. </w:t>
      </w:r>
      <w:r w:rsidRPr="003F3299">
        <w:t>Vassylyev, D.</w:t>
      </w:r>
      <w:r w:rsidRPr="003F3299">
        <w:rPr>
          <w:iCs/>
        </w:rPr>
        <w:t xml:space="preserve"> et al. </w:t>
      </w:r>
      <w:r w:rsidRPr="003F3299">
        <w:t xml:space="preserve">Crystal structure of the translocation ATPase SecA from Thermus thermophilus reveals a parallel, head-to-head dimer. </w:t>
      </w:r>
      <w:r w:rsidRPr="003F3299">
        <w:rPr>
          <w:i/>
        </w:rPr>
        <w:t>Journal of Molecular Biology.</w:t>
      </w:r>
      <w:r w:rsidRPr="003F3299">
        <w:t xml:space="preserve"> </w:t>
      </w:r>
      <w:r w:rsidRPr="003F3299">
        <w:rPr>
          <w:b/>
        </w:rPr>
        <w:t>364</w:t>
      </w:r>
      <w:r w:rsidRPr="003F3299">
        <w:t xml:space="preserve"> </w:t>
      </w:r>
      <w:r w:rsidR="00691385" w:rsidRPr="003F3299">
        <w:t xml:space="preserve">(3), </w:t>
      </w:r>
      <w:r w:rsidRPr="003F3299">
        <w:t>248</w:t>
      </w:r>
      <w:r w:rsidR="00691385" w:rsidRPr="003F3299">
        <w:t>–</w:t>
      </w:r>
      <w:r w:rsidRPr="003F3299">
        <w:t>258 (2006).</w:t>
      </w:r>
    </w:p>
    <w:p w14:paraId="29DA511A" w14:textId="703A7639" w:rsidR="002F57ED" w:rsidRPr="003F3299" w:rsidRDefault="002F57ED" w:rsidP="006E6F63">
      <w:pPr>
        <w:pStyle w:val="EndNoteBibliography"/>
      </w:pPr>
      <w:r w:rsidRPr="003F3299">
        <w:t>29</w:t>
      </w:r>
      <w:r w:rsidR="00FF6A82" w:rsidRPr="003F3299">
        <w:t xml:space="preserve">. </w:t>
      </w:r>
      <w:r w:rsidRPr="003F3299">
        <w:t>Zimmer, J., Li, W.</w:t>
      </w:r>
      <w:r w:rsidR="00FF6A82" w:rsidRPr="003F3299">
        <w:t xml:space="preserve">, </w:t>
      </w:r>
      <w:r w:rsidRPr="003F3299">
        <w:t xml:space="preserve">Rapoport, T. A. A novel dimer interface and conformational changes revealed by an X-ray structure of B. subtilis SecA. </w:t>
      </w:r>
      <w:r w:rsidRPr="003F3299">
        <w:rPr>
          <w:i/>
        </w:rPr>
        <w:t>Journal of Molecular Biology.</w:t>
      </w:r>
      <w:r w:rsidRPr="003F3299">
        <w:t xml:space="preserve"> </w:t>
      </w:r>
      <w:r w:rsidRPr="003F3299">
        <w:rPr>
          <w:b/>
        </w:rPr>
        <w:t>364</w:t>
      </w:r>
      <w:r w:rsidRPr="003F3299">
        <w:t xml:space="preserve"> </w:t>
      </w:r>
      <w:r w:rsidR="00FF6A82" w:rsidRPr="003F3299">
        <w:t xml:space="preserve">(3), </w:t>
      </w:r>
      <w:r w:rsidRPr="003F3299">
        <w:t>259</w:t>
      </w:r>
      <w:r w:rsidR="00FF6A82" w:rsidRPr="003F3299">
        <w:t>–</w:t>
      </w:r>
      <w:r w:rsidRPr="003F3299">
        <w:t>265 (2006).</w:t>
      </w:r>
    </w:p>
    <w:p w14:paraId="64D7C889" w14:textId="7B958B09" w:rsidR="002F57ED" w:rsidRPr="003F3299" w:rsidRDefault="002F57ED" w:rsidP="006E6F63">
      <w:pPr>
        <w:pStyle w:val="EndNoteBibliography"/>
      </w:pPr>
      <w:r w:rsidRPr="003F3299">
        <w:t>30</w:t>
      </w:r>
      <w:r w:rsidR="00DB7AFE" w:rsidRPr="003F3299">
        <w:t xml:space="preserve">. </w:t>
      </w:r>
      <w:r w:rsidRPr="003F3299">
        <w:t>Zimmer, J.</w:t>
      </w:r>
      <w:r w:rsidR="00DB7AFE" w:rsidRPr="003F3299">
        <w:t xml:space="preserve">, </w:t>
      </w:r>
      <w:r w:rsidRPr="003F3299">
        <w:t xml:space="preserve">Rapoport, T. A. Conformational flexibility and peptide interaction of the translocation ATPase SecA. </w:t>
      </w:r>
      <w:r w:rsidRPr="003F3299">
        <w:rPr>
          <w:i/>
        </w:rPr>
        <w:t>Journal of Molecular Biology.</w:t>
      </w:r>
      <w:r w:rsidRPr="003F3299">
        <w:t xml:space="preserve"> </w:t>
      </w:r>
      <w:r w:rsidRPr="003F3299">
        <w:rPr>
          <w:b/>
        </w:rPr>
        <w:t>394</w:t>
      </w:r>
      <w:r w:rsidRPr="003F3299">
        <w:t xml:space="preserve"> </w:t>
      </w:r>
      <w:r w:rsidR="00DB7AFE" w:rsidRPr="003F3299">
        <w:t xml:space="preserve">(4), </w:t>
      </w:r>
      <w:r w:rsidRPr="003F3299">
        <w:t>606</w:t>
      </w:r>
      <w:r w:rsidR="00DB7AFE" w:rsidRPr="003F3299">
        <w:t>–</w:t>
      </w:r>
      <w:r w:rsidRPr="003F3299">
        <w:t>612 (2009).</w:t>
      </w:r>
    </w:p>
    <w:p w14:paraId="69EC87C6" w14:textId="048ABE6B" w:rsidR="002F57ED" w:rsidRPr="003F3299" w:rsidRDefault="002F57ED" w:rsidP="006E6F63">
      <w:pPr>
        <w:pStyle w:val="EndNoteBibliography"/>
      </w:pPr>
      <w:r w:rsidRPr="003F3299">
        <w:t>31</w:t>
      </w:r>
      <w:r w:rsidR="00DB7AFE" w:rsidRPr="003F3299">
        <w:t xml:space="preserve">. </w:t>
      </w:r>
      <w:r w:rsidRPr="003F3299">
        <w:t>Bauer, B. W.</w:t>
      </w:r>
      <w:r w:rsidR="00DB7AFE" w:rsidRPr="003F3299">
        <w:t xml:space="preserve">, </w:t>
      </w:r>
      <w:r w:rsidRPr="003F3299">
        <w:t xml:space="preserve">Rapoport, T. A. Mapping polypeptide interactions of the SecA ATPase during translocation. </w:t>
      </w:r>
      <w:r w:rsidRPr="003F3299">
        <w:rPr>
          <w:i/>
        </w:rPr>
        <w:t>Proceedings of the National Academy of Sciences</w:t>
      </w:r>
      <w:r w:rsidR="000932E9" w:rsidRPr="003F3299">
        <w:rPr>
          <w:i/>
        </w:rPr>
        <w:t xml:space="preserve"> of the</w:t>
      </w:r>
      <w:r w:rsidRPr="003F3299">
        <w:rPr>
          <w:i/>
        </w:rPr>
        <w:t xml:space="preserve"> U</w:t>
      </w:r>
      <w:r w:rsidR="000932E9" w:rsidRPr="003F3299">
        <w:rPr>
          <w:i/>
        </w:rPr>
        <w:t xml:space="preserve">nited </w:t>
      </w:r>
      <w:r w:rsidRPr="003F3299">
        <w:rPr>
          <w:i/>
        </w:rPr>
        <w:t>S</w:t>
      </w:r>
      <w:r w:rsidR="000932E9" w:rsidRPr="003F3299">
        <w:rPr>
          <w:i/>
        </w:rPr>
        <w:t xml:space="preserve">tates of </w:t>
      </w:r>
      <w:r w:rsidRPr="003F3299">
        <w:rPr>
          <w:i/>
        </w:rPr>
        <w:t>A</w:t>
      </w:r>
      <w:r w:rsidR="000932E9" w:rsidRPr="003F3299">
        <w:rPr>
          <w:i/>
        </w:rPr>
        <w:t>me</w:t>
      </w:r>
      <w:r w:rsidR="00B04665" w:rsidRPr="003F3299">
        <w:rPr>
          <w:i/>
        </w:rPr>
        <w:t>rica</w:t>
      </w:r>
      <w:r w:rsidRPr="003F3299">
        <w:rPr>
          <w:i/>
        </w:rPr>
        <w:t>.</w:t>
      </w:r>
      <w:r w:rsidRPr="003F3299">
        <w:t xml:space="preserve"> </w:t>
      </w:r>
      <w:r w:rsidRPr="003F3299">
        <w:rPr>
          <w:b/>
        </w:rPr>
        <w:t>106</w:t>
      </w:r>
      <w:r w:rsidRPr="003F3299">
        <w:t xml:space="preserve"> </w:t>
      </w:r>
      <w:r w:rsidR="00B04665" w:rsidRPr="003F3299">
        <w:t xml:space="preserve">(49), </w:t>
      </w:r>
      <w:r w:rsidRPr="003F3299">
        <w:t>20800</w:t>
      </w:r>
      <w:r w:rsidR="00B04665" w:rsidRPr="003F3299">
        <w:t>–</w:t>
      </w:r>
      <w:r w:rsidRPr="003F3299">
        <w:t>20805 (2009).</w:t>
      </w:r>
    </w:p>
    <w:p w14:paraId="4D964C8C" w14:textId="0DBA27C0" w:rsidR="002F57ED" w:rsidRPr="003F3299" w:rsidRDefault="002F57ED" w:rsidP="006E6F63">
      <w:pPr>
        <w:pStyle w:val="EndNoteBibliography"/>
      </w:pPr>
      <w:r w:rsidRPr="003F3299">
        <w:t>32</w:t>
      </w:r>
      <w:r w:rsidR="00DE7210" w:rsidRPr="003F3299">
        <w:t xml:space="preserve">. </w:t>
      </w:r>
      <w:r w:rsidRPr="003F3299">
        <w:t>Auclair, S.</w:t>
      </w:r>
      <w:r w:rsidRPr="003F3299">
        <w:rPr>
          <w:i/>
        </w:rPr>
        <w:t xml:space="preserve"> </w:t>
      </w:r>
      <w:r w:rsidRPr="003F3299">
        <w:rPr>
          <w:iCs/>
        </w:rPr>
        <w:t xml:space="preserve">et al. </w:t>
      </w:r>
      <w:r w:rsidRPr="003F3299">
        <w:t>Mapping of the signal peptide-binding domain of Escherichia coli SecA using F</w:t>
      </w:r>
      <w:r w:rsidR="007F5987" w:rsidRPr="003F3299">
        <w:t>ö</w:t>
      </w:r>
      <w:r w:rsidRPr="003F3299">
        <w:t xml:space="preserve">rster resonance energy transfer. </w:t>
      </w:r>
      <w:r w:rsidRPr="003F3299">
        <w:rPr>
          <w:i/>
        </w:rPr>
        <w:t>Biochemistry.</w:t>
      </w:r>
      <w:r w:rsidRPr="003F3299">
        <w:t xml:space="preserve"> </w:t>
      </w:r>
      <w:r w:rsidRPr="003F3299">
        <w:rPr>
          <w:b/>
        </w:rPr>
        <w:t>49</w:t>
      </w:r>
      <w:r w:rsidRPr="003F3299">
        <w:t xml:space="preserve"> </w:t>
      </w:r>
      <w:r w:rsidR="007F5987" w:rsidRPr="003F3299">
        <w:t xml:space="preserve">(4), </w:t>
      </w:r>
      <w:r w:rsidRPr="003F3299">
        <w:t>782</w:t>
      </w:r>
      <w:r w:rsidR="007F5987" w:rsidRPr="003F3299">
        <w:t>–</w:t>
      </w:r>
      <w:r w:rsidRPr="003F3299">
        <w:t>792 (2010).</w:t>
      </w:r>
    </w:p>
    <w:p w14:paraId="0F80664A" w14:textId="0E767C00" w:rsidR="002F57ED" w:rsidRPr="003F3299" w:rsidRDefault="002F57ED" w:rsidP="006E6F63">
      <w:pPr>
        <w:pStyle w:val="EndNoteBibliography"/>
      </w:pPr>
      <w:r w:rsidRPr="003F3299">
        <w:t>33</w:t>
      </w:r>
      <w:r w:rsidR="000C0234" w:rsidRPr="003F3299">
        <w:t xml:space="preserve">. </w:t>
      </w:r>
      <w:r w:rsidRPr="003F3299">
        <w:t xml:space="preserve">Zimmer, J., </w:t>
      </w:r>
      <w:r w:rsidR="000024BB" w:rsidRPr="003F3299">
        <w:t xml:space="preserve">Nam, </w:t>
      </w:r>
      <w:r w:rsidRPr="003F3299">
        <w:t>Y.,Rapoport, T. A. Structure of a complex of the ATPase SecA and the protein-</w:t>
      </w:r>
      <w:r w:rsidRPr="003F3299">
        <w:lastRenderedPageBreak/>
        <w:t xml:space="preserve">translocation channel. </w:t>
      </w:r>
      <w:r w:rsidRPr="003F3299">
        <w:rPr>
          <w:i/>
        </w:rPr>
        <w:t>Nature.</w:t>
      </w:r>
      <w:r w:rsidRPr="003F3299">
        <w:t xml:space="preserve"> </w:t>
      </w:r>
      <w:r w:rsidRPr="003F3299">
        <w:rPr>
          <w:b/>
        </w:rPr>
        <w:t>455</w:t>
      </w:r>
      <w:r w:rsidRPr="003F3299">
        <w:t xml:space="preserve"> </w:t>
      </w:r>
      <w:r w:rsidR="000C0234" w:rsidRPr="003F3299">
        <w:t xml:space="preserve">(7215), </w:t>
      </w:r>
      <w:r w:rsidRPr="003F3299">
        <w:t>936</w:t>
      </w:r>
      <w:r w:rsidR="000C0234" w:rsidRPr="003F3299">
        <w:t>–</w:t>
      </w:r>
      <w:r w:rsidRPr="003F3299">
        <w:t>943 (2008).</w:t>
      </w:r>
    </w:p>
    <w:p w14:paraId="71E8EBA6" w14:textId="4C0E827B" w:rsidR="002F57ED" w:rsidRPr="003F3299" w:rsidRDefault="002F57ED" w:rsidP="006E6F63">
      <w:pPr>
        <w:pStyle w:val="EndNoteBibliography"/>
      </w:pPr>
      <w:r w:rsidRPr="003F3299">
        <w:t>34</w:t>
      </w:r>
      <w:r w:rsidR="00304109" w:rsidRPr="003F3299">
        <w:t xml:space="preserve">. </w:t>
      </w:r>
      <w:r w:rsidRPr="003F3299">
        <w:t>Li, L.</w:t>
      </w:r>
      <w:r w:rsidRPr="003F3299">
        <w:rPr>
          <w:i/>
        </w:rPr>
        <w:t xml:space="preserve"> </w:t>
      </w:r>
      <w:r w:rsidRPr="003F3299">
        <w:rPr>
          <w:iCs/>
        </w:rPr>
        <w:t xml:space="preserve">et al. </w:t>
      </w:r>
      <w:r w:rsidRPr="003F3299">
        <w:t xml:space="preserve">Crystal structure of a substrate-engaged SecY protein-translocation channel. </w:t>
      </w:r>
      <w:r w:rsidRPr="003F3299">
        <w:rPr>
          <w:i/>
        </w:rPr>
        <w:t>Nature.</w:t>
      </w:r>
      <w:r w:rsidRPr="003F3299">
        <w:t xml:space="preserve"> </w:t>
      </w:r>
      <w:r w:rsidRPr="003F3299">
        <w:rPr>
          <w:b/>
        </w:rPr>
        <w:t>531</w:t>
      </w:r>
      <w:r w:rsidRPr="003F3299">
        <w:t xml:space="preserve"> </w:t>
      </w:r>
      <w:r w:rsidR="00304109" w:rsidRPr="003F3299">
        <w:t xml:space="preserve">(7594), </w:t>
      </w:r>
      <w:r w:rsidRPr="003F3299">
        <w:t>395</w:t>
      </w:r>
      <w:r w:rsidR="00304109" w:rsidRPr="003F3299">
        <w:t>–</w:t>
      </w:r>
      <w:r w:rsidRPr="003F3299">
        <w:t>399 (2016).</w:t>
      </w:r>
    </w:p>
    <w:p w14:paraId="4FB364DE" w14:textId="0652776F" w:rsidR="002F57ED" w:rsidRPr="003F3299" w:rsidRDefault="002F57ED" w:rsidP="006E6F63">
      <w:pPr>
        <w:pStyle w:val="EndNoteBibliography"/>
      </w:pPr>
      <w:r w:rsidRPr="003F3299">
        <w:t>35</w:t>
      </w:r>
      <w:r w:rsidR="00215AF4" w:rsidRPr="003F3299">
        <w:t xml:space="preserve">. </w:t>
      </w:r>
      <w:r w:rsidRPr="003F3299">
        <w:t>Ma, C.</w:t>
      </w:r>
      <w:r w:rsidRPr="003F3299">
        <w:rPr>
          <w:iCs/>
        </w:rPr>
        <w:t xml:space="preserve"> et al. </w:t>
      </w:r>
      <w:r w:rsidRPr="003F3299">
        <w:t xml:space="preserve">Structure of the substrate-engaged SecA-SecY protein translocation machine. </w:t>
      </w:r>
      <w:r w:rsidRPr="003F3299">
        <w:rPr>
          <w:i/>
        </w:rPr>
        <w:t>Nature Communications.</w:t>
      </w:r>
      <w:r w:rsidRPr="003F3299">
        <w:t xml:space="preserve"> </w:t>
      </w:r>
      <w:r w:rsidRPr="003F3299">
        <w:rPr>
          <w:b/>
        </w:rPr>
        <w:t>10</w:t>
      </w:r>
      <w:r w:rsidRPr="003F3299">
        <w:t xml:space="preserve"> (1), 2872 (2019).</w:t>
      </w:r>
    </w:p>
    <w:p w14:paraId="1F7BA3D5" w14:textId="750CD48E" w:rsidR="002F57ED" w:rsidRPr="003F3299" w:rsidRDefault="002F57ED" w:rsidP="006E6F63">
      <w:pPr>
        <w:pStyle w:val="EndNoteBibliography"/>
      </w:pPr>
      <w:r w:rsidRPr="003F3299">
        <w:t>36</w:t>
      </w:r>
      <w:r w:rsidR="00AB656C" w:rsidRPr="003F3299">
        <w:t xml:space="preserve">. </w:t>
      </w:r>
      <w:r w:rsidRPr="003F3299">
        <w:t xml:space="preserve">Lambert, T. J. FPbase: a community-editable fluorescent protein database. </w:t>
      </w:r>
      <w:r w:rsidRPr="003F3299">
        <w:rPr>
          <w:i/>
        </w:rPr>
        <w:t>Nature Methods.</w:t>
      </w:r>
      <w:r w:rsidRPr="003F3299">
        <w:t xml:space="preserve"> </w:t>
      </w:r>
      <w:r w:rsidRPr="003F3299">
        <w:rPr>
          <w:b/>
        </w:rPr>
        <w:t>16</w:t>
      </w:r>
      <w:r w:rsidRPr="003F3299">
        <w:t xml:space="preserve"> (4), 277</w:t>
      </w:r>
      <w:r w:rsidR="00AB656C" w:rsidRPr="003F3299">
        <w:t>–</w:t>
      </w:r>
      <w:r w:rsidRPr="003F3299">
        <w:t>278 (2019).</w:t>
      </w:r>
    </w:p>
    <w:p w14:paraId="756540C2" w14:textId="281444A4" w:rsidR="002F57ED" w:rsidRPr="003F3299" w:rsidRDefault="002F57ED" w:rsidP="006E6F63">
      <w:pPr>
        <w:pStyle w:val="EndNoteBibliography"/>
      </w:pPr>
      <w:r w:rsidRPr="003F3299">
        <w:t>37</w:t>
      </w:r>
      <w:r w:rsidR="00AB656C" w:rsidRPr="003F3299">
        <w:t xml:space="preserve">. </w:t>
      </w:r>
      <w:r w:rsidRPr="003F3299">
        <w:t>Jilaveanu, L. B.</w:t>
      </w:r>
      <w:r w:rsidR="00AB656C" w:rsidRPr="003F3299">
        <w:t xml:space="preserve">, </w:t>
      </w:r>
      <w:r w:rsidRPr="003F3299">
        <w:t xml:space="preserve">Oliver, D. In vivo membrane topology of Escherichia coli SecA ATPase reveals extensive periplasmic exposure of multiple functionally important domains clustering on one face of SecA. </w:t>
      </w:r>
      <w:r w:rsidR="008A5CC7" w:rsidRPr="003F3299">
        <w:rPr>
          <w:i/>
          <w:iCs/>
        </w:rPr>
        <w:t>The</w:t>
      </w:r>
      <w:r w:rsidR="008A5CC7" w:rsidRPr="003F3299">
        <w:t xml:space="preserve"> </w:t>
      </w:r>
      <w:r w:rsidRPr="003F3299">
        <w:rPr>
          <w:i/>
        </w:rPr>
        <w:t>Journal of Biological Chemistry.</w:t>
      </w:r>
      <w:r w:rsidRPr="003F3299">
        <w:t xml:space="preserve"> </w:t>
      </w:r>
      <w:r w:rsidRPr="003F3299">
        <w:rPr>
          <w:b/>
        </w:rPr>
        <w:t>282</w:t>
      </w:r>
      <w:r w:rsidRPr="003F3299">
        <w:t xml:space="preserve"> </w:t>
      </w:r>
      <w:r w:rsidR="008A5CC7" w:rsidRPr="003F3299">
        <w:t xml:space="preserve">(7), </w:t>
      </w:r>
      <w:r w:rsidRPr="003F3299">
        <w:t>4661</w:t>
      </w:r>
      <w:r w:rsidR="008A5CC7" w:rsidRPr="003F3299">
        <w:t>–</w:t>
      </w:r>
      <w:r w:rsidRPr="003F3299">
        <w:t>4668 (2007).</w:t>
      </w:r>
    </w:p>
    <w:p w14:paraId="664F5C1E" w14:textId="33FFE3F2" w:rsidR="002F57ED" w:rsidRPr="003F3299" w:rsidRDefault="002F57ED" w:rsidP="006E6F63">
      <w:pPr>
        <w:pStyle w:val="EndNoteBibliography"/>
      </w:pPr>
      <w:r w:rsidRPr="003F3299">
        <w:t>38</w:t>
      </w:r>
      <w:r w:rsidR="00B41A9F" w:rsidRPr="003F3299">
        <w:t xml:space="preserve">. </w:t>
      </w:r>
      <w:r w:rsidRPr="003F3299">
        <w:t>Ramamurthy, V.</w:t>
      </w:r>
      <w:r w:rsidR="00B41A9F" w:rsidRPr="003F3299">
        <w:t xml:space="preserve">, </w:t>
      </w:r>
      <w:r w:rsidRPr="003F3299">
        <w:t xml:space="preserve">Oliver, D. Topology of the integral-membrane form of </w:t>
      </w:r>
      <w:r w:rsidRPr="003F3299">
        <w:rPr>
          <w:i/>
        </w:rPr>
        <w:t>Escherichia</w:t>
      </w:r>
      <w:r w:rsidRPr="003F3299">
        <w:t xml:space="preserve"> </w:t>
      </w:r>
      <w:r w:rsidRPr="003F3299">
        <w:rPr>
          <w:i/>
        </w:rPr>
        <w:t>coli</w:t>
      </w:r>
      <w:r w:rsidRPr="003F3299">
        <w:t xml:space="preserve"> SecA protein. </w:t>
      </w:r>
      <w:r w:rsidR="00A50A41" w:rsidRPr="003F3299">
        <w:rPr>
          <w:i/>
          <w:iCs/>
        </w:rPr>
        <w:t xml:space="preserve">The </w:t>
      </w:r>
      <w:r w:rsidRPr="003F3299">
        <w:rPr>
          <w:i/>
        </w:rPr>
        <w:t>Journal of Biological Chemistry.</w:t>
      </w:r>
      <w:r w:rsidRPr="003F3299">
        <w:t xml:space="preserve"> </w:t>
      </w:r>
      <w:r w:rsidRPr="003F3299">
        <w:rPr>
          <w:b/>
        </w:rPr>
        <w:t>272</w:t>
      </w:r>
      <w:r w:rsidRPr="003F3299">
        <w:t xml:space="preserve"> (37), 23239</w:t>
      </w:r>
      <w:r w:rsidR="00A50A41" w:rsidRPr="003F3299">
        <w:t>–</w:t>
      </w:r>
      <w:r w:rsidRPr="003F3299">
        <w:t>23246 (1997).</w:t>
      </w:r>
    </w:p>
    <w:p w14:paraId="1533FC24" w14:textId="12BB91FF" w:rsidR="002F57ED" w:rsidRPr="003F3299" w:rsidRDefault="002F57ED" w:rsidP="006E6F63">
      <w:pPr>
        <w:pStyle w:val="EndNoteBibliography"/>
      </w:pPr>
      <w:r w:rsidRPr="003F3299">
        <w:t>3</w:t>
      </w:r>
      <w:r w:rsidR="00A50A41" w:rsidRPr="003F3299">
        <w:t xml:space="preserve">9. </w:t>
      </w:r>
      <w:r w:rsidRPr="003F3299">
        <w:t>Chin, J.</w:t>
      </w:r>
      <w:r w:rsidRPr="003F3299">
        <w:rPr>
          <w:i/>
        </w:rPr>
        <w:t xml:space="preserve"> </w:t>
      </w:r>
      <w:r w:rsidRPr="003F3299">
        <w:rPr>
          <w:iCs/>
        </w:rPr>
        <w:t xml:space="preserve">et al. </w:t>
      </w:r>
      <w:r w:rsidRPr="003F3299">
        <w:t xml:space="preserve">Addition of p-Azido-L-phenylalanine to the genetic code of Escherichia coli. </w:t>
      </w:r>
      <w:r w:rsidRPr="003F3299">
        <w:rPr>
          <w:i/>
        </w:rPr>
        <w:t>Journal of the American Chemical Society.</w:t>
      </w:r>
      <w:r w:rsidRPr="003F3299">
        <w:t xml:space="preserve"> </w:t>
      </w:r>
      <w:r w:rsidRPr="003F3299">
        <w:rPr>
          <w:b/>
        </w:rPr>
        <w:t>124</w:t>
      </w:r>
      <w:r w:rsidRPr="003F3299">
        <w:t xml:space="preserve"> </w:t>
      </w:r>
      <w:r w:rsidR="00683236" w:rsidRPr="003F3299">
        <w:t xml:space="preserve">(31), </w:t>
      </w:r>
      <w:r w:rsidRPr="003F3299">
        <w:t>9026</w:t>
      </w:r>
      <w:r w:rsidR="00683236" w:rsidRPr="003F3299">
        <w:t>–</w:t>
      </w:r>
      <w:r w:rsidRPr="003F3299">
        <w:t>9027 (2002).</w:t>
      </w:r>
    </w:p>
    <w:p w14:paraId="0E515E71" w14:textId="7A3F858F" w:rsidR="002F57ED" w:rsidRPr="003F3299" w:rsidRDefault="002F57ED" w:rsidP="006E6F63">
      <w:pPr>
        <w:pStyle w:val="EndNoteBibliography"/>
      </w:pPr>
      <w:r w:rsidRPr="003F3299">
        <w:t>40</w:t>
      </w:r>
      <w:r w:rsidR="007D2A9F" w:rsidRPr="003F3299">
        <w:t xml:space="preserve">. </w:t>
      </w:r>
      <w:r w:rsidRPr="003F3299">
        <w:t>Deiters, A.</w:t>
      </w:r>
      <w:r w:rsidRPr="003F3299">
        <w:rPr>
          <w:i/>
        </w:rPr>
        <w:t xml:space="preserve"> </w:t>
      </w:r>
      <w:r w:rsidRPr="003F3299">
        <w:rPr>
          <w:iCs/>
        </w:rPr>
        <w:t>et al.</w:t>
      </w:r>
      <w:r w:rsidRPr="003F3299">
        <w:t xml:space="preserve"> Adding amino acids with novel reactivity to the genetic code of Saccharomyces cerevisiae. </w:t>
      </w:r>
      <w:r w:rsidRPr="003F3299">
        <w:rPr>
          <w:i/>
        </w:rPr>
        <w:t>Journal of the American Chemical Society.</w:t>
      </w:r>
      <w:r w:rsidRPr="003F3299">
        <w:t xml:space="preserve"> </w:t>
      </w:r>
      <w:r w:rsidRPr="003F3299">
        <w:rPr>
          <w:b/>
        </w:rPr>
        <w:t>125</w:t>
      </w:r>
      <w:r w:rsidRPr="003F3299">
        <w:t xml:space="preserve"> (39), 11782</w:t>
      </w:r>
      <w:r w:rsidR="008E793F" w:rsidRPr="003F3299">
        <w:t>–</w:t>
      </w:r>
      <w:r w:rsidRPr="003F3299">
        <w:t>11783 (2003).</w:t>
      </w:r>
    </w:p>
    <w:p w14:paraId="4520E525" w14:textId="60A9D300" w:rsidR="002F57ED" w:rsidRPr="003F3299" w:rsidRDefault="002F57ED" w:rsidP="006E6F63">
      <w:pPr>
        <w:pStyle w:val="EndNoteBibliography"/>
      </w:pPr>
      <w:r w:rsidRPr="003F3299">
        <w:t>41</w:t>
      </w:r>
      <w:r w:rsidR="00B91D52" w:rsidRPr="003F3299">
        <w:t xml:space="preserve">. </w:t>
      </w:r>
      <w:r w:rsidRPr="003F3299">
        <w:t>Lanzetta, P. A., Alvarez, L. J., Reinach, P. S.</w:t>
      </w:r>
      <w:r w:rsidR="00B91D52" w:rsidRPr="003F3299">
        <w:t xml:space="preserve">, </w:t>
      </w:r>
      <w:r w:rsidRPr="003F3299">
        <w:t xml:space="preserve">Candia, O. A. An improved assay for nanomole amounts of inorganic phosphate. </w:t>
      </w:r>
      <w:r w:rsidRPr="003F3299">
        <w:rPr>
          <w:i/>
        </w:rPr>
        <w:t>Analytical Biochemistry.</w:t>
      </w:r>
      <w:r w:rsidRPr="003F3299">
        <w:t xml:space="preserve"> </w:t>
      </w:r>
      <w:r w:rsidRPr="003F3299">
        <w:rPr>
          <w:b/>
        </w:rPr>
        <w:t>100</w:t>
      </w:r>
      <w:r w:rsidRPr="003F3299">
        <w:t xml:space="preserve"> </w:t>
      </w:r>
      <w:r w:rsidR="00B91D52" w:rsidRPr="003F3299">
        <w:t xml:space="preserve">(1), </w:t>
      </w:r>
      <w:r w:rsidRPr="003F3299">
        <w:t>95</w:t>
      </w:r>
      <w:r w:rsidR="00B91D52" w:rsidRPr="003F3299">
        <w:t>–</w:t>
      </w:r>
      <w:r w:rsidRPr="003F3299">
        <w:t>97 (1979).</w:t>
      </w:r>
    </w:p>
    <w:p w14:paraId="1932BC9A" w14:textId="51198F09" w:rsidR="002F57ED" w:rsidRPr="003F3299" w:rsidRDefault="002F57ED" w:rsidP="006E6F63">
      <w:pPr>
        <w:pStyle w:val="EndNoteBibliography"/>
      </w:pPr>
      <w:r w:rsidRPr="003F3299">
        <w:t>42</w:t>
      </w:r>
      <w:r w:rsidR="00B91D52" w:rsidRPr="003F3299">
        <w:t xml:space="preserve">. </w:t>
      </w:r>
      <w:r w:rsidRPr="003F3299">
        <w:t>Mitchell, C.</w:t>
      </w:r>
      <w:r w:rsidR="00B91D52" w:rsidRPr="003F3299">
        <w:t xml:space="preserve">, </w:t>
      </w:r>
      <w:r w:rsidRPr="003F3299">
        <w:t xml:space="preserve">Oliver, D. B. Two distinct ATP-binding domains are needed to promote protein export by </w:t>
      </w:r>
      <w:r w:rsidRPr="003F3299">
        <w:rPr>
          <w:i/>
        </w:rPr>
        <w:t>Escherichia coli</w:t>
      </w:r>
      <w:r w:rsidRPr="003F3299">
        <w:t xml:space="preserve"> SecA ATPase. </w:t>
      </w:r>
      <w:r w:rsidRPr="003F3299">
        <w:rPr>
          <w:i/>
        </w:rPr>
        <w:t>Mol</w:t>
      </w:r>
      <w:r w:rsidR="00BF4E6D" w:rsidRPr="003F3299">
        <w:rPr>
          <w:i/>
        </w:rPr>
        <w:t>ecular</w:t>
      </w:r>
      <w:r w:rsidRPr="003F3299">
        <w:rPr>
          <w:i/>
        </w:rPr>
        <w:t xml:space="preserve"> Microbio</w:t>
      </w:r>
      <w:r w:rsidR="00BF4E6D" w:rsidRPr="003F3299">
        <w:rPr>
          <w:i/>
        </w:rPr>
        <w:t>logy</w:t>
      </w:r>
      <w:r w:rsidRPr="003F3299">
        <w:rPr>
          <w:i/>
        </w:rPr>
        <w:t>.</w:t>
      </w:r>
      <w:r w:rsidRPr="003F3299">
        <w:t xml:space="preserve"> </w:t>
      </w:r>
      <w:r w:rsidRPr="003F3299">
        <w:rPr>
          <w:b/>
        </w:rPr>
        <w:t>10</w:t>
      </w:r>
      <w:r w:rsidRPr="003F3299">
        <w:t xml:space="preserve"> </w:t>
      </w:r>
      <w:r w:rsidR="003058BA" w:rsidRPr="003F3299">
        <w:t xml:space="preserve">(3), </w:t>
      </w:r>
      <w:r w:rsidRPr="003F3299">
        <w:t>483</w:t>
      </w:r>
      <w:r w:rsidR="003058BA" w:rsidRPr="003F3299">
        <w:t>–</w:t>
      </w:r>
      <w:r w:rsidRPr="003F3299">
        <w:t>497 (1993).</w:t>
      </w:r>
    </w:p>
    <w:p w14:paraId="3C00D82F" w14:textId="20C02EAD" w:rsidR="002F57ED" w:rsidRPr="003F3299" w:rsidRDefault="002F57ED" w:rsidP="006E6F63">
      <w:pPr>
        <w:pStyle w:val="EndNoteBibliography"/>
      </w:pPr>
      <w:r w:rsidRPr="003F3299">
        <w:t>43</w:t>
      </w:r>
      <w:r w:rsidR="003058BA" w:rsidRPr="003F3299">
        <w:t xml:space="preserve">. </w:t>
      </w:r>
      <w:r w:rsidRPr="003F3299">
        <w:t>Scientific, T.</w:t>
      </w:r>
      <w:r w:rsidR="003058BA" w:rsidRPr="003F3299">
        <w:t>F.</w:t>
      </w:r>
      <w:r w:rsidRPr="003F3299">
        <w:t xml:space="preserve"> </w:t>
      </w:r>
      <w:r w:rsidRPr="003F3299">
        <w:rPr>
          <w:i/>
        </w:rPr>
        <w:t>Thiol-reactive Probe Labeling Protocol</w:t>
      </w:r>
      <w:r w:rsidR="003058BA" w:rsidRPr="003F3299">
        <w:t xml:space="preserve">. </w:t>
      </w:r>
      <w:r w:rsidRPr="003F3299">
        <w:t xml:space="preserve"> </w:t>
      </w:r>
      <w:r w:rsidR="003058BA" w:rsidRPr="003F3299">
        <w:t xml:space="preserve">https://www.thermofisher.com/us/en/home/references/protocols/cell-and-tissue-analysis/labeling-chemistry-protocols/thiol-reactive-probe-labeling-protocol.html. </w:t>
      </w:r>
      <w:r w:rsidRPr="003F3299">
        <w:t>(2021).</w:t>
      </w:r>
    </w:p>
    <w:p w14:paraId="4C82632A" w14:textId="2F8BDC2C" w:rsidR="002F57ED" w:rsidRPr="003F3299" w:rsidRDefault="002F57ED" w:rsidP="006E6F63">
      <w:pPr>
        <w:pStyle w:val="EndNoteBibliography"/>
      </w:pPr>
      <w:r w:rsidRPr="003F3299">
        <w:t>44</w:t>
      </w:r>
      <w:r w:rsidR="003058BA" w:rsidRPr="003F3299">
        <w:t xml:space="preserve">. </w:t>
      </w:r>
      <w:r w:rsidRPr="003F3299">
        <w:t>Scientific, T.</w:t>
      </w:r>
      <w:r w:rsidR="003058BA" w:rsidRPr="003F3299">
        <w:t>F.</w:t>
      </w:r>
      <w:r w:rsidRPr="003F3299">
        <w:t xml:space="preserve"> </w:t>
      </w:r>
      <w:r w:rsidRPr="003F3299">
        <w:rPr>
          <w:i/>
        </w:rPr>
        <w:t>Click Chemistry - Section 3.1</w:t>
      </w:r>
      <w:r w:rsidR="0007546D" w:rsidRPr="003F3299">
        <w:t xml:space="preserve">. </w:t>
      </w:r>
      <w:r w:rsidRPr="003F3299">
        <w:t>https://www.thermofisher.com/us/en/home/references/molecular-probes-the-handbook/reagents-for-modifying-groups-other-than-thiols-or-amines/click-chemistry.html</w:t>
      </w:r>
      <w:r w:rsidR="0007546D" w:rsidRPr="003F3299">
        <w:t xml:space="preserve">. </w:t>
      </w:r>
      <w:r w:rsidRPr="003F3299">
        <w:t>(2021).</w:t>
      </w:r>
    </w:p>
    <w:p w14:paraId="7D0D84D3" w14:textId="04F6FB5C" w:rsidR="002F57ED" w:rsidRPr="003F3299" w:rsidRDefault="002F57ED" w:rsidP="006E6F63">
      <w:pPr>
        <w:pStyle w:val="EndNoteBibliography"/>
      </w:pPr>
      <w:r w:rsidRPr="003F3299">
        <w:t>45</w:t>
      </w:r>
      <w:r w:rsidR="0007546D" w:rsidRPr="003F3299">
        <w:t xml:space="preserve">. </w:t>
      </w:r>
      <w:r w:rsidRPr="003F3299">
        <w:t xml:space="preserve">Bioquest, A. </w:t>
      </w:r>
      <w:r w:rsidRPr="003F3299">
        <w:rPr>
          <w:i/>
        </w:rPr>
        <w:t>Correction Factor</w:t>
      </w:r>
      <w:r w:rsidR="008C2061" w:rsidRPr="003F3299">
        <w:t xml:space="preserve">. </w:t>
      </w:r>
      <w:r w:rsidR="0007546D" w:rsidRPr="003F3299">
        <w:t>https://www.aatbio.com/resources/correction-factor/</w:t>
      </w:r>
      <w:r w:rsidR="008C2061" w:rsidRPr="003F3299">
        <w:t xml:space="preserve">. </w:t>
      </w:r>
      <w:r w:rsidRPr="003F3299">
        <w:t>(2019).</w:t>
      </w:r>
    </w:p>
    <w:p w14:paraId="202DB11E" w14:textId="6F4C797E" w:rsidR="002F57ED" w:rsidRPr="003F3299" w:rsidRDefault="002F57ED" w:rsidP="006E6F63">
      <w:pPr>
        <w:pStyle w:val="EndNoteBibliography"/>
      </w:pPr>
      <w:r w:rsidRPr="003F3299">
        <w:t>46</w:t>
      </w:r>
      <w:r w:rsidR="008C2061" w:rsidRPr="003F3299">
        <w:t>.</w:t>
      </w:r>
      <w:r w:rsidR="00CC0A6E" w:rsidRPr="003F3299">
        <w:t xml:space="preserve"> </w:t>
      </w:r>
      <w:r w:rsidRPr="003F3299">
        <w:t>Scientific, T.</w:t>
      </w:r>
      <w:r w:rsidR="008C2061" w:rsidRPr="003F3299">
        <w:t>F.</w:t>
      </w:r>
      <w:r w:rsidRPr="003F3299">
        <w:t xml:space="preserve"> </w:t>
      </w:r>
      <w:r w:rsidRPr="003F3299">
        <w:rPr>
          <w:i/>
        </w:rPr>
        <w:t>Calculate dye:protein (F/P) molar ratios</w:t>
      </w:r>
      <w:r w:rsidR="008C2061" w:rsidRPr="003F3299">
        <w:t>. https://tools.thermofisher.com/content/sfs/brochures/TR0031-Calc-FP-ratios.pdf.</w:t>
      </w:r>
      <w:r w:rsidRPr="003F3299">
        <w:t xml:space="preserve"> (2011).</w:t>
      </w:r>
    </w:p>
    <w:p w14:paraId="6092D7F8" w14:textId="6DA0DB26" w:rsidR="002F57ED" w:rsidRPr="003F3299" w:rsidRDefault="002F57ED" w:rsidP="006E6F63">
      <w:pPr>
        <w:pStyle w:val="EndNoteBibliography"/>
      </w:pPr>
      <w:r w:rsidRPr="003F3299">
        <w:t>47</w:t>
      </w:r>
      <w:r w:rsidR="00EE4048" w:rsidRPr="003F3299">
        <w:t>.</w:t>
      </w:r>
      <w:r w:rsidR="00C67458" w:rsidRPr="003F3299">
        <w:t xml:space="preserve"> </w:t>
      </w:r>
      <w:r w:rsidRPr="003F3299">
        <w:t xml:space="preserve">Scientific, H. </w:t>
      </w:r>
      <w:r w:rsidRPr="003F3299">
        <w:rPr>
          <w:i/>
        </w:rPr>
        <w:t>A Guide to Recording Fluorescence Quantum Yields</w:t>
      </w:r>
      <w:r w:rsidR="00EE4048" w:rsidRPr="003F3299">
        <w:t>. https://static.horiba.com/fileadmin/Horiba/Application/Materials/Material_Research/Quantum_Dots/quantumyieldstrad.pdf</w:t>
      </w:r>
      <w:r w:rsidR="00C67458" w:rsidRPr="003F3299">
        <w:t>.</w:t>
      </w:r>
    </w:p>
    <w:p w14:paraId="0DC52925" w14:textId="5F010C73" w:rsidR="002F57ED" w:rsidRPr="003F3299" w:rsidRDefault="002F57ED" w:rsidP="006E6F63">
      <w:pPr>
        <w:pStyle w:val="EndNoteBibliography"/>
      </w:pPr>
      <w:r w:rsidRPr="003F3299">
        <w:t>48</w:t>
      </w:r>
      <w:r w:rsidR="003339B3" w:rsidRPr="003F3299">
        <w:t xml:space="preserve">. </w:t>
      </w:r>
      <w:r w:rsidRPr="003F3299">
        <w:t>Ivanov, V.</w:t>
      </w:r>
      <w:r w:rsidR="003339B3" w:rsidRPr="003F3299">
        <w:t xml:space="preserve">, Li, M., Mizuuchi, K. </w:t>
      </w:r>
      <w:r w:rsidRPr="003F3299">
        <w:t xml:space="preserve">Impact of emission anisotropy on fluorescence stectroscopy and FRET distance measurements. </w:t>
      </w:r>
      <w:r w:rsidRPr="003F3299">
        <w:rPr>
          <w:i/>
        </w:rPr>
        <w:t>Biophysical Journal.</w:t>
      </w:r>
      <w:r w:rsidRPr="003F3299">
        <w:t xml:space="preserve"> </w:t>
      </w:r>
      <w:r w:rsidRPr="003F3299">
        <w:rPr>
          <w:b/>
        </w:rPr>
        <w:t>97</w:t>
      </w:r>
      <w:r w:rsidRPr="003F3299">
        <w:t xml:space="preserve"> </w:t>
      </w:r>
      <w:r w:rsidR="003339B3" w:rsidRPr="003F3299">
        <w:t xml:space="preserve">(3), </w:t>
      </w:r>
      <w:r w:rsidRPr="003F3299">
        <w:t>922</w:t>
      </w:r>
      <w:r w:rsidR="003339B3" w:rsidRPr="003F3299">
        <w:t>–</w:t>
      </w:r>
      <w:r w:rsidRPr="003F3299">
        <w:t>929 (2009).</w:t>
      </w:r>
    </w:p>
    <w:p w14:paraId="7E15EDDC" w14:textId="3762DF84" w:rsidR="002F57ED" w:rsidRPr="003F3299" w:rsidRDefault="002F57ED" w:rsidP="006E6F63">
      <w:pPr>
        <w:pStyle w:val="EndNoteBibliography"/>
      </w:pPr>
      <w:r w:rsidRPr="003F3299">
        <w:t>49</w:t>
      </w:r>
      <w:r w:rsidR="003339B3" w:rsidRPr="003F3299">
        <w:t xml:space="preserve">. </w:t>
      </w:r>
      <w:r w:rsidRPr="003F3299">
        <w:t>Auclair, S., Oliver, D.</w:t>
      </w:r>
      <w:r w:rsidR="003339B3" w:rsidRPr="003F3299">
        <w:t xml:space="preserve">, </w:t>
      </w:r>
      <w:r w:rsidRPr="003F3299">
        <w:t>Mukerji, I. Defining the solution s</w:t>
      </w:r>
      <w:r w:rsidR="00BF4E6D" w:rsidRPr="003F3299">
        <w:t>t</w:t>
      </w:r>
      <w:r w:rsidRPr="003F3299">
        <w:t xml:space="preserve">ate dimer structure of Escherichia coli SecA using Forster resonance energy transfer. </w:t>
      </w:r>
      <w:r w:rsidRPr="003F3299">
        <w:rPr>
          <w:i/>
        </w:rPr>
        <w:t>Biochemistry.</w:t>
      </w:r>
      <w:r w:rsidRPr="003F3299">
        <w:t xml:space="preserve"> </w:t>
      </w:r>
      <w:r w:rsidRPr="003F3299">
        <w:rPr>
          <w:b/>
        </w:rPr>
        <w:t>52</w:t>
      </w:r>
      <w:r w:rsidRPr="003F3299">
        <w:t xml:space="preserve"> </w:t>
      </w:r>
      <w:r w:rsidR="00911F96" w:rsidRPr="003F3299">
        <w:t xml:space="preserve">(14), </w:t>
      </w:r>
      <w:r w:rsidRPr="003F3299">
        <w:t>2388</w:t>
      </w:r>
      <w:r w:rsidR="00911F96" w:rsidRPr="003F3299">
        <w:t>–</w:t>
      </w:r>
      <w:r w:rsidRPr="003F3299">
        <w:t>2401 (2013).</w:t>
      </w:r>
    </w:p>
    <w:p w14:paraId="51B05455" w14:textId="19D6F6E8" w:rsidR="002F57ED" w:rsidRPr="003F3299" w:rsidRDefault="002F57ED" w:rsidP="006E6F63">
      <w:pPr>
        <w:pStyle w:val="EndNoteBibliography"/>
      </w:pPr>
      <w:r w:rsidRPr="003F3299">
        <w:t>50</w:t>
      </w:r>
      <w:r w:rsidR="00911F96" w:rsidRPr="003F3299">
        <w:t xml:space="preserve">. </w:t>
      </w:r>
      <w:r w:rsidRPr="003F3299">
        <w:rPr>
          <w:i/>
          <w:iCs/>
        </w:rPr>
        <w:t>The PyMOL Molecular Graphics System, Version 2.4</w:t>
      </w:r>
      <w:r w:rsidR="00B550D3" w:rsidRPr="003F3299">
        <w:t xml:space="preserve">. </w:t>
      </w:r>
      <w:r w:rsidR="00B550D3" w:rsidRPr="003F3299">
        <w:t>https://pymol.org/2/</w:t>
      </w:r>
      <w:r w:rsidR="006A1772" w:rsidRPr="003F3299">
        <w:t xml:space="preserve">. </w:t>
      </w:r>
      <w:r w:rsidRPr="003F3299">
        <w:t>Schrodinger, LLC, New York</w:t>
      </w:r>
      <w:r w:rsidR="006A1772" w:rsidRPr="003F3299">
        <w:t xml:space="preserve"> (</w:t>
      </w:r>
      <w:r w:rsidRPr="003F3299">
        <w:t>2021).</w:t>
      </w:r>
    </w:p>
    <w:p w14:paraId="4211A667" w14:textId="796F5DB7" w:rsidR="002F57ED" w:rsidRPr="003F3299" w:rsidRDefault="002F57ED" w:rsidP="006E6F63">
      <w:pPr>
        <w:pStyle w:val="EndNoteBibliography"/>
      </w:pPr>
      <w:r w:rsidRPr="003F3299">
        <w:t>51</w:t>
      </w:r>
      <w:r w:rsidR="00BE39EC" w:rsidRPr="003F3299">
        <w:t xml:space="preserve">. </w:t>
      </w:r>
      <w:r w:rsidRPr="003F3299">
        <w:t>Musial-Siwek, M., Rusch, S.</w:t>
      </w:r>
      <w:r w:rsidR="00727731" w:rsidRPr="003F3299">
        <w:t>L.</w:t>
      </w:r>
      <w:r w:rsidR="00BE39EC" w:rsidRPr="003F3299">
        <w:t xml:space="preserve">, </w:t>
      </w:r>
      <w:r w:rsidRPr="003F3299">
        <w:t>Kendall, D.</w:t>
      </w:r>
      <w:r w:rsidR="00727731" w:rsidRPr="003F3299">
        <w:t>A.</w:t>
      </w:r>
      <w:r w:rsidRPr="003F3299">
        <w:t xml:space="preserve"> Selective photoaffinity labeling identifies the signal peptide binding domain on SecA. </w:t>
      </w:r>
      <w:r w:rsidRPr="003F3299">
        <w:rPr>
          <w:i/>
        </w:rPr>
        <w:t>Journal of Molecular Biology.</w:t>
      </w:r>
      <w:r w:rsidRPr="003F3299">
        <w:t xml:space="preserve"> </w:t>
      </w:r>
      <w:r w:rsidRPr="003F3299">
        <w:rPr>
          <w:b/>
        </w:rPr>
        <w:t>365</w:t>
      </w:r>
      <w:r w:rsidRPr="003F3299">
        <w:t xml:space="preserve"> </w:t>
      </w:r>
      <w:r w:rsidR="00727731" w:rsidRPr="003F3299">
        <w:t xml:space="preserve">(3), </w:t>
      </w:r>
      <w:r w:rsidRPr="003F3299">
        <w:t>637</w:t>
      </w:r>
      <w:r w:rsidR="00727731" w:rsidRPr="003F3299">
        <w:t>–</w:t>
      </w:r>
      <w:r w:rsidRPr="003F3299">
        <w:t>648 (2007).</w:t>
      </w:r>
    </w:p>
    <w:p w14:paraId="41F7C765" w14:textId="4D320EE0" w:rsidR="002F57ED" w:rsidRPr="003F3299" w:rsidRDefault="002F57ED" w:rsidP="006E6F63">
      <w:pPr>
        <w:pStyle w:val="EndNoteBibliography"/>
      </w:pPr>
      <w:r w:rsidRPr="003F3299">
        <w:t>52</w:t>
      </w:r>
      <w:r w:rsidR="003A794F" w:rsidRPr="003F3299">
        <w:t xml:space="preserve">. </w:t>
      </w:r>
      <w:r w:rsidRPr="003F3299">
        <w:t>Miller, A., Wang, L.</w:t>
      </w:r>
      <w:r w:rsidR="003A794F" w:rsidRPr="003F3299">
        <w:t xml:space="preserve">, </w:t>
      </w:r>
      <w:r w:rsidRPr="003F3299">
        <w:t>Kendall, D.</w:t>
      </w:r>
      <w:r w:rsidR="0055244E" w:rsidRPr="003F3299">
        <w:t>A.</w:t>
      </w:r>
      <w:r w:rsidRPr="003F3299">
        <w:t xml:space="preserve"> Synthetic signal peptides specifically recognize SecA and </w:t>
      </w:r>
      <w:r w:rsidRPr="003F3299">
        <w:lastRenderedPageBreak/>
        <w:t xml:space="preserve">stimulate ATPase activity in the absence of preprotein. </w:t>
      </w:r>
      <w:r w:rsidR="0055244E" w:rsidRPr="003F3299">
        <w:rPr>
          <w:i/>
          <w:iCs/>
        </w:rPr>
        <w:t>The</w:t>
      </w:r>
      <w:r w:rsidR="0055244E" w:rsidRPr="003F3299">
        <w:t xml:space="preserve"> </w:t>
      </w:r>
      <w:r w:rsidRPr="003F3299">
        <w:rPr>
          <w:i/>
        </w:rPr>
        <w:t>Journal of Biological Chemistry.</w:t>
      </w:r>
      <w:r w:rsidRPr="003F3299">
        <w:t xml:space="preserve"> </w:t>
      </w:r>
      <w:r w:rsidRPr="003F3299">
        <w:rPr>
          <w:b/>
        </w:rPr>
        <w:t>273</w:t>
      </w:r>
      <w:r w:rsidRPr="003F3299">
        <w:t xml:space="preserve"> </w:t>
      </w:r>
      <w:r w:rsidR="0055244E" w:rsidRPr="003F3299">
        <w:t xml:space="preserve">(19), </w:t>
      </w:r>
      <w:r w:rsidRPr="003F3299">
        <w:t>11409</w:t>
      </w:r>
      <w:r w:rsidR="0055244E" w:rsidRPr="003F3299">
        <w:t>–</w:t>
      </w:r>
      <w:r w:rsidRPr="003F3299">
        <w:t>11412 (1998).</w:t>
      </w:r>
    </w:p>
    <w:p w14:paraId="4C2A5519" w14:textId="7E7913D5" w:rsidR="002F57ED" w:rsidRPr="003F3299" w:rsidRDefault="002F57ED" w:rsidP="006E6F63">
      <w:pPr>
        <w:pStyle w:val="EndNoteBibliography"/>
      </w:pPr>
      <w:r w:rsidRPr="003F3299">
        <w:t>53</w:t>
      </w:r>
      <w:r w:rsidR="0055244E" w:rsidRPr="003F3299">
        <w:t xml:space="preserve">. </w:t>
      </w:r>
      <w:r w:rsidRPr="003F3299">
        <w:t>Gelis, I.</w:t>
      </w:r>
      <w:r w:rsidRPr="003F3299">
        <w:rPr>
          <w:i/>
        </w:rPr>
        <w:t xml:space="preserve"> </w:t>
      </w:r>
      <w:r w:rsidRPr="003F3299">
        <w:rPr>
          <w:iCs/>
        </w:rPr>
        <w:t xml:space="preserve">et al. </w:t>
      </w:r>
      <w:r w:rsidRPr="003F3299">
        <w:t xml:space="preserve">Structural basis for signal-sequence recognition by the translocase motor SecA as determined by NMR. </w:t>
      </w:r>
      <w:r w:rsidRPr="003F3299">
        <w:rPr>
          <w:i/>
        </w:rPr>
        <w:t>Cell.</w:t>
      </w:r>
      <w:r w:rsidRPr="003F3299">
        <w:t xml:space="preserve"> </w:t>
      </w:r>
      <w:r w:rsidRPr="003F3299">
        <w:rPr>
          <w:b/>
        </w:rPr>
        <w:t>131</w:t>
      </w:r>
      <w:r w:rsidRPr="003F3299">
        <w:t xml:space="preserve"> </w:t>
      </w:r>
      <w:r w:rsidR="00582FAD" w:rsidRPr="003F3299">
        <w:t xml:space="preserve">(4), </w:t>
      </w:r>
      <w:r w:rsidRPr="003F3299">
        <w:t>756</w:t>
      </w:r>
      <w:r w:rsidR="00582FAD" w:rsidRPr="003F3299">
        <w:t>–</w:t>
      </w:r>
      <w:r w:rsidRPr="003F3299">
        <w:t>769 (2007).</w:t>
      </w:r>
    </w:p>
    <w:p w14:paraId="4879AD0C" w14:textId="74C1A682" w:rsidR="002F57ED" w:rsidRPr="003F3299" w:rsidRDefault="002F57ED" w:rsidP="006E6F63">
      <w:pPr>
        <w:pStyle w:val="EndNoteBibliography"/>
      </w:pPr>
      <w:r w:rsidRPr="003F3299">
        <w:t>54</w:t>
      </w:r>
      <w:r w:rsidR="00F510E5" w:rsidRPr="003F3299">
        <w:t xml:space="preserve">. </w:t>
      </w:r>
      <w:r w:rsidRPr="003F3299">
        <w:t>Erlandson, K. J.</w:t>
      </w:r>
      <w:r w:rsidRPr="003F3299">
        <w:rPr>
          <w:i/>
        </w:rPr>
        <w:t xml:space="preserve"> </w:t>
      </w:r>
      <w:r w:rsidRPr="003F3299">
        <w:rPr>
          <w:iCs/>
        </w:rPr>
        <w:t>et al.</w:t>
      </w:r>
      <w:r w:rsidRPr="003F3299">
        <w:t xml:space="preserve"> A role for the two-helix finger of the SecA ATPase in protein translocation. </w:t>
      </w:r>
      <w:r w:rsidRPr="003F3299">
        <w:rPr>
          <w:i/>
        </w:rPr>
        <w:t>Nature.</w:t>
      </w:r>
      <w:r w:rsidRPr="003F3299">
        <w:t xml:space="preserve"> </w:t>
      </w:r>
      <w:r w:rsidRPr="003F3299">
        <w:rPr>
          <w:b/>
        </w:rPr>
        <w:t>455</w:t>
      </w:r>
      <w:r w:rsidRPr="003F3299">
        <w:t xml:space="preserve"> </w:t>
      </w:r>
      <w:r w:rsidR="00C34F97" w:rsidRPr="003F3299">
        <w:t xml:space="preserve">(7215), </w:t>
      </w:r>
      <w:r w:rsidRPr="003F3299">
        <w:t>984</w:t>
      </w:r>
      <w:r w:rsidR="00C34F97" w:rsidRPr="003F3299">
        <w:t>–</w:t>
      </w:r>
      <w:r w:rsidRPr="003F3299">
        <w:t>988 (2008).</w:t>
      </w:r>
    </w:p>
    <w:p w14:paraId="4CFFC753" w14:textId="28A5754C" w:rsidR="002F57ED" w:rsidRPr="003F3299" w:rsidRDefault="002F57ED" w:rsidP="006E6F63">
      <w:pPr>
        <w:pStyle w:val="EndNoteBibliography"/>
      </w:pPr>
      <w:r w:rsidRPr="003F3299">
        <w:t>55</w:t>
      </w:r>
      <w:r w:rsidR="00C34F97" w:rsidRPr="003F3299">
        <w:t xml:space="preserve">. </w:t>
      </w:r>
      <w:r w:rsidRPr="003F3299">
        <w:t>Das, S.</w:t>
      </w:r>
      <w:r w:rsidR="00C34F97" w:rsidRPr="003F3299">
        <w:t xml:space="preserve">, </w:t>
      </w:r>
      <w:r w:rsidRPr="003F3299">
        <w:t>Oliver, D. Mapping of the SecA-SecY and SecA-SecG interfaces by site-directed in vivo photocross</w:t>
      </w:r>
      <w:r w:rsidR="007510A8" w:rsidRPr="003F3299">
        <w:t>-</w:t>
      </w:r>
      <w:r w:rsidRPr="003F3299">
        <w:t xml:space="preserve">linking. </w:t>
      </w:r>
      <w:r w:rsidR="007510A8" w:rsidRPr="003F3299">
        <w:rPr>
          <w:i/>
          <w:iCs/>
        </w:rPr>
        <w:t>The</w:t>
      </w:r>
      <w:r w:rsidR="007510A8" w:rsidRPr="003F3299">
        <w:t xml:space="preserve"> </w:t>
      </w:r>
      <w:r w:rsidRPr="003F3299">
        <w:rPr>
          <w:i/>
        </w:rPr>
        <w:t>Journal of Biological Chemistry.</w:t>
      </w:r>
      <w:r w:rsidRPr="003F3299">
        <w:t xml:space="preserve"> </w:t>
      </w:r>
      <w:r w:rsidRPr="003F3299">
        <w:rPr>
          <w:b/>
        </w:rPr>
        <w:t>286</w:t>
      </w:r>
      <w:r w:rsidRPr="003F3299">
        <w:t xml:space="preserve"> </w:t>
      </w:r>
      <w:r w:rsidR="007510A8" w:rsidRPr="003F3299">
        <w:t xml:space="preserve">(14), </w:t>
      </w:r>
      <w:r w:rsidRPr="003F3299">
        <w:t>12371</w:t>
      </w:r>
      <w:r w:rsidR="007510A8" w:rsidRPr="003F3299">
        <w:t>–</w:t>
      </w:r>
      <w:r w:rsidRPr="003F3299">
        <w:t>12380 (2011).</w:t>
      </w:r>
    </w:p>
    <w:p w14:paraId="788C1F38" w14:textId="52FF8585" w:rsidR="002F57ED" w:rsidRPr="003F3299" w:rsidRDefault="002F57ED" w:rsidP="006E6F63">
      <w:pPr>
        <w:pStyle w:val="EndNoteBibliography"/>
      </w:pPr>
      <w:r w:rsidRPr="003F3299">
        <w:t>56</w:t>
      </w:r>
      <w:r w:rsidR="007510A8" w:rsidRPr="003F3299">
        <w:t xml:space="preserve">. </w:t>
      </w:r>
      <w:r w:rsidRPr="003F3299">
        <w:t>Wheatley, E. G., Pieniazek, S. N., Vitoc, I., Mukerji, I.</w:t>
      </w:r>
      <w:r w:rsidR="007510A8" w:rsidRPr="003F3299">
        <w:t xml:space="preserve">, </w:t>
      </w:r>
      <w:r w:rsidRPr="003F3299">
        <w:t xml:space="preserve">Beveridge, D. L. </w:t>
      </w:r>
      <w:r w:rsidR="00604CC3" w:rsidRPr="003F3299">
        <w:t xml:space="preserve">Molecular Dynamics Structure Prediction of a Novel Protein-DNA Complex: </w:t>
      </w:r>
      <w:r w:rsidR="0075648E" w:rsidRPr="003F3299">
        <w:t xml:space="preserve">Two HU Proteins with a DNA Four-way Junction. </w:t>
      </w:r>
      <w:r w:rsidRPr="003F3299">
        <w:t xml:space="preserve">in </w:t>
      </w:r>
      <w:r w:rsidRPr="003F3299">
        <w:rPr>
          <w:i/>
        </w:rPr>
        <w:t>Innovations in Biomolecular Modeling and Simulations: Volume 2</w:t>
      </w:r>
      <w:r w:rsidR="003F33FB" w:rsidRPr="003F3299">
        <w:t xml:space="preserve">. The Royal Society of Chemistry. </w:t>
      </w:r>
      <w:r w:rsidRPr="003F3299">
        <w:t>111</w:t>
      </w:r>
      <w:r w:rsidR="0075648E" w:rsidRPr="003F3299">
        <w:t>–</w:t>
      </w:r>
      <w:r w:rsidRPr="003F3299">
        <w:t xml:space="preserve">128 </w:t>
      </w:r>
      <w:r w:rsidR="003F33FB" w:rsidRPr="003F3299">
        <w:t>(</w:t>
      </w:r>
      <w:r w:rsidRPr="003F3299">
        <w:t>2012).</w:t>
      </w:r>
    </w:p>
    <w:p w14:paraId="351CC320" w14:textId="63316EBA" w:rsidR="002F57ED" w:rsidRPr="003F3299" w:rsidRDefault="002F57ED" w:rsidP="006E6F63">
      <w:pPr>
        <w:pStyle w:val="EndNoteBibliography"/>
      </w:pPr>
      <w:r w:rsidRPr="003F3299">
        <w:t>57</w:t>
      </w:r>
      <w:r w:rsidR="0075648E" w:rsidRPr="003F3299">
        <w:t xml:space="preserve">. </w:t>
      </w:r>
      <w:r w:rsidRPr="003F3299">
        <w:t>Vitoc, C. I.</w:t>
      </w:r>
      <w:r w:rsidR="0075648E" w:rsidRPr="003F3299">
        <w:t xml:space="preserve">, </w:t>
      </w:r>
      <w:r w:rsidRPr="003F3299">
        <w:t>Mukerji, I. HU binding to a DNA four-way junction probed by F</w:t>
      </w:r>
      <w:r w:rsidR="00C35D8B" w:rsidRPr="003F3299">
        <w:t>ö</w:t>
      </w:r>
      <w:r w:rsidRPr="003F3299">
        <w:t xml:space="preserve">rster resonance energy transfer. </w:t>
      </w:r>
      <w:r w:rsidRPr="003F3299">
        <w:rPr>
          <w:i/>
        </w:rPr>
        <w:t>Biochemistry.</w:t>
      </w:r>
      <w:r w:rsidRPr="003F3299">
        <w:t xml:space="preserve"> </w:t>
      </w:r>
      <w:r w:rsidRPr="003F3299">
        <w:rPr>
          <w:b/>
        </w:rPr>
        <w:t>50</w:t>
      </w:r>
      <w:r w:rsidRPr="003F3299">
        <w:t xml:space="preserve"> (9), 1432</w:t>
      </w:r>
      <w:r w:rsidR="00C35D8B" w:rsidRPr="003F3299">
        <w:t>–</w:t>
      </w:r>
      <w:r w:rsidRPr="003F3299">
        <w:t>1441 (2011).</w:t>
      </w:r>
    </w:p>
    <w:p w14:paraId="3F6CBF9D" w14:textId="2EEE9180" w:rsidR="002F57ED" w:rsidRPr="003F3299" w:rsidRDefault="002F57ED" w:rsidP="006E6F63">
      <w:pPr>
        <w:pStyle w:val="EndNoteBibliography"/>
      </w:pPr>
      <w:r w:rsidRPr="003F3299">
        <w:t>58</w:t>
      </w:r>
      <w:r w:rsidR="00C35D8B" w:rsidRPr="003F3299">
        <w:t xml:space="preserve">. </w:t>
      </w:r>
      <w:r w:rsidRPr="003F3299">
        <w:t>Hellman, L. M.</w:t>
      </w:r>
      <w:r w:rsidR="00C35D8B" w:rsidRPr="003F3299">
        <w:t xml:space="preserve">, </w:t>
      </w:r>
      <w:r w:rsidRPr="003F3299">
        <w:t xml:space="preserve">Fried, M. G. Electrophoretic mobility shift assay (EMSA) for detecting protein-nucleic acid interactions. </w:t>
      </w:r>
      <w:r w:rsidRPr="003F3299">
        <w:rPr>
          <w:i/>
        </w:rPr>
        <w:t>Nature Protocols.</w:t>
      </w:r>
      <w:r w:rsidRPr="003F3299">
        <w:t xml:space="preserve"> </w:t>
      </w:r>
      <w:r w:rsidRPr="003F3299">
        <w:rPr>
          <w:b/>
        </w:rPr>
        <w:t>2</w:t>
      </w:r>
      <w:r w:rsidRPr="003F3299">
        <w:t xml:space="preserve"> (8), 1849</w:t>
      </w:r>
      <w:r w:rsidR="001548BB" w:rsidRPr="003F3299">
        <w:t>–</w:t>
      </w:r>
      <w:r w:rsidRPr="003F3299">
        <w:t>1861 (2007).</w:t>
      </w:r>
    </w:p>
    <w:p w14:paraId="0000014E" w14:textId="79474D48" w:rsidR="00403951" w:rsidRPr="003F3299" w:rsidRDefault="00906D7F" w:rsidP="006E6F63">
      <w:pPr>
        <w:rPr>
          <w:color w:val="7F7F7F"/>
        </w:rPr>
      </w:pPr>
      <w:r w:rsidRPr="003F3299">
        <w:rPr>
          <w:color w:val="7F7F7F"/>
        </w:rPr>
        <w:fldChar w:fldCharType="end"/>
      </w:r>
    </w:p>
    <w:sectPr w:rsidR="00403951" w:rsidRPr="003F3299" w:rsidSect="003448FD">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25910" w14:textId="77777777" w:rsidR="00151D12" w:rsidRDefault="00151D12">
      <w:r>
        <w:separator/>
      </w:r>
    </w:p>
  </w:endnote>
  <w:endnote w:type="continuationSeparator" w:id="0">
    <w:p w14:paraId="1DB43F00" w14:textId="77777777" w:rsidR="00151D12" w:rsidRDefault="00151D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Courier New"/>
    <w:charset w:val="00"/>
    <w:family w:val="swiss"/>
    <w:pitch w:val="variable"/>
    <w:sig w:usb0="E1000AEF" w:usb1="5000A1FF" w:usb2="00000000" w:usb3="00000000" w:csb0="000001BF" w:csb1="00000000"/>
  </w:font>
  <w:font w:name="Helvetica Neue">
    <w:altName w:val="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51" w14:textId="77777777" w:rsidR="00DD3269" w:rsidRDefault="00DD326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45F23" w14:textId="77777777" w:rsidR="00151D12" w:rsidRDefault="00151D12">
      <w:r>
        <w:separator/>
      </w:r>
    </w:p>
  </w:footnote>
  <w:footnote w:type="continuationSeparator" w:id="0">
    <w:p w14:paraId="0FF05180" w14:textId="77777777" w:rsidR="00151D12" w:rsidRDefault="00151D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50" w14:textId="77777777" w:rsidR="00DD3269" w:rsidRDefault="00DD3269">
    <w:pPr>
      <w:pBdr>
        <w:top w:val="nil"/>
        <w:left w:val="nil"/>
        <w:bottom w:val="nil"/>
        <w:right w:val="nil"/>
        <w:between w:val="nil"/>
      </w:pBdr>
      <w:tabs>
        <w:tab w:val="center" w:pos="4680"/>
        <w:tab w:val="right" w:pos="9360"/>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F" w14:textId="7A37D2FC" w:rsidR="00DD3269" w:rsidRDefault="00DD326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B23E1"/>
    <w:multiLevelType w:val="multilevel"/>
    <w:tmpl w:val="4784204E"/>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7B6C02"/>
    <w:multiLevelType w:val="hybridMultilevel"/>
    <w:tmpl w:val="C53E6E0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063B3E"/>
    <w:multiLevelType w:val="hybridMultilevel"/>
    <w:tmpl w:val="181423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6EA33CE"/>
    <w:multiLevelType w:val="multilevel"/>
    <w:tmpl w:val="60BC71D4"/>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18622ED4"/>
    <w:multiLevelType w:val="multilevel"/>
    <w:tmpl w:val="4BC09A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AD64C7F"/>
    <w:multiLevelType w:val="hybridMultilevel"/>
    <w:tmpl w:val="E7868A56"/>
    <w:lvl w:ilvl="0" w:tplc="0409000F">
      <w:start w:val="1"/>
      <w:numFmt w:val="decimal"/>
      <w:lvlText w:val="%1."/>
      <w:lvlJc w:val="lef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6" w15:restartNumberingAfterBreak="0">
    <w:nsid w:val="1CE077E1"/>
    <w:multiLevelType w:val="multilevel"/>
    <w:tmpl w:val="921CE3F8"/>
    <w:lvl w:ilvl="0">
      <w:start w:val="4"/>
      <w:numFmt w:val="decimal"/>
      <w:lvlText w:val="%1."/>
      <w:lvlJc w:val="left"/>
      <w:pPr>
        <w:ind w:left="540" w:hanging="540"/>
      </w:pPr>
    </w:lvl>
    <w:lvl w:ilvl="1">
      <w:start w:val="1"/>
      <w:numFmt w:val="decimal"/>
      <w:lvlText w:val="%1.%2."/>
      <w:lvlJc w:val="left"/>
      <w:pPr>
        <w:ind w:left="1944" w:hanging="684"/>
      </w:pPr>
    </w:lvl>
    <w:lvl w:ilvl="2">
      <w:start w:val="1"/>
      <w:numFmt w:val="decimal"/>
      <w:lvlText w:val="%1.%2.%3."/>
      <w:lvlJc w:val="left"/>
      <w:pPr>
        <w:ind w:left="1080" w:hanging="720"/>
      </w:pPr>
    </w:lvl>
    <w:lvl w:ilvl="3">
      <w:start w:val="1"/>
      <w:numFmt w:val="decimal"/>
      <w:lvlText w:val="%1.%2.%3.%4."/>
      <w:lvlJc w:val="left"/>
      <w:pPr>
        <w:ind w:left="1620" w:hanging="1080"/>
      </w:pPr>
    </w:lvl>
    <w:lvl w:ilvl="4">
      <w:start w:val="1"/>
      <w:numFmt w:val="decimal"/>
      <w:lvlText w:val="%1.%2.%3.%4.%5."/>
      <w:lvlJc w:val="left"/>
      <w:pPr>
        <w:ind w:left="1800" w:hanging="1080"/>
      </w:pPr>
    </w:lvl>
    <w:lvl w:ilvl="5">
      <w:start w:val="1"/>
      <w:numFmt w:val="decimal"/>
      <w:lvlText w:val="%1.%2.%3.%4.%5.%6."/>
      <w:lvlJc w:val="left"/>
      <w:pPr>
        <w:ind w:left="2340" w:hanging="1440"/>
      </w:pPr>
    </w:lvl>
    <w:lvl w:ilvl="6">
      <w:start w:val="1"/>
      <w:numFmt w:val="decimal"/>
      <w:lvlText w:val="%1.%2.%3.%4.%5.%6.%7."/>
      <w:lvlJc w:val="left"/>
      <w:pPr>
        <w:ind w:left="2520" w:hanging="1440"/>
      </w:pPr>
    </w:lvl>
    <w:lvl w:ilvl="7">
      <w:start w:val="1"/>
      <w:numFmt w:val="decimal"/>
      <w:lvlText w:val="%1.%2.%3.%4.%5.%6.%7.%8."/>
      <w:lvlJc w:val="left"/>
      <w:pPr>
        <w:ind w:left="3060" w:hanging="1800"/>
      </w:pPr>
    </w:lvl>
    <w:lvl w:ilvl="8">
      <w:start w:val="1"/>
      <w:numFmt w:val="decimal"/>
      <w:lvlText w:val="%1.%2.%3.%4.%5.%6.%7.%8.%9."/>
      <w:lvlJc w:val="left"/>
      <w:pPr>
        <w:ind w:left="3240" w:hanging="1800"/>
      </w:pPr>
    </w:lvl>
  </w:abstractNum>
  <w:abstractNum w:abstractNumId="7" w15:restartNumberingAfterBreak="0">
    <w:nsid w:val="20A047E0"/>
    <w:multiLevelType w:val="multilevel"/>
    <w:tmpl w:val="4AD8D2E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47441F1"/>
    <w:multiLevelType w:val="multilevel"/>
    <w:tmpl w:val="F17240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4A45EDC"/>
    <w:multiLevelType w:val="multilevel"/>
    <w:tmpl w:val="F1A6F78C"/>
    <w:lvl w:ilvl="0">
      <w:start w:val="2"/>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2574001B"/>
    <w:multiLevelType w:val="multilevel"/>
    <w:tmpl w:val="8370EB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6890357"/>
    <w:multiLevelType w:val="hybridMultilevel"/>
    <w:tmpl w:val="7F545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07614"/>
    <w:multiLevelType w:val="multilevel"/>
    <w:tmpl w:val="7EA2B24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764473F"/>
    <w:multiLevelType w:val="multilevel"/>
    <w:tmpl w:val="E4F66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84B4B2D"/>
    <w:multiLevelType w:val="multilevel"/>
    <w:tmpl w:val="9CC6FF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A7A28CA"/>
    <w:multiLevelType w:val="multilevel"/>
    <w:tmpl w:val="1F78A04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CF6773B"/>
    <w:multiLevelType w:val="multilevel"/>
    <w:tmpl w:val="BC18756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EE34F48"/>
    <w:multiLevelType w:val="multilevel"/>
    <w:tmpl w:val="743241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39C7350"/>
    <w:multiLevelType w:val="multilevel"/>
    <w:tmpl w:val="1E16BC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1AA1EAC"/>
    <w:multiLevelType w:val="multilevel"/>
    <w:tmpl w:val="CC8494E2"/>
    <w:lvl w:ilvl="0">
      <w:start w:val="3"/>
      <w:numFmt w:val="decimal"/>
      <w:lvlText w:val="%1."/>
      <w:lvlJc w:val="left"/>
      <w:pPr>
        <w:ind w:left="540" w:hanging="540"/>
      </w:pPr>
    </w:lvl>
    <w:lvl w:ilvl="1">
      <w:start w:val="1"/>
      <w:numFmt w:val="decimal"/>
      <w:lvlText w:val="%1.%2."/>
      <w:lvlJc w:val="left"/>
      <w:pPr>
        <w:ind w:left="900" w:hanging="684"/>
      </w:pPr>
    </w:lvl>
    <w:lvl w:ilvl="2">
      <w:start w:val="1"/>
      <w:numFmt w:val="decimal"/>
      <w:lvlText w:val="%1.%2.%3."/>
      <w:lvlJc w:val="left"/>
      <w:pPr>
        <w:ind w:left="1080" w:hanging="720"/>
      </w:pPr>
    </w:lvl>
    <w:lvl w:ilvl="3">
      <w:start w:val="1"/>
      <w:numFmt w:val="decimal"/>
      <w:lvlText w:val="%1.%2.%3.%4."/>
      <w:lvlJc w:val="left"/>
      <w:pPr>
        <w:ind w:left="1620" w:hanging="1080"/>
      </w:pPr>
    </w:lvl>
    <w:lvl w:ilvl="4">
      <w:start w:val="1"/>
      <w:numFmt w:val="decimal"/>
      <w:lvlText w:val="%1.%2.%3.%4.%5."/>
      <w:lvlJc w:val="left"/>
      <w:pPr>
        <w:ind w:left="1800" w:hanging="1080"/>
      </w:pPr>
    </w:lvl>
    <w:lvl w:ilvl="5">
      <w:start w:val="1"/>
      <w:numFmt w:val="decimal"/>
      <w:lvlText w:val="%1.%2.%3.%4.%5.%6."/>
      <w:lvlJc w:val="left"/>
      <w:pPr>
        <w:ind w:left="2340" w:hanging="1440"/>
      </w:pPr>
    </w:lvl>
    <w:lvl w:ilvl="6">
      <w:start w:val="1"/>
      <w:numFmt w:val="decimal"/>
      <w:lvlText w:val="%1.%2.%3.%4.%5.%6.%7."/>
      <w:lvlJc w:val="left"/>
      <w:pPr>
        <w:ind w:left="2520" w:hanging="1440"/>
      </w:pPr>
    </w:lvl>
    <w:lvl w:ilvl="7">
      <w:start w:val="1"/>
      <w:numFmt w:val="decimal"/>
      <w:lvlText w:val="%1.%2.%3.%4.%5.%6.%7.%8."/>
      <w:lvlJc w:val="left"/>
      <w:pPr>
        <w:ind w:left="3060" w:hanging="1800"/>
      </w:pPr>
    </w:lvl>
    <w:lvl w:ilvl="8">
      <w:start w:val="1"/>
      <w:numFmt w:val="decimal"/>
      <w:lvlText w:val="%1.%2.%3.%4.%5.%6.%7.%8.%9."/>
      <w:lvlJc w:val="left"/>
      <w:pPr>
        <w:ind w:left="3240" w:hanging="1800"/>
      </w:pPr>
    </w:lvl>
  </w:abstractNum>
  <w:abstractNum w:abstractNumId="20" w15:restartNumberingAfterBreak="0">
    <w:nsid w:val="5A20557C"/>
    <w:multiLevelType w:val="multilevel"/>
    <w:tmpl w:val="88F470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DDE4C5B"/>
    <w:multiLevelType w:val="multilevel"/>
    <w:tmpl w:val="228A64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32B2FBE"/>
    <w:multiLevelType w:val="multilevel"/>
    <w:tmpl w:val="7C6A72B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3" w15:restartNumberingAfterBreak="0">
    <w:nsid w:val="635335F6"/>
    <w:multiLevelType w:val="multilevel"/>
    <w:tmpl w:val="D9E247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AA7617D"/>
    <w:multiLevelType w:val="multilevel"/>
    <w:tmpl w:val="97F62F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49C4F28"/>
    <w:multiLevelType w:val="multilevel"/>
    <w:tmpl w:val="D9CC1B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D230ADC"/>
    <w:multiLevelType w:val="multilevel"/>
    <w:tmpl w:val="AB2A0DC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23"/>
  </w:num>
  <w:num w:numId="2">
    <w:abstractNumId w:val="0"/>
  </w:num>
  <w:num w:numId="3">
    <w:abstractNumId w:val="24"/>
  </w:num>
  <w:num w:numId="4">
    <w:abstractNumId w:val="25"/>
  </w:num>
  <w:num w:numId="5">
    <w:abstractNumId w:val="20"/>
  </w:num>
  <w:num w:numId="6">
    <w:abstractNumId w:val="4"/>
  </w:num>
  <w:num w:numId="7">
    <w:abstractNumId w:val="22"/>
  </w:num>
  <w:num w:numId="8">
    <w:abstractNumId w:val="18"/>
  </w:num>
  <w:num w:numId="9">
    <w:abstractNumId w:val="13"/>
  </w:num>
  <w:num w:numId="10">
    <w:abstractNumId w:val="14"/>
  </w:num>
  <w:num w:numId="11">
    <w:abstractNumId w:val="21"/>
  </w:num>
  <w:num w:numId="12">
    <w:abstractNumId w:val="8"/>
  </w:num>
  <w:num w:numId="13">
    <w:abstractNumId w:val="17"/>
  </w:num>
  <w:num w:numId="14">
    <w:abstractNumId w:val="9"/>
  </w:num>
  <w:num w:numId="15">
    <w:abstractNumId w:val="16"/>
  </w:num>
  <w:num w:numId="16">
    <w:abstractNumId w:val="19"/>
  </w:num>
  <w:num w:numId="17">
    <w:abstractNumId w:val="6"/>
  </w:num>
  <w:num w:numId="18">
    <w:abstractNumId w:val="3"/>
  </w:num>
  <w:num w:numId="19">
    <w:abstractNumId w:val="12"/>
  </w:num>
  <w:num w:numId="20">
    <w:abstractNumId w:val="26"/>
  </w:num>
  <w:num w:numId="21">
    <w:abstractNumId w:val="10"/>
  </w:num>
  <w:num w:numId="22">
    <w:abstractNumId w:val="5"/>
  </w:num>
  <w:num w:numId="23">
    <w:abstractNumId w:val="15"/>
  </w:num>
  <w:num w:numId="24">
    <w:abstractNumId w:val="11"/>
  </w:num>
  <w:num w:numId="25">
    <w:abstractNumId w:val="1"/>
  </w:num>
  <w:num w:numId="26">
    <w:abstractNumId w:val="2"/>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ztjQwsbA0MDYyNzNR0lEKTi0uzszPAykwqgUAuYGDb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t55wf109w9bett01x0dx02dvzafvar0zr&quot;&gt;SecA Reference library-Converted-Converted&lt;record-ids&gt;&lt;item&gt;17&lt;/item&gt;&lt;item&gt;19&lt;/item&gt;&lt;item&gt;20&lt;/item&gt;&lt;item&gt;23&lt;/item&gt;&lt;item&gt;171&lt;/item&gt;&lt;item&gt;246&lt;/item&gt;&lt;item&gt;265&lt;/item&gt;&lt;item&gt;374&lt;/item&gt;&lt;item&gt;439&lt;/item&gt;&lt;item&gt;526&lt;/item&gt;&lt;item&gt;527&lt;/item&gt;&lt;item&gt;529&lt;/item&gt;&lt;item&gt;542&lt;/item&gt;&lt;item&gt;543&lt;/item&gt;&lt;item&gt;545&lt;/item&gt;&lt;item&gt;554&lt;/item&gt;&lt;item&gt;574&lt;/item&gt;&lt;item&gt;580&lt;/item&gt;&lt;item&gt;581&lt;/item&gt;&lt;item&gt;585&lt;/item&gt;&lt;item&gt;600&lt;/item&gt;&lt;item&gt;644&lt;/item&gt;&lt;item&gt;645&lt;/item&gt;&lt;item&gt;648&lt;/item&gt;&lt;item&gt;649&lt;/item&gt;&lt;item&gt;659&lt;/item&gt;&lt;item&gt;660&lt;/item&gt;&lt;item&gt;661&lt;/item&gt;&lt;item&gt;662&lt;/item&gt;&lt;item&gt;663&lt;/item&gt;&lt;item&gt;664&lt;/item&gt;&lt;item&gt;665&lt;/item&gt;&lt;item&gt;666&lt;/item&gt;&lt;item&gt;668&lt;/item&gt;&lt;item&gt;669&lt;/item&gt;&lt;item&gt;671&lt;/item&gt;&lt;item&gt;672&lt;/item&gt;&lt;item&gt;673&lt;/item&gt;&lt;item&gt;675&lt;/item&gt;&lt;item&gt;676&lt;/item&gt;&lt;item&gt;677&lt;/item&gt;&lt;item&gt;678&lt;/item&gt;&lt;item&gt;679&lt;/item&gt;&lt;item&gt;680&lt;/item&gt;&lt;item&gt;681&lt;/item&gt;&lt;item&gt;682&lt;/item&gt;&lt;item&gt;683&lt;/item&gt;&lt;item&gt;685&lt;/item&gt;&lt;item&gt;686&lt;/item&gt;&lt;item&gt;687&lt;/item&gt;&lt;item&gt;688&lt;/item&gt;&lt;item&gt;689&lt;/item&gt;&lt;item&gt;690&lt;/item&gt;&lt;item&gt;691&lt;/item&gt;&lt;item&gt;692&lt;/item&gt;&lt;item&gt;693&lt;/item&gt;&lt;item&gt;694&lt;/item&gt;&lt;item&gt;695&lt;/item&gt;&lt;/record-ids&gt;&lt;/item&gt;&lt;/Libraries&gt;"/>
  </w:docVars>
  <w:rsids>
    <w:rsidRoot w:val="00403951"/>
    <w:rsid w:val="000005B8"/>
    <w:rsid w:val="000024BB"/>
    <w:rsid w:val="00006ED5"/>
    <w:rsid w:val="00010200"/>
    <w:rsid w:val="00015091"/>
    <w:rsid w:val="00016A3E"/>
    <w:rsid w:val="000205CC"/>
    <w:rsid w:val="00021623"/>
    <w:rsid w:val="00022FDB"/>
    <w:rsid w:val="0002404C"/>
    <w:rsid w:val="00026CCB"/>
    <w:rsid w:val="00035373"/>
    <w:rsid w:val="000442A7"/>
    <w:rsid w:val="00045F0D"/>
    <w:rsid w:val="0004676E"/>
    <w:rsid w:val="00050957"/>
    <w:rsid w:val="00050D46"/>
    <w:rsid w:val="00070EBA"/>
    <w:rsid w:val="0007546D"/>
    <w:rsid w:val="000843E0"/>
    <w:rsid w:val="0008481F"/>
    <w:rsid w:val="000925C3"/>
    <w:rsid w:val="000932E9"/>
    <w:rsid w:val="00093B94"/>
    <w:rsid w:val="00097585"/>
    <w:rsid w:val="000A2C03"/>
    <w:rsid w:val="000A33DD"/>
    <w:rsid w:val="000B10BB"/>
    <w:rsid w:val="000C0234"/>
    <w:rsid w:val="000C3E0B"/>
    <w:rsid w:val="000C5607"/>
    <w:rsid w:val="000C6649"/>
    <w:rsid w:val="000C69FC"/>
    <w:rsid w:val="000C7EE8"/>
    <w:rsid w:val="000D316A"/>
    <w:rsid w:val="000D565F"/>
    <w:rsid w:val="000E0788"/>
    <w:rsid w:val="000E4F0B"/>
    <w:rsid w:val="001017B9"/>
    <w:rsid w:val="0010527E"/>
    <w:rsid w:val="001220D8"/>
    <w:rsid w:val="00122101"/>
    <w:rsid w:val="00132519"/>
    <w:rsid w:val="001358BD"/>
    <w:rsid w:val="001404DD"/>
    <w:rsid w:val="001443DC"/>
    <w:rsid w:val="00151D12"/>
    <w:rsid w:val="00151F42"/>
    <w:rsid w:val="001548BB"/>
    <w:rsid w:val="00172477"/>
    <w:rsid w:val="001763BC"/>
    <w:rsid w:val="00177B01"/>
    <w:rsid w:val="0018056E"/>
    <w:rsid w:val="0018209F"/>
    <w:rsid w:val="00186B7F"/>
    <w:rsid w:val="00196120"/>
    <w:rsid w:val="00197725"/>
    <w:rsid w:val="001A0637"/>
    <w:rsid w:val="001B29B4"/>
    <w:rsid w:val="001B2CCF"/>
    <w:rsid w:val="001B4764"/>
    <w:rsid w:val="001B6E69"/>
    <w:rsid w:val="001B7F5A"/>
    <w:rsid w:val="001C248D"/>
    <w:rsid w:val="001D558C"/>
    <w:rsid w:val="001D728C"/>
    <w:rsid w:val="001E05F9"/>
    <w:rsid w:val="001E2409"/>
    <w:rsid w:val="001E38EC"/>
    <w:rsid w:val="001E4A36"/>
    <w:rsid w:val="001E5A52"/>
    <w:rsid w:val="001F0D7F"/>
    <w:rsid w:val="001F2FB3"/>
    <w:rsid w:val="001F3A9A"/>
    <w:rsid w:val="002008DB"/>
    <w:rsid w:val="002051B1"/>
    <w:rsid w:val="002065C5"/>
    <w:rsid w:val="00215AF4"/>
    <w:rsid w:val="0022509E"/>
    <w:rsid w:val="002320D8"/>
    <w:rsid w:val="00233266"/>
    <w:rsid w:val="00237FF1"/>
    <w:rsid w:val="00242488"/>
    <w:rsid w:val="0024369E"/>
    <w:rsid w:val="00246330"/>
    <w:rsid w:val="002472E8"/>
    <w:rsid w:val="00253C05"/>
    <w:rsid w:val="00254961"/>
    <w:rsid w:val="00256D74"/>
    <w:rsid w:val="0026091A"/>
    <w:rsid w:val="00264E06"/>
    <w:rsid w:val="002708A1"/>
    <w:rsid w:val="00270D7B"/>
    <w:rsid w:val="00272FAE"/>
    <w:rsid w:val="0027344D"/>
    <w:rsid w:val="002736B4"/>
    <w:rsid w:val="00290EBB"/>
    <w:rsid w:val="00294BCF"/>
    <w:rsid w:val="00295D95"/>
    <w:rsid w:val="00297BF4"/>
    <w:rsid w:val="002B10F3"/>
    <w:rsid w:val="002B13CB"/>
    <w:rsid w:val="002B203A"/>
    <w:rsid w:val="002C2B1E"/>
    <w:rsid w:val="002C4D97"/>
    <w:rsid w:val="002C72F2"/>
    <w:rsid w:val="002D6F5C"/>
    <w:rsid w:val="002E16E1"/>
    <w:rsid w:val="002E70D8"/>
    <w:rsid w:val="002F43F4"/>
    <w:rsid w:val="002F57ED"/>
    <w:rsid w:val="00300DB8"/>
    <w:rsid w:val="00304109"/>
    <w:rsid w:val="003058BA"/>
    <w:rsid w:val="00310B3A"/>
    <w:rsid w:val="00317F67"/>
    <w:rsid w:val="00321099"/>
    <w:rsid w:val="003221E2"/>
    <w:rsid w:val="003276BD"/>
    <w:rsid w:val="00327E5B"/>
    <w:rsid w:val="00330C4F"/>
    <w:rsid w:val="0033104F"/>
    <w:rsid w:val="003313FD"/>
    <w:rsid w:val="003339B3"/>
    <w:rsid w:val="00333C77"/>
    <w:rsid w:val="003347A1"/>
    <w:rsid w:val="0033731B"/>
    <w:rsid w:val="003448FD"/>
    <w:rsid w:val="00354750"/>
    <w:rsid w:val="00357D8C"/>
    <w:rsid w:val="00370423"/>
    <w:rsid w:val="00370A05"/>
    <w:rsid w:val="0037237D"/>
    <w:rsid w:val="00372410"/>
    <w:rsid w:val="00372AC7"/>
    <w:rsid w:val="003738EB"/>
    <w:rsid w:val="00380B78"/>
    <w:rsid w:val="00384C34"/>
    <w:rsid w:val="0039200D"/>
    <w:rsid w:val="00392333"/>
    <w:rsid w:val="00393A40"/>
    <w:rsid w:val="003A0302"/>
    <w:rsid w:val="003A26EF"/>
    <w:rsid w:val="003A4AB3"/>
    <w:rsid w:val="003A794F"/>
    <w:rsid w:val="003B0333"/>
    <w:rsid w:val="003B12AC"/>
    <w:rsid w:val="003B3BB6"/>
    <w:rsid w:val="003B5B80"/>
    <w:rsid w:val="003B62CF"/>
    <w:rsid w:val="003C05C6"/>
    <w:rsid w:val="003C06B2"/>
    <w:rsid w:val="003C11A2"/>
    <w:rsid w:val="003C23D8"/>
    <w:rsid w:val="003D0557"/>
    <w:rsid w:val="003D2ED4"/>
    <w:rsid w:val="003D6285"/>
    <w:rsid w:val="003D7F1F"/>
    <w:rsid w:val="003E19A9"/>
    <w:rsid w:val="003E39FB"/>
    <w:rsid w:val="003E3B59"/>
    <w:rsid w:val="003E3E3E"/>
    <w:rsid w:val="003E56DC"/>
    <w:rsid w:val="003F001C"/>
    <w:rsid w:val="003F0CB6"/>
    <w:rsid w:val="003F0D70"/>
    <w:rsid w:val="003F2851"/>
    <w:rsid w:val="003F3299"/>
    <w:rsid w:val="003F33FB"/>
    <w:rsid w:val="003F70F7"/>
    <w:rsid w:val="003F7138"/>
    <w:rsid w:val="00403951"/>
    <w:rsid w:val="00405598"/>
    <w:rsid w:val="00406E88"/>
    <w:rsid w:val="00413E31"/>
    <w:rsid w:val="00414E64"/>
    <w:rsid w:val="004164F9"/>
    <w:rsid w:val="004178FD"/>
    <w:rsid w:val="00422654"/>
    <w:rsid w:val="00440053"/>
    <w:rsid w:val="00452DAD"/>
    <w:rsid w:val="0045383A"/>
    <w:rsid w:val="0045471D"/>
    <w:rsid w:val="004567AC"/>
    <w:rsid w:val="00460A3E"/>
    <w:rsid w:val="0046285A"/>
    <w:rsid w:val="0046453E"/>
    <w:rsid w:val="004648E4"/>
    <w:rsid w:val="004713CB"/>
    <w:rsid w:val="00471C46"/>
    <w:rsid w:val="00476149"/>
    <w:rsid w:val="00477E2B"/>
    <w:rsid w:val="004809DE"/>
    <w:rsid w:val="00480F40"/>
    <w:rsid w:val="00485B8D"/>
    <w:rsid w:val="00485B92"/>
    <w:rsid w:val="004919E4"/>
    <w:rsid w:val="00492654"/>
    <w:rsid w:val="004A21EA"/>
    <w:rsid w:val="004A28FE"/>
    <w:rsid w:val="004A4C98"/>
    <w:rsid w:val="004B3CF7"/>
    <w:rsid w:val="004B42C7"/>
    <w:rsid w:val="004B6315"/>
    <w:rsid w:val="004C5B0B"/>
    <w:rsid w:val="004E0319"/>
    <w:rsid w:val="004E1887"/>
    <w:rsid w:val="004E35B3"/>
    <w:rsid w:val="004E534F"/>
    <w:rsid w:val="004F069B"/>
    <w:rsid w:val="004F19A2"/>
    <w:rsid w:val="004F2C5E"/>
    <w:rsid w:val="004F6CDC"/>
    <w:rsid w:val="004F72B1"/>
    <w:rsid w:val="00503456"/>
    <w:rsid w:val="0050418F"/>
    <w:rsid w:val="005124B2"/>
    <w:rsid w:val="0051403C"/>
    <w:rsid w:val="005142FA"/>
    <w:rsid w:val="005145D6"/>
    <w:rsid w:val="00516F5B"/>
    <w:rsid w:val="0053690D"/>
    <w:rsid w:val="005376A7"/>
    <w:rsid w:val="005408C5"/>
    <w:rsid w:val="00541020"/>
    <w:rsid w:val="005420EE"/>
    <w:rsid w:val="00547AA2"/>
    <w:rsid w:val="0055206D"/>
    <w:rsid w:val="0055244E"/>
    <w:rsid w:val="0055246D"/>
    <w:rsid w:val="00554A63"/>
    <w:rsid w:val="00566EE5"/>
    <w:rsid w:val="00572719"/>
    <w:rsid w:val="0057357E"/>
    <w:rsid w:val="0057737C"/>
    <w:rsid w:val="00582FAD"/>
    <w:rsid w:val="00583550"/>
    <w:rsid w:val="00585344"/>
    <w:rsid w:val="0059341F"/>
    <w:rsid w:val="005A560F"/>
    <w:rsid w:val="005B1B02"/>
    <w:rsid w:val="005B3B2B"/>
    <w:rsid w:val="005D0EB7"/>
    <w:rsid w:val="005D1F9B"/>
    <w:rsid w:val="005D278D"/>
    <w:rsid w:val="005E5C4D"/>
    <w:rsid w:val="005E6D8C"/>
    <w:rsid w:val="005F48BC"/>
    <w:rsid w:val="005F4A97"/>
    <w:rsid w:val="005F4D0B"/>
    <w:rsid w:val="005F5439"/>
    <w:rsid w:val="00602F73"/>
    <w:rsid w:val="00604CC3"/>
    <w:rsid w:val="00610C50"/>
    <w:rsid w:val="006123D3"/>
    <w:rsid w:val="006129ED"/>
    <w:rsid w:val="006167A9"/>
    <w:rsid w:val="00621D6D"/>
    <w:rsid w:val="006224AD"/>
    <w:rsid w:val="00625524"/>
    <w:rsid w:val="0063001A"/>
    <w:rsid w:val="00637528"/>
    <w:rsid w:val="00642F4B"/>
    <w:rsid w:val="00644482"/>
    <w:rsid w:val="006446C4"/>
    <w:rsid w:val="00646639"/>
    <w:rsid w:val="00651801"/>
    <w:rsid w:val="006536E1"/>
    <w:rsid w:val="0065475F"/>
    <w:rsid w:val="00663337"/>
    <w:rsid w:val="006654DD"/>
    <w:rsid w:val="00683236"/>
    <w:rsid w:val="00683E10"/>
    <w:rsid w:val="0068551A"/>
    <w:rsid w:val="0068627B"/>
    <w:rsid w:val="00691385"/>
    <w:rsid w:val="006A1772"/>
    <w:rsid w:val="006A1852"/>
    <w:rsid w:val="006A415A"/>
    <w:rsid w:val="006A5FA1"/>
    <w:rsid w:val="006B1AF7"/>
    <w:rsid w:val="006B6E08"/>
    <w:rsid w:val="006B7E10"/>
    <w:rsid w:val="006C3FAF"/>
    <w:rsid w:val="006C5E32"/>
    <w:rsid w:val="006D0549"/>
    <w:rsid w:val="006D09F5"/>
    <w:rsid w:val="006D5072"/>
    <w:rsid w:val="006E1B06"/>
    <w:rsid w:val="006E4655"/>
    <w:rsid w:val="006E63AB"/>
    <w:rsid w:val="006E6F63"/>
    <w:rsid w:val="006F05D4"/>
    <w:rsid w:val="006F4FEB"/>
    <w:rsid w:val="0070727A"/>
    <w:rsid w:val="0071586B"/>
    <w:rsid w:val="00723896"/>
    <w:rsid w:val="00727731"/>
    <w:rsid w:val="00732A84"/>
    <w:rsid w:val="007331D1"/>
    <w:rsid w:val="0073737F"/>
    <w:rsid w:val="00741E90"/>
    <w:rsid w:val="007503AC"/>
    <w:rsid w:val="007510A8"/>
    <w:rsid w:val="00753873"/>
    <w:rsid w:val="0075648E"/>
    <w:rsid w:val="0075708D"/>
    <w:rsid w:val="00763744"/>
    <w:rsid w:val="007645B5"/>
    <w:rsid w:val="00764C35"/>
    <w:rsid w:val="00765A9E"/>
    <w:rsid w:val="007703BF"/>
    <w:rsid w:val="00771726"/>
    <w:rsid w:val="00771849"/>
    <w:rsid w:val="007775F9"/>
    <w:rsid w:val="00782786"/>
    <w:rsid w:val="007905B4"/>
    <w:rsid w:val="00793B5B"/>
    <w:rsid w:val="00796FB7"/>
    <w:rsid w:val="007A1FA2"/>
    <w:rsid w:val="007A585E"/>
    <w:rsid w:val="007B01E2"/>
    <w:rsid w:val="007B133C"/>
    <w:rsid w:val="007B3D2B"/>
    <w:rsid w:val="007C0770"/>
    <w:rsid w:val="007C640D"/>
    <w:rsid w:val="007C7E93"/>
    <w:rsid w:val="007D058D"/>
    <w:rsid w:val="007D2A9F"/>
    <w:rsid w:val="007D3462"/>
    <w:rsid w:val="007D5F17"/>
    <w:rsid w:val="007D79ED"/>
    <w:rsid w:val="007E4ADD"/>
    <w:rsid w:val="007F2BD9"/>
    <w:rsid w:val="007F398B"/>
    <w:rsid w:val="007F577D"/>
    <w:rsid w:val="007F5987"/>
    <w:rsid w:val="008012A1"/>
    <w:rsid w:val="0080259B"/>
    <w:rsid w:val="00804DDE"/>
    <w:rsid w:val="00805139"/>
    <w:rsid w:val="0080518A"/>
    <w:rsid w:val="00805809"/>
    <w:rsid w:val="00806141"/>
    <w:rsid w:val="0080671B"/>
    <w:rsid w:val="0080731D"/>
    <w:rsid w:val="00813455"/>
    <w:rsid w:val="00814940"/>
    <w:rsid w:val="00815400"/>
    <w:rsid w:val="00821053"/>
    <w:rsid w:val="00830010"/>
    <w:rsid w:val="0083164D"/>
    <w:rsid w:val="00831F34"/>
    <w:rsid w:val="00841A57"/>
    <w:rsid w:val="00844921"/>
    <w:rsid w:val="00850ECA"/>
    <w:rsid w:val="00851D02"/>
    <w:rsid w:val="0085342E"/>
    <w:rsid w:val="00853474"/>
    <w:rsid w:val="00856D16"/>
    <w:rsid w:val="008579A3"/>
    <w:rsid w:val="0086162A"/>
    <w:rsid w:val="008628A6"/>
    <w:rsid w:val="00865178"/>
    <w:rsid w:val="00866745"/>
    <w:rsid w:val="00872CE0"/>
    <w:rsid w:val="00873C0D"/>
    <w:rsid w:val="00880F9C"/>
    <w:rsid w:val="008872A8"/>
    <w:rsid w:val="00887C69"/>
    <w:rsid w:val="00891F71"/>
    <w:rsid w:val="00892046"/>
    <w:rsid w:val="008A5CC7"/>
    <w:rsid w:val="008A7E73"/>
    <w:rsid w:val="008B168B"/>
    <w:rsid w:val="008B37C9"/>
    <w:rsid w:val="008B3E80"/>
    <w:rsid w:val="008C153C"/>
    <w:rsid w:val="008C2061"/>
    <w:rsid w:val="008C3D4D"/>
    <w:rsid w:val="008D2877"/>
    <w:rsid w:val="008E3656"/>
    <w:rsid w:val="008E3E4A"/>
    <w:rsid w:val="008E793F"/>
    <w:rsid w:val="008F05FC"/>
    <w:rsid w:val="008F366C"/>
    <w:rsid w:val="008F50E0"/>
    <w:rsid w:val="009019AA"/>
    <w:rsid w:val="00903F35"/>
    <w:rsid w:val="00906D7F"/>
    <w:rsid w:val="00907A4F"/>
    <w:rsid w:val="00911F96"/>
    <w:rsid w:val="00913BF0"/>
    <w:rsid w:val="009178C7"/>
    <w:rsid w:val="00923F0D"/>
    <w:rsid w:val="009273AF"/>
    <w:rsid w:val="009337C8"/>
    <w:rsid w:val="009343E2"/>
    <w:rsid w:val="0093552C"/>
    <w:rsid w:val="00937DD9"/>
    <w:rsid w:val="00942D57"/>
    <w:rsid w:val="00943F92"/>
    <w:rsid w:val="00951DFA"/>
    <w:rsid w:val="00953B4C"/>
    <w:rsid w:val="00964578"/>
    <w:rsid w:val="00965234"/>
    <w:rsid w:val="0096535B"/>
    <w:rsid w:val="00971159"/>
    <w:rsid w:val="00982F05"/>
    <w:rsid w:val="0099583B"/>
    <w:rsid w:val="00996B54"/>
    <w:rsid w:val="009A103F"/>
    <w:rsid w:val="009B3E80"/>
    <w:rsid w:val="009B43A0"/>
    <w:rsid w:val="009B7EC4"/>
    <w:rsid w:val="009C4179"/>
    <w:rsid w:val="009C5D22"/>
    <w:rsid w:val="009D5DE9"/>
    <w:rsid w:val="009E0AF3"/>
    <w:rsid w:val="009E6E0F"/>
    <w:rsid w:val="009E6E7D"/>
    <w:rsid w:val="009E7C0D"/>
    <w:rsid w:val="009F0F3D"/>
    <w:rsid w:val="009F12E4"/>
    <w:rsid w:val="009F41EF"/>
    <w:rsid w:val="009F6417"/>
    <w:rsid w:val="00A01C2C"/>
    <w:rsid w:val="00A06127"/>
    <w:rsid w:val="00A063EB"/>
    <w:rsid w:val="00A07357"/>
    <w:rsid w:val="00A07F3A"/>
    <w:rsid w:val="00A13F9E"/>
    <w:rsid w:val="00A16724"/>
    <w:rsid w:val="00A16A9A"/>
    <w:rsid w:val="00A20D55"/>
    <w:rsid w:val="00A22932"/>
    <w:rsid w:val="00A25979"/>
    <w:rsid w:val="00A30127"/>
    <w:rsid w:val="00A309AB"/>
    <w:rsid w:val="00A3224B"/>
    <w:rsid w:val="00A441E7"/>
    <w:rsid w:val="00A474BB"/>
    <w:rsid w:val="00A50A41"/>
    <w:rsid w:val="00A52F85"/>
    <w:rsid w:val="00A53D05"/>
    <w:rsid w:val="00A55A60"/>
    <w:rsid w:val="00A572B5"/>
    <w:rsid w:val="00A577B3"/>
    <w:rsid w:val="00A63164"/>
    <w:rsid w:val="00A6584D"/>
    <w:rsid w:val="00A66B8E"/>
    <w:rsid w:val="00A71855"/>
    <w:rsid w:val="00A74051"/>
    <w:rsid w:val="00A75A51"/>
    <w:rsid w:val="00A8601B"/>
    <w:rsid w:val="00A9270D"/>
    <w:rsid w:val="00A928F8"/>
    <w:rsid w:val="00A93868"/>
    <w:rsid w:val="00AA693A"/>
    <w:rsid w:val="00AB00A0"/>
    <w:rsid w:val="00AB114C"/>
    <w:rsid w:val="00AB521A"/>
    <w:rsid w:val="00AB656C"/>
    <w:rsid w:val="00AC2844"/>
    <w:rsid w:val="00AC6AFA"/>
    <w:rsid w:val="00AD3496"/>
    <w:rsid w:val="00AE39A3"/>
    <w:rsid w:val="00AE535E"/>
    <w:rsid w:val="00AE6B87"/>
    <w:rsid w:val="00AF431C"/>
    <w:rsid w:val="00B04665"/>
    <w:rsid w:val="00B06A66"/>
    <w:rsid w:val="00B11072"/>
    <w:rsid w:val="00B23A78"/>
    <w:rsid w:val="00B24F8F"/>
    <w:rsid w:val="00B32445"/>
    <w:rsid w:val="00B41A9F"/>
    <w:rsid w:val="00B4394D"/>
    <w:rsid w:val="00B44E8A"/>
    <w:rsid w:val="00B47E4F"/>
    <w:rsid w:val="00B53DB3"/>
    <w:rsid w:val="00B550D3"/>
    <w:rsid w:val="00B61A41"/>
    <w:rsid w:val="00B70186"/>
    <w:rsid w:val="00B71BA2"/>
    <w:rsid w:val="00B727D5"/>
    <w:rsid w:val="00B7355C"/>
    <w:rsid w:val="00B821F3"/>
    <w:rsid w:val="00B83A85"/>
    <w:rsid w:val="00B91D52"/>
    <w:rsid w:val="00B9306A"/>
    <w:rsid w:val="00B95446"/>
    <w:rsid w:val="00BA271A"/>
    <w:rsid w:val="00BA6BDF"/>
    <w:rsid w:val="00BA7FDC"/>
    <w:rsid w:val="00BC0041"/>
    <w:rsid w:val="00BD18C4"/>
    <w:rsid w:val="00BE060E"/>
    <w:rsid w:val="00BE2FBF"/>
    <w:rsid w:val="00BE39EC"/>
    <w:rsid w:val="00BE78C9"/>
    <w:rsid w:val="00BF3708"/>
    <w:rsid w:val="00BF4E6D"/>
    <w:rsid w:val="00C00C34"/>
    <w:rsid w:val="00C10FCF"/>
    <w:rsid w:val="00C17754"/>
    <w:rsid w:val="00C203DC"/>
    <w:rsid w:val="00C3439E"/>
    <w:rsid w:val="00C34F97"/>
    <w:rsid w:val="00C35D8B"/>
    <w:rsid w:val="00C3682D"/>
    <w:rsid w:val="00C46CBA"/>
    <w:rsid w:val="00C505E7"/>
    <w:rsid w:val="00C52612"/>
    <w:rsid w:val="00C57733"/>
    <w:rsid w:val="00C57ECC"/>
    <w:rsid w:val="00C60493"/>
    <w:rsid w:val="00C6157E"/>
    <w:rsid w:val="00C633EF"/>
    <w:rsid w:val="00C67458"/>
    <w:rsid w:val="00C71DA8"/>
    <w:rsid w:val="00C75B9B"/>
    <w:rsid w:val="00C871E0"/>
    <w:rsid w:val="00C903A9"/>
    <w:rsid w:val="00C91B55"/>
    <w:rsid w:val="00C928FF"/>
    <w:rsid w:val="00CA3F3D"/>
    <w:rsid w:val="00CA7710"/>
    <w:rsid w:val="00CB52E4"/>
    <w:rsid w:val="00CC0A6E"/>
    <w:rsid w:val="00CC367F"/>
    <w:rsid w:val="00CC582D"/>
    <w:rsid w:val="00CC5B96"/>
    <w:rsid w:val="00CD564A"/>
    <w:rsid w:val="00CD7B67"/>
    <w:rsid w:val="00CE1CC5"/>
    <w:rsid w:val="00CE36C0"/>
    <w:rsid w:val="00CF0049"/>
    <w:rsid w:val="00CF404C"/>
    <w:rsid w:val="00CF75E8"/>
    <w:rsid w:val="00CF7C23"/>
    <w:rsid w:val="00D06801"/>
    <w:rsid w:val="00D072DD"/>
    <w:rsid w:val="00D111DE"/>
    <w:rsid w:val="00D17F6E"/>
    <w:rsid w:val="00D2166A"/>
    <w:rsid w:val="00D22D14"/>
    <w:rsid w:val="00D2358F"/>
    <w:rsid w:val="00D244D2"/>
    <w:rsid w:val="00D37435"/>
    <w:rsid w:val="00D41C89"/>
    <w:rsid w:val="00D4298A"/>
    <w:rsid w:val="00D435D7"/>
    <w:rsid w:val="00D468F3"/>
    <w:rsid w:val="00D539CF"/>
    <w:rsid w:val="00D62D82"/>
    <w:rsid w:val="00D659A4"/>
    <w:rsid w:val="00D72F33"/>
    <w:rsid w:val="00D806E8"/>
    <w:rsid w:val="00D83F56"/>
    <w:rsid w:val="00D92E58"/>
    <w:rsid w:val="00D95203"/>
    <w:rsid w:val="00D973BF"/>
    <w:rsid w:val="00DA2B1A"/>
    <w:rsid w:val="00DA407F"/>
    <w:rsid w:val="00DA5A23"/>
    <w:rsid w:val="00DA5EBD"/>
    <w:rsid w:val="00DB7AFE"/>
    <w:rsid w:val="00DC08AE"/>
    <w:rsid w:val="00DD1524"/>
    <w:rsid w:val="00DD1977"/>
    <w:rsid w:val="00DD3269"/>
    <w:rsid w:val="00DD620A"/>
    <w:rsid w:val="00DE00D2"/>
    <w:rsid w:val="00DE2116"/>
    <w:rsid w:val="00DE7210"/>
    <w:rsid w:val="00DF0269"/>
    <w:rsid w:val="00DF17D4"/>
    <w:rsid w:val="00DF5F5C"/>
    <w:rsid w:val="00DF60DE"/>
    <w:rsid w:val="00DF7EA4"/>
    <w:rsid w:val="00E00375"/>
    <w:rsid w:val="00E053DD"/>
    <w:rsid w:val="00E06134"/>
    <w:rsid w:val="00E07B30"/>
    <w:rsid w:val="00E10A24"/>
    <w:rsid w:val="00E10B74"/>
    <w:rsid w:val="00E14D71"/>
    <w:rsid w:val="00E1545D"/>
    <w:rsid w:val="00E169FD"/>
    <w:rsid w:val="00E2028F"/>
    <w:rsid w:val="00E21596"/>
    <w:rsid w:val="00E26B73"/>
    <w:rsid w:val="00E27A1A"/>
    <w:rsid w:val="00E34164"/>
    <w:rsid w:val="00E42BE9"/>
    <w:rsid w:val="00E42FE3"/>
    <w:rsid w:val="00E433D5"/>
    <w:rsid w:val="00E463DC"/>
    <w:rsid w:val="00E54F48"/>
    <w:rsid w:val="00E55750"/>
    <w:rsid w:val="00E65194"/>
    <w:rsid w:val="00E66C99"/>
    <w:rsid w:val="00E86272"/>
    <w:rsid w:val="00E87981"/>
    <w:rsid w:val="00E9208E"/>
    <w:rsid w:val="00E9311D"/>
    <w:rsid w:val="00E95AC9"/>
    <w:rsid w:val="00EA4A01"/>
    <w:rsid w:val="00EB378F"/>
    <w:rsid w:val="00EB4171"/>
    <w:rsid w:val="00EB6A53"/>
    <w:rsid w:val="00EB798E"/>
    <w:rsid w:val="00EC1329"/>
    <w:rsid w:val="00EC1D62"/>
    <w:rsid w:val="00EC20A3"/>
    <w:rsid w:val="00ED00BB"/>
    <w:rsid w:val="00ED3B46"/>
    <w:rsid w:val="00EE26DC"/>
    <w:rsid w:val="00EE3B01"/>
    <w:rsid w:val="00EE4048"/>
    <w:rsid w:val="00EF06EE"/>
    <w:rsid w:val="00EF2605"/>
    <w:rsid w:val="00EF30E6"/>
    <w:rsid w:val="00EF3939"/>
    <w:rsid w:val="00EF5B42"/>
    <w:rsid w:val="00EF5E4E"/>
    <w:rsid w:val="00EF605F"/>
    <w:rsid w:val="00EF6A93"/>
    <w:rsid w:val="00F03734"/>
    <w:rsid w:val="00F03D2F"/>
    <w:rsid w:val="00F13970"/>
    <w:rsid w:val="00F149AE"/>
    <w:rsid w:val="00F17033"/>
    <w:rsid w:val="00F303B5"/>
    <w:rsid w:val="00F36883"/>
    <w:rsid w:val="00F400F3"/>
    <w:rsid w:val="00F405A4"/>
    <w:rsid w:val="00F43B31"/>
    <w:rsid w:val="00F44898"/>
    <w:rsid w:val="00F50A2D"/>
    <w:rsid w:val="00F510E5"/>
    <w:rsid w:val="00F54182"/>
    <w:rsid w:val="00F6001C"/>
    <w:rsid w:val="00F64143"/>
    <w:rsid w:val="00F64A55"/>
    <w:rsid w:val="00F64E83"/>
    <w:rsid w:val="00F6674B"/>
    <w:rsid w:val="00F67922"/>
    <w:rsid w:val="00F70D4C"/>
    <w:rsid w:val="00F751F8"/>
    <w:rsid w:val="00F765F1"/>
    <w:rsid w:val="00F8285C"/>
    <w:rsid w:val="00F84122"/>
    <w:rsid w:val="00F84D62"/>
    <w:rsid w:val="00F85C22"/>
    <w:rsid w:val="00F86763"/>
    <w:rsid w:val="00F954C6"/>
    <w:rsid w:val="00F965F8"/>
    <w:rsid w:val="00FA4259"/>
    <w:rsid w:val="00FB2680"/>
    <w:rsid w:val="00FB4EF0"/>
    <w:rsid w:val="00FB7DF6"/>
    <w:rsid w:val="00FC15A8"/>
    <w:rsid w:val="00FC1C3E"/>
    <w:rsid w:val="00FC3135"/>
    <w:rsid w:val="00FC6933"/>
    <w:rsid w:val="00FD2B56"/>
    <w:rsid w:val="00FD55A4"/>
    <w:rsid w:val="00FD61CC"/>
    <w:rsid w:val="00FD7F06"/>
    <w:rsid w:val="00FE009C"/>
    <w:rsid w:val="00FE3D36"/>
    <w:rsid w:val="00FE71E3"/>
    <w:rsid w:val="00FF6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CCD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ody">
    <w:name w:val="Body"/>
    <w:rsid w:val="000B0919"/>
    <w:pPr>
      <w:pBdr>
        <w:top w:val="nil"/>
        <w:left w:val="nil"/>
        <w:bottom w:val="nil"/>
        <w:right w:val="nil"/>
        <w:between w:val="nil"/>
        <w:bar w:val="nil"/>
      </w:pBdr>
    </w:pPr>
    <w:rPr>
      <w:rFonts w:ascii="Helvetica Neue" w:eastAsia="Arial Unicode MS" w:hAnsi="Helvetica Neue" w:cs="Arial Unicode MS"/>
      <w:color w:val="000000"/>
      <w:sz w:val="22"/>
      <w:szCs w:val="22"/>
      <w:bdr w:val="nil"/>
      <w:lang w:eastAsia="zh-CN"/>
      <w14:textOutline w14:w="0" w14:cap="flat" w14:cmpd="sng" w14:algn="ctr">
        <w14:noFill/>
        <w14:prstDash w14:val="solid"/>
        <w14:bevel/>
      </w14:textOutline>
    </w:rPr>
  </w:style>
  <w:style w:type="paragraph" w:customStyle="1" w:styleId="EndNoteBibliographyTitle">
    <w:name w:val="EndNote Bibliography Title"/>
    <w:basedOn w:val="Normal"/>
    <w:link w:val="EndNoteBibliographyTitleChar"/>
    <w:rsid w:val="00AD6948"/>
    <w:pPr>
      <w:jc w:val="center"/>
    </w:pPr>
  </w:style>
  <w:style w:type="character" w:customStyle="1" w:styleId="EndNoteBibliographyTitleChar">
    <w:name w:val="EndNote Bibliography Title Char"/>
    <w:basedOn w:val="DefaultParagraphFont"/>
    <w:link w:val="EndNoteBibliographyTitle"/>
    <w:rsid w:val="00AD6948"/>
    <w:rPr>
      <w:color w:val="000000"/>
    </w:rPr>
  </w:style>
  <w:style w:type="paragraph" w:customStyle="1" w:styleId="EndNoteBibliography">
    <w:name w:val="EndNote Bibliography"/>
    <w:basedOn w:val="Normal"/>
    <w:link w:val="EndNoteBibliographyChar"/>
    <w:rsid w:val="00AD6948"/>
  </w:style>
  <w:style w:type="character" w:customStyle="1" w:styleId="EndNoteBibliographyChar">
    <w:name w:val="EndNote Bibliography Char"/>
    <w:basedOn w:val="DefaultParagraphFont"/>
    <w:link w:val="EndNoteBibliography"/>
    <w:rsid w:val="00AD6948"/>
    <w:rPr>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771849"/>
    <w:rPr>
      <w:color w:val="808080"/>
    </w:rPr>
  </w:style>
  <w:style w:type="character" w:styleId="UnresolvedMention">
    <w:name w:val="Unresolved Mention"/>
    <w:basedOn w:val="DefaultParagraphFont"/>
    <w:uiPriority w:val="99"/>
    <w:semiHidden/>
    <w:unhideWhenUsed/>
    <w:rsid w:val="00A16A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036345">
      <w:bodyDiv w:val="1"/>
      <w:marLeft w:val="0"/>
      <w:marRight w:val="0"/>
      <w:marTop w:val="0"/>
      <w:marBottom w:val="0"/>
      <w:divBdr>
        <w:top w:val="none" w:sz="0" w:space="0" w:color="auto"/>
        <w:left w:val="none" w:sz="0" w:space="0" w:color="auto"/>
        <w:bottom w:val="none" w:sz="0" w:space="0" w:color="auto"/>
        <w:right w:val="none" w:sz="0" w:space="0" w:color="auto"/>
      </w:divBdr>
    </w:div>
    <w:div w:id="439179792">
      <w:bodyDiv w:val="1"/>
      <w:marLeft w:val="0"/>
      <w:marRight w:val="0"/>
      <w:marTop w:val="0"/>
      <w:marBottom w:val="0"/>
      <w:divBdr>
        <w:top w:val="none" w:sz="0" w:space="0" w:color="auto"/>
        <w:left w:val="none" w:sz="0" w:space="0" w:color="auto"/>
        <w:bottom w:val="none" w:sz="0" w:space="0" w:color="auto"/>
        <w:right w:val="none" w:sz="0" w:space="0" w:color="auto"/>
      </w:divBdr>
    </w:div>
    <w:div w:id="1269267663">
      <w:bodyDiv w:val="1"/>
      <w:marLeft w:val="0"/>
      <w:marRight w:val="0"/>
      <w:marTop w:val="0"/>
      <w:marBottom w:val="0"/>
      <w:divBdr>
        <w:top w:val="none" w:sz="0" w:space="0" w:color="auto"/>
        <w:left w:val="none" w:sz="0" w:space="0" w:color="auto"/>
        <w:bottom w:val="none" w:sz="0" w:space="0" w:color="auto"/>
        <w:right w:val="none" w:sz="0" w:space="0" w:color="auto"/>
      </w:divBdr>
    </w:div>
    <w:div w:id="14695879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ozuy0CR5BY+E9pSt7n5h0FLP2Q==">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CBC42A-A7AB-470C-9E95-3B7B88B74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9213</Words>
  <Characters>109519</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12-21T18:47:00Z</cp:lastPrinted>
  <dcterms:created xsi:type="dcterms:W3CDTF">2021-12-22T18:26:00Z</dcterms:created>
  <dcterms:modified xsi:type="dcterms:W3CDTF">2021-12-31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